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031562DE" w:rsidR="00111CA7" w:rsidRPr="003A15CE" w:rsidRDefault="003B7CDC" w:rsidP="003A15CE">
      <w:pPr>
        <w:rPr>
          <w:rFonts w:cs="Times New Roman"/>
          <w:sz w:val="24"/>
        </w:rPr>
      </w:pPr>
      <w:bookmarkStart w:id="0" w:name="_Hlk49713268"/>
      <w:bookmarkEnd w:id="0"/>
      <w:r>
        <w:rPr>
          <w:noProof/>
        </w:rPr>
        <w:drawing>
          <wp:anchor distT="0" distB="0" distL="114300" distR="114300" simplePos="0" relativeHeight="251252736" behindDoc="1" locked="0" layoutInCell="1" allowOverlap="1" wp14:anchorId="07FC3BEF" wp14:editId="0E19AA23">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7796FDAE" w:rsidR="00111CA7" w:rsidRDefault="00111CA7" w:rsidP="00111CA7">
      <w:pPr>
        <w:rPr>
          <w:rFonts w:cs="Times New Roman"/>
          <w:sz w:val="24"/>
        </w:rPr>
      </w:pPr>
    </w:p>
    <w:p w14:paraId="4D2A3865" w14:textId="77777777" w:rsidR="003B7CDC" w:rsidRDefault="003B7CDC" w:rsidP="00111CA7">
      <w:pPr>
        <w:rPr>
          <w:rFonts w:cs="Times New Roman"/>
          <w:sz w:val="24"/>
        </w:rPr>
      </w:pPr>
    </w:p>
    <w:p w14:paraId="06AF2D73" w14:textId="77777777" w:rsidR="00111CA7" w:rsidRDefault="00111CA7" w:rsidP="00111CA7">
      <w:pPr>
        <w:rPr>
          <w:rFonts w:cs="Times New Roman"/>
          <w:sz w:val="24"/>
        </w:rPr>
      </w:pPr>
    </w:p>
    <w:p w14:paraId="3FDF9297" w14:textId="6EF0EAD7" w:rsidR="00111CA7" w:rsidRPr="00766664" w:rsidRDefault="00766664" w:rsidP="00111CA7">
      <w:pPr>
        <w:pStyle w:val="Title"/>
        <w:rPr>
          <w:sz w:val="40"/>
          <w:szCs w:val="40"/>
        </w:rPr>
      </w:pPr>
      <w:bookmarkStart w:id="1" w:name="_Hlk43723772"/>
      <w:r w:rsidRPr="00766664">
        <w:rPr>
          <w:sz w:val="40"/>
          <w:szCs w:val="40"/>
        </w:rPr>
        <w:t>SIMULATION-BASED REINFORCEMENT LEARNING FOR SOCIAL DISTANC</w:t>
      </w:r>
      <w:r w:rsidR="00452958">
        <w:rPr>
          <w:sz w:val="40"/>
          <w:szCs w:val="40"/>
        </w:rPr>
        <w:t>ING</w:t>
      </w:r>
    </w:p>
    <w:bookmarkEnd w:id="1"/>
    <w:p w14:paraId="7F078344" w14:textId="77777777" w:rsidR="00111CA7" w:rsidRPr="00111CA7" w:rsidRDefault="00111CA7" w:rsidP="00111CA7">
      <w:pPr>
        <w:spacing w:line="480" w:lineRule="auto"/>
        <w:contextualSpacing/>
        <w:jc w:val="center"/>
        <w:rPr>
          <w:rFonts w:cs="Times New Roman"/>
          <w:szCs w:val="24"/>
        </w:rPr>
      </w:pPr>
    </w:p>
    <w:p w14:paraId="5E43D4CB" w14:textId="096F4110" w:rsidR="00111CA7" w:rsidRPr="00B24C2A" w:rsidRDefault="00111CA7" w:rsidP="00111CA7">
      <w:pPr>
        <w:spacing w:line="480" w:lineRule="auto"/>
        <w:contextualSpacing/>
        <w:jc w:val="center"/>
        <w:rPr>
          <w:rFonts w:cs="Times New Roman"/>
          <w:szCs w:val="20"/>
        </w:rPr>
      </w:pPr>
      <w:bookmarkStart w:id="2" w:name="_Hlk43723801"/>
      <w:r w:rsidRPr="00B24C2A">
        <w:rPr>
          <w:rFonts w:cs="Times New Roman"/>
          <w:szCs w:val="20"/>
        </w:rPr>
        <w:t>by</w:t>
      </w:r>
    </w:p>
    <w:p w14:paraId="0C1FC3B4" w14:textId="77777777" w:rsidR="00111CA7" w:rsidRPr="00B24C2A" w:rsidRDefault="00111CA7" w:rsidP="00111CA7">
      <w:pPr>
        <w:spacing w:line="480" w:lineRule="auto"/>
        <w:contextualSpacing/>
        <w:jc w:val="center"/>
        <w:rPr>
          <w:rFonts w:cs="Times New Roman"/>
          <w:szCs w:val="20"/>
        </w:rPr>
      </w:pPr>
    </w:p>
    <w:p w14:paraId="6EC6F694" w14:textId="19F40732" w:rsidR="00111CA7" w:rsidRDefault="00111CA7" w:rsidP="00111CA7">
      <w:pPr>
        <w:spacing w:line="480" w:lineRule="auto"/>
        <w:contextualSpacing/>
        <w:jc w:val="center"/>
        <w:rPr>
          <w:rFonts w:cs="Times New Roman"/>
          <w:szCs w:val="20"/>
        </w:rPr>
      </w:pPr>
      <w:r w:rsidRPr="00F348A2">
        <w:rPr>
          <w:rFonts w:cs="Times New Roman"/>
          <w:szCs w:val="20"/>
        </w:rPr>
        <w:t>F. Ege Hoşgüngör</w:t>
      </w:r>
    </w:p>
    <w:p w14:paraId="41C4D48B" w14:textId="371AA7FF" w:rsidR="003B7CDC" w:rsidRPr="00F348A2" w:rsidRDefault="003B7CDC" w:rsidP="00111CA7">
      <w:pPr>
        <w:spacing w:line="480" w:lineRule="auto"/>
        <w:contextualSpacing/>
        <w:jc w:val="center"/>
        <w:rPr>
          <w:rFonts w:cs="Times New Roman"/>
          <w:szCs w:val="20"/>
        </w:rPr>
      </w:pPr>
      <w:r>
        <w:rPr>
          <w:rFonts w:cs="Times New Roman"/>
          <w:szCs w:val="24"/>
        </w:rPr>
        <w:t>213150</w:t>
      </w:r>
    </w:p>
    <w:p w14:paraId="5AFC511E" w14:textId="77777777" w:rsidR="00111CA7" w:rsidRPr="00B24C2A" w:rsidRDefault="00111CA7" w:rsidP="00111CA7">
      <w:pPr>
        <w:rPr>
          <w:rFonts w:cs="Times New Roman"/>
          <w:szCs w:val="20"/>
        </w:rPr>
      </w:pPr>
    </w:p>
    <w:p w14:paraId="1CC0E0B7" w14:textId="77777777" w:rsidR="00111CA7" w:rsidRPr="00B24C2A" w:rsidRDefault="00111CA7" w:rsidP="00111CA7">
      <w:pPr>
        <w:rPr>
          <w:rFonts w:cs="Times New Roman"/>
          <w:szCs w:val="20"/>
        </w:rPr>
      </w:pPr>
    </w:p>
    <w:p w14:paraId="2E7986C7" w14:textId="77777777" w:rsidR="00111CA7" w:rsidRPr="00B24C2A" w:rsidRDefault="00111CA7" w:rsidP="00111CA7">
      <w:pPr>
        <w:rPr>
          <w:rFonts w:cs="Times New Roman"/>
          <w:szCs w:val="20"/>
        </w:rPr>
      </w:pPr>
    </w:p>
    <w:p w14:paraId="07343FE9" w14:textId="77777777" w:rsidR="00111CA7" w:rsidRPr="00B24C2A" w:rsidRDefault="00111CA7" w:rsidP="00111CA7">
      <w:pPr>
        <w:rPr>
          <w:rFonts w:cs="Times New Roman"/>
          <w:szCs w:val="20"/>
        </w:rPr>
      </w:pPr>
    </w:p>
    <w:p w14:paraId="7A848949" w14:textId="77777777" w:rsidR="00111CA7" w:rsidRPr="00B24C2A" w:rsidRDefault="00111CA7" w:rsidP="00111CA7">
      <w:pPr>
        <w:rPr>
          <w:rFonts w:cs="Times New Roman"/>
          <w:szCs w:val="20"/>
        </w:rPr>
      </w:pPr>
    </w:p>
    <w:p w14:paraId="6F9B9CE2" w14:textId="77777777" w:rsidR="00111CA7" w:rsidRPr="00B24C2A" w:rsidRDefault="00111CA7" w:rsidP="00111CA7">
      <w:pPr>
        <w:spacing w:line="480" w:lineRule="auto"/>
        <w:contextualSpacing/>
        <w:jc w:val="center"/>
        <w:rPr>
          <w:rFonts w:cstheme="minorHAnsi"/>
          <w:szCs w:val="20"/>
        </w:rPr>
      </w:pPr>
    </w:p>
    <w:p w14:paraId="3CB9E2FA" w14:textId="77777777" w:rsidR="00187483" w:rsidRPr="00B24C2A" w:rsidRDefault="00187483" w:rsidP="00187483">
      <w:pPr>
        <w:jc w:val="center"/>
        <w:rPr>
          <w:rFonts w:cs="Times New Roman"/>
          <w:szCs w:val="20"/>
        </w:rPr>
      </w:pPr>
      <w:r w:rsidRPr="00B24C2A">
        <w:rPr>
          <w:rFonts w:cs="Times New Roman"/>
          <w:szCs w:val="20"/>
        </w:rPr>
        <w:t>A Dissertation</w:t>
      </w:r>
    </w:p>
    <w:p w14:paraId="42457334"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Submitted to the Department of Engineering &amp; Informatics</w:t>
      </w:r>
    </w:p>
    <w:p w14:paraId="7D615852"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University of Sussex</w:t>
      </w:r>
    </w:p>
    <w:p w14:paraId="1A86381A" w14:textId="77777777" w:rsidR="00187483" w:rsidRPr="00B24C2A" w:rsidRDefault="00187483" w:rsidP="00187483">
      <w:pPr>
        <w:jc w:val="center"/>
        <w:rPr>
          <w:rFonts w:cs="Times New Roman"/>
          <w:szCs w:val="20"/>
        </w:rPr>
      </w:pPr>
      <w:r w:rsidRPr="00B24C2A">
        <w:rPr>
          <w:rFonts w:cs="Times New Roman"/>
          <w:szCs w:val="20"/>
        </w:rPr>
        <w:t xml:space="preserve">In Partial Fulfilment of the Requirements </w:t>
      </w:r>
    </w:p>
    <w:p w14:paraId="2A231018" w14:textId="77777777" w:rsidR="00187483" w:rsidRPr="00B24C2A" w:rsidRDefault="00187483" w:rsidP="00187483">
      <w:pPr>
        <w:pStyle w:val="Header"/>
        <w:spacing w:line="360" w:lineRule="auto"/>
        <w:jc w:val="center"/>
        <w:rPr>
          <w:rFonts w:cs="Times New Roman"/>
          <w:sz w:val="20"/>
          <w:szCs w:val="20"/>
        </w:rPr>
      </w:pPr>
      <w:r w:rsidRPr="00B24C2A">
        <w:rPr>
          <w:rFonts w:cs="Times New Roman"/>
          <w:sz w:val="20"/>
          <w:szCs w:val="20"/>
        </w:rPr>
        <w:t>For the Degree of Master of Science</w:t>
      </w:r>
    </w:p>
    <w:p w14:paraId="1E2D299C" w14:textId="77777777" w:rsidR="00187483" w:rsidRPr="00B24C2A" w:rsidRDefault="00187483" w:rsidP="00187483">
      <w:pPr>
        <w:jc w:val="center"/>
        <w:rPr>
          <w:szCs w:val="20"/>
        </w:rPr>
      </w:pPr>
      <w:r w:rsidRPr="00B24C2A">
        <w:rPr>
          <w:rFonts w:cs="Times New Roman"/>
          <w:szCs w:val="20"/>
        </w:rPr>
        <w:t>June 2020</w:t>
      </w:r>
    </w:p>
    <w:bookmarkEnd w:id="2"/>
    <w:p w14:paraId="42EB5ABC" w14:textId="0257D95B" w:rsidR="00187483" w:rsidRDefault="00111CA7" w:rsidP="003A15CE">
      <w:pPr>
        <w:pStyle w:val="Heading1"/>
        <w:numPr>
          <w:ilvl w:val="0"/>
          <w:numId w:val="1"/>
        </w:numPr>
        <w:rPr>
          <w:spacing w:val="-10"/>
          <w:kern w:val="28"/>
        </w:rPr>
      </w:pPr>
      <w:r>
        <w:br w:type="page"/>
      </w:r>
    </w:p>
    <w:p w14:paraId="766B800D" w14:textId="049EEA3D" w:rsidR="00AF649B" w:rsidRPr="00A2428D" w:rsidRDefault="00FC150C" w:rsidP="0029605E">
      <w:pPr>
        <w:pStyle w:val="Title"/>
      </w:pPr>
      <w:r w:rsidRPr="0029605E">
        <w:lastRenderedPageBreak/>
        <w:t>C</w:t>
      </w:r>
      <w:r w:rsidR="00A2428D" w:rsidRPr="0029605E">
        <w:t>ONTENTS</w:t>
      </w:r>
    </w:p>
    <w:p w14:paraId="3D3541EE" w14:textId="77777777" w:rsidR="00FC150C" w:rsidRPr="00FC150C" w:rsidRDefault="00FC150C" w:rsidP="00FC150C"/>
    <w:p w14:paraId="6E7E9F21" w14:textId="1C2F5A78" w:rsidR="00AC4429" w:rsidRDefault="00B24C2A">
      <w:pPr>
        <w:pStyle w:val="TOC1"/>
        <w:rPr>
          <w:rFonts w:asciiTheme="minorHAnsi" w:eastAsiaTheme="minorEastAsia" w:hAnsiTheme="minorHAnsi" w:cstheme="minorBidi"/>
          <w:bCs w:val="0"/>
          <w:caps w:val="0"/>
          <w:noProof/>
          <w:sz w:val="22"/>
          <w:szCs w:val="22"/>
        </w:rPr>
      </w:pPr>
      <w:r>
        <w:rPr>
          <w:rFonts w:asciiTheme="minorHAnsi" w:hAnsiTheme="minorHAnsi"/>
          <w:b/>
        </w:rPr>
        <w:fldChar w:fldCharType="begin"/>
      </w:r>
      <w:r w:rsidRPr="00FC537F">
        <w:rPr>
          <w:rFonts w:asciiTheme="minorHAnsi" w:hAnsiTheme="minorHAnsi"/>
          <w:b/>
        </w:rPr>
        <w:instrText xml:space="preserve"> TOC \o "1-3" \h \z \u </w:instrText>
      </w:r>
      <w:r>
        <w:rPr>
          <w:rFonts w:asciiTheme="minorHAnsi" w:hAnsiTheme="minorHAnsi"/>
          <w:b/>
        </w:rPr>
        <w:fldChar w:fldCharType="separate"/>
      </w:r>
      <w:hyperlink w:anchor="_Toc49859299" w:history="1">
        <w:r w:rsidR="00AC4429" w:rsidRPr="00905972">
          <w:rPr>
            <w:rStyle w:val="Hyperlink"/>
            <w:noProof/>
          </w:rPr>
          <w:t>1</w:t>
        </w:r>
        <w:r w:rsidR="00AC4429">
          <w:rPr>
            <w:rFonts w:asciiTheme="minorHAnsi" w:eastAsiaTheme="minorEastAsia" w:hAnsiTheme="minorHAnsi" w:cstheme="minorBidi"/>
            <w:bCs w:val="0"/>
            <w:caps w:val="0"/>
            <w:noProof/>
            <w:sz w:val="22"/>
            <w:szCs w:val="22"/>
          </w:rPr>
          <w:tab/>
        </w:r>
        <w:r w:rsidR="00AC4429" w:rsidRPr="00905972">
          <w:rPr>
            <w:rStyle w:val="Hyperlink"/>
            <w:noProof/>
          </w:rPr>
          <w:t>INTRODUCTION</w:t>
        </w:r>
        <w:r w:rsidR="00AC4429">
          <w:rPr>
            <w:noProof/>
            <w:webHidden/>
          </w:rPr>
          <w:tab/>
        </w:r>
        <w:r w:rsidR="00AC4429">
          <w:rPr>
            <w:noProof/>
            <w:webHidden/>
          </w:rPr>
          <w:fldChar w:fldCharType="begin"/>
        </w:r>
        <w:r w:rsidR="00AC4429">
          <w:rPr>
            <w:noProof/>
            <w:webHidden/>
          </w:rPr>
          <w:instrText xml:space="preserve"> PAGEREF _Toc49859299 \h </w:instrText>
        </w:r>
        <w:r w:rsidR="00AC4429">
          <w:rPr>
            <w:noProof/>
            <w:webHidden/>
          </w:rPr>
        </w:r>
        <w:r w:rsidR="00AC4429">
          <w:rPr>
            <w:noProof/>
            <w:webHidden/>
          </w:rPr>
          <w:fldChar w:fldCharType="separate"/>
        </w:r>
        <w:r w:rsidR="00AC4429">
          <w:rPr>
            <w:noProof/>
            <w:webHidden/>
          </w:rPr>
          <w:t>5</w:t>
        </w:r>
        <w:r w:rsidR="00AC4429">
          <w:rPr>
            <w:noProof/>
            <w:webHidden/>
          </w:rPr>
          <w:fldChar w:fldCharType="end"/>
        </w:r>
      </w:hyperlink>
    </w:p>
    <w:p w14:paraId="0AABB2A6" w14:textId="66159C07" w:rsidR="00AC4429" w:rsidRDefault="00AC4429">
      <w:pPr>
        <w:pStyle w:val="TOC1"/>
        <w:rPr>
          <w:rFonts w:asciiTheme="minorHAnsi" w:eastAsiaTheme="minorEastAsia" w:hAnsiTheme="minorHAnsi" w:cstheme="minorBidi"/>
          <w:bCs w:val="0"/>
          <w:caps w:val="0"/>
          <w:noProof/>
          <w:sz w:val="22"/>
          <w:szCs w:val="22"/>
        </w:rPr>
      </w:pPr>
      <w:hyperlink w:anchor="_Toc49859300" w:history="1">
        <w:r w:rsidRPr="00905972">
          <w:rPr>
            <w:rStyle w:val="Hyperlink"/>
            <w:noProof/>
          </w:rPr>
          <w:t>2</w:t>
        </w:r>
        <w:r>
          <w:rPr>
            <w:rFonts w:asciiTheme="minorHAnsi" w:eastAsiaTheme="minorEastAsia" w:hAnsiTheme="minorHAnsi" w:cstheme="minorBidi"/>
            <w:bCs w:val="0"/>
            <w:caps w:val="0"/>
            <w:noProof/>
            <w:sz w:val="22"/>
            <w:szCs w:val="22"/>
          </w:rPr>
          <w:tab/>
        </w:r>
        <w:r w:rsidRPr="00905972">
          <w:rPr>
            <w:rStyle w:val="Hyperlink"/>
            <w:noProof/>
          </w:rPr>
          <w:t>RELATED WORK</w:t>
        </w:r>
        <w:r>
          <w:rPr>
            <w:noProof/>
            <w:webHidden/>
          </w:rPr>
          <w:tab/>
        </w:r>
        <w:r>
          <w:rPr>
            <w:noProof/>
            <w:webHidden/>
          </w:rPr>
          <w:fldChar w:fldCharType="begin"/>
        </w:r>
        <w:r>
          <w:rPr>
            <w:noProof/>
            <w:webHidden/>
          </w:rPr>
          <w:instrText xml:space="preserve"> PAGEREF _Toc49859300 \h </w:instrText>
        </w:r>
        <w:r>
          <w:rPr>
            <w:noProof/>
            <w:webHidden/>
          </w:rPr>
        </w:r>
        <w:r>
          <w:rPr>
            <w:noProof/>
            <w:webHidden/>
          </w:rPr>
          <w:fldChar w:fldCharType="separate"/>
        </w:r>
        <w:r>
          <w:rPr>
            <w:noProof/>
            <w:webHidden/>
          </w:rPr>
          <w:t>7</w:t>
        </w:r>
        <w:r>
          <w:rPr>
            <w:noProof/>
            <w:webHidden/>
          </w:rPr>
          <w:fldChar w:fldCharType="end"/>
        </w:r>
      </w:hyperlink>
    </w:p>
    <w:p w14:paraId="77F12EF1" w14:textId="34BFE2F5"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1" w:history="1">
        <w:r w:rsidRPr="00905972">
          <w:rPr>
            <w:rStyle w:val="Hyperlink"/>
            <w:noProof/>
          </w:rPr>
          <w:t>2.1</w:t>
        </w:r>
        <w:r>
          <w:rPr>
            <w:rFonts w:asciiTheme="minorHAnsi" w:eastAsiaTheme="minorEastAsia" w:hAnsiTheme="minorHAnsi" w:cstheme="minorBidi"/>
            <w:smallCaps w:val="0"/>
            <w:noProof/>
            <w:sz w:val="22"/>
            <w:szCs w:val="22"/>
          </w:rPr>
          <w:tab/>
        </w:r>
        <w:r w:rsidRPr="00905972">
          <w:rPr>
            <w:rStyle w:val="Hyperlink"/>
            <w:noProof/>
          </w:rPr>
          <w:t>AGENT-BASED MODELLING</w:t>
        </w:r>
        <w:r>
          <w:rPr>
            <w:noProof/>
            <w:webHidden/>
          </w:rPr>
          <w:tab/>
        </w:r>
        <w:r>
          <w:rPr>
            <w:noProof/>
            <w:webHidden/>
          </w:rPr>
          <w:fldChar w:fldCharType="begin"/>
        </w:r>
        <w:r>
          <w:rPr>
            <w:noProof/>
            <w:webHidden/>
          </w:rPr>
          <w:instrText xml:space="preserve"> PAGEREF _Toc49859301 \h </w:instrText>
        </w:r>
        <w:r>
          <w:rPr>
            <w:noProof/>
            <w:webHidden/>
          </w:rPr>
        </w:r>
        <w:r>
          <w:rPr>
            <w:noProof/>
            <w:webHidden/>
          </w:rPr>
          <w:fldChar w:fldCharType="separate"/>
        </w:r>
        <w:r>
          <w:rPr>
            <w:noProof/>
            <w:webHidden/>
          </w:rPr>
          <w:t>7</w:t>
        </w:r>
        <w:r>
          <w:rPr>
            <w:noProof/>
            <w:webHidden/>
          </w:rPr>
          <w:fldChar w:fldCharType="end"/>
        </w:r>
      </w:hyperlink>
    </w:p>
    <w:p w14:paraId="7AA2CCEE" w14:textId="5E8D0A48"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2" w:history="1">
        <w:r w:rsidRPr="00905972">
          <w:rPr>
            <w:rStyle w:val="Hyperlink"/>
            <w:noProof/>
          </w:rPr>
          <w:t>2.2</w:t>
        </w:r>
        <w:r>
          <w:rPr>
            <w:rFonts w:asciiTheme="minorHAnsi" w:eastAsiaTheme="minorEastAsia" w:hAnsiTheme="minorHAnsi" w:cstheme="minorBidi"/>
            <w:smallCaps w:val="0"/>
            <w:noProof/>
            <w:sz w:val="22"/>
            <w:szCs w:val="22"/>
          </w:rPr>
          <w:tab/>
        </w:r>
        <w:r w:rsidRPr="00905972">
          <w:rPr>
            <w:rStyle w:val="Hyperlink"/>
            <w:noProof/>
          </w:rPr>
          <w:t>EPIDEMIC SIMULATIONS</w:t>
        </w:r>
        <w:r>
          <w:rPr>
            <w:noProof/>
            <w:webHidden/>
          </w:rPr>
          <w:tab/>
        </w:r>
        <w:r>
          <w:rPr>
            <w:noProof/>
            <w:webHidden/>
          </w:rPr>
          <w:fldChar w:fldCharType="begin"/>
        </w:r>
        <w:r>
          <w:rPr>
            <w:noProof/>
            <w:webHidden/>
          </w:rPr>
          <w:instrText xml:space="preserve"> PAGEREF _Toc49859302 \h </w:instrText>
        </w:r>
        <w:r>
          <w:rPr>
            <w:noProof/>
            <w:webHidden/>
          </w:rPr>
        </w:r>
        <w:r>
          <w:rPr>
            <w:noProof/>
            <w:webHidden/>
          </w:rPr>
          <w:fldChar w:fldCharType="separate"/>
        </w:r>
        <w:r>
          <w:rPr>
            <w:noProof/>
            <w:webHidden/>
          </w:rPr>
          <w:t>8</w:t>
        </w:r>
        <w:r>
          <w:rPr>
            <w:noProof/>
            <w:webHidden/>
          </w:rPr>
          <w:fldChar w:fldCharType="end"/>
        </w:r>
      </w:hyperlink>
    </w:p>
    <w:p w14:paraId="529CD08E" w14:textId="327C0D21"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3" w:history="1">
        <w:r w:rsidRPr="00905972">
          <w:rPr>
            <w:rStyle w:val="Hyperlink"/>
            <w:noProof/>
          </w:rPr>
          <w:t>2.3</w:t>
        </w:r>
        <w:r>
          <w:rPr>
            <w:rFonts w:asciiTheme="minorHAnsi" w:eastAsiaTheme="minorEastAsia" w:hAnsiTheme="minorHAnsi" w:cstheme="minorBidi"/>
            <w:smallCaps w:val="0"/>
            <w:noProof/>
            <w:sz w:val="22"/>
            <w:szCs w:val="22"/>
          </w:rPr>
          <w:tab/>
        </w:r>
        <w:r w:rsidRPr="00905972">
          <w:rPr>
            <w:rStyle w:val="Hyperlink"/>
            <w:noProof/>
          </w:rPr>
          <w:t>REINFORCEMENT LEARNING</w:t>
        </w:r>
        <w:r>
          <w:rPr>
            <w:noProof/>
            <w:webHidden/>
          </w:rPr>
          <w:tab/>
        </w:r>
        <w:r>
          <w:rPr>
            <w:noProof/>
            <w:webHidden/>
          </w:rPr>
          <w:fldChar w:fldCharType="begin"/>
        </w:r>
        <w:r>
          <w:rPr>
            <w:noProof/>
            <w:webHidden/>
          </w:rPr>
          <w:instrText xml:space="preserve"> PAGEREF _Toc49859303 \h </w:instrText>
        </w:r>
        <w:r>
          <w:rPr>
            <w:noProof/>
            <w:webHidden/>
          </w:rPr>
        </w:r>
        <w:r>
          <w:rPr>
            <w:noProof/>
            <w:webHidden/>
          </w:rPr>
          <w:fldChar w:fldCharType="separate"/>
        </w:r>
        <w:r>
          <w:rPr>
            <w:noProof/>
            <w:webHidden/>
          </w:rPr>
          <w:t>8</w:t>
        </w:r>
        <w:r>
          <w:rPr>
            <w:noProof/>
            <w:webHidden/>
          </w:rPr>
          <w:fldChar w:fldCharType="end"/>
        </w:r>
      </w:hyperlink>
    </w:p>
    <w:p w14:paraId="64F9A86E" w14:textId="3CF0CAD3"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4" w:history="1">
        <w:r w:rsidRPr="00905972">
          <w:rPr>
            <w:rStyle w:val="Hyperlink"/>
            <w:noProof/>
          </w:rPr>
          <w:t>2.4</w:t>
        </w:r>
        <w:r>
          <w:rPr>
            <w:rFonts w:asciiTheme="minorHAnsi" w:eastAsiaTheme="minorEastAsia" w:hAnsiTheme="minorHAnsi" w:cstheme="minorBidi"/>
            <w:smallCaps w:val="0"/>
            <w:noProof/>
            <w:sz w:val="22"/>
            <w:szCs w:val="22"/>
          </w:rPr>
          <w:tab/>
        </w:r>
        <w:r w:rsidRPr="00905972">
          <w:rPr>
            <w:rStyle w:val="Hyperlink"/>
            <w:noProof/>
          </w:rPr>
          <w:t>EPIDEMIC SIMULATION WITH RL</w:t>
        </w:r>
        <w:r>
          <w:rPr>
            <w:noProof/>
            <w:webHidden/>
          </w:rPr>
          <w:tab/>
        </w:r>
        <w:r>
          <w:rPr>
            <w:noProof/>
            <w:webHidden/>
          </w:rPr>
          <w:fldChar w:fldCharType="begin"/>
        </w:r>
        <w:r>
          <w:rPr>
            <w:noProof/>
            <w:webHidden/>
          </w:rPr>
          <w:instrText xml:space="preserve"> PAGEREF _Toc49859304 \h </w:instrText>
        </w:r>
        <w:r>
          <w:rPr>
            <w:noProof/>
            <w:webHidden/>
          </w:rPr>
        </w:r>
        <w:r>
          <w:rPr>
            <w:noProof/>
            <w:webHidden/>
          </w:rPr>
          <w:fldChar w:fldCharType="separate"/>
        </w:r>
        <w:r>
          <w:rPr>
            <w:noProof/>
            <w:webHidden/>
          </w:rPr>
          <w:t>9</w:t>
        </w:r>
        <w:r>
          <w:rPr>
            <w:noProof/>
            <w:webHidden/>
          </w:rPr>
          <w:fldChar w:fldCharType="end"/>
        </w:r>
      </w:hyperlink>
    </w:p>
    <w:p w14:paraId="58BF83CA" w14:textId="290E9D9B"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5" w:history="1">
        <w:r w:rsidRPr="00905972">
          <w:rPr>
            <w:rStyle w:val="Hyperlink"/>
            <w:noProof/>
          </w:rPr>
          <w:t>2.5</w:t>
        </w:r>
        <w:r>
          <w:rPr>
            <w:rFonts w:asciiTheme="minorHAnsi" w:eastAsiaTheme="minorEastAsia" w:hAnsiTheme="minorHAnsi" w:cstheme="minorBidi"/>
            <w:smallCaps w:val="0"/>
            <w:noProof/>
            <w:sz w:val="22"/>
            <w:szCs w:val="22"/>
          </w:rPr>
          <w:tab/>
        </w:r>
        <w:r w:rsidRPr="00905972">
          <w:rPr>
            <w:rStyle w:val="Hyperlink"/>
            <w:noProof/>
          </w:rPr>
          <w:t>MULTI-AGENT REINFORCEMENT LEARNING</w:t>
        </w:r>
        <w:r>
          <w:rPr>
            <w:noProof/>
            <w:webHidden/>
          </w:rPr>
          <w:tab/>
        </w:r>
        <w:r>
          <w:rPr>
            <w:noProof/>
            <w:webHidden/>
          </w:rPr>
          <w:fldChar w:fldCharType="begin"/>
        </w:r>
        <w:r>
          <w:rPr>
            <w:noProof/>
            <w:webHidden/>
          </w:rPr>
          <w:instrText xml:space="preserve"> PAGEREF _Toc49859305 \h </w:instrText>
        </w:r>
        <w:r>
          <w:rPr>
            <w:noProof/>
            <w:webHidden/>
          </w:rPr>
        </w:r>
        <w:r>
          <w:rPr>
            <w:noProof/>
            <w:webHidden/>
          </w:rPr>
          <w:fldChar w:fldCharType="separate"/>
        </w:r>
        <w:r>
          <w:rPr>
            <w:noProof/>
            <w:webHidden/>
          </w:rPr>
          <w:t>9</w:t>
        </w:r>
        <w:r>
          <w:rPr>
            <w:noProof/>
            <w:webHidden/>
          </w:rPr>
          <w:fldChar w:fldCharType="end"/>
        </w:r>
      </w:hyperlink>
    </w:p>
    <w:p w14:paraId="462FB194" w14:textId="6B97A09E"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6" w:history="1">
        <w:r w:rsidRPr="00905972">
          <w:rPr>
            <w:rStyle w:val="Hyperlink"/>
            <w:noProof/>
          </w:rPr>
          <w:t>2.6</w:t>
        </w:r>
        <w:r>
          <w:rPr>
            <w:rFonts w:asciiTheme="minorHAnsi" w:eastAsiaTheme="minorEastAsia" w:hAnsiTheme="minorHAnsi" w:cstheme="minorBidi"/>
            <w:smallCaps w:val="0"/>
            <w:noProof/>
            <w:sz w:val="22"/>
            <w:szCs w:val="22"/>
          </w:rPr>
          <w:tab/>
        </w:r>
        <w:r w:rsidRPr="00905972">
          <w:rPr>
            <w:rStyle w:val="Hyperlink"/>
            <w:noProof/>
          </w:rPr>
          <w:t>COOPERATIVE MULTI-AGENT</w:t>
        </w:r>
        <w:r>
          <w:rPr>
            <w:noProof/>
            <w:webHidden/>
          </w:rPr>
          <w:tab/>
        </w:r>
        <w:r>
          <w:rPr>
            <w:noProof/>
            <w:webHidden/>
          </w:rPr>
          <w:fldChar w:fldCharType="begin"/>
        </w:r>
        <w:r>
          <w:rPr>
            <w:noProof/>
            <w:webHidden/>
          </w:rPr>
          <w:instrText xml:space="preserve"> PAGEREF _Toc49859306 \h </w:instrText>
        </w:r>
        <w:r>
          <w:rPr>
            <w:noProof/>
            <w:webHidden/>
          </w:rPr>
        </w:r>
        <w:r>
          <w:rPr>
            <w:noProof/>
            <w:webHidden/>
          </w:rPr>
          <w:fldChar w:fldCharType="separate"/>
        </w:r>
        <w:r>
          <w:rPr>
            <w:noProof/>
            <w:webHidden/>
          </w:rPr>
          <w:t>10</w:t>
        </w:r>
        <w:r>
          <w:rPr>
            <w:noProof/>
            <w:webHidden/>
          </w:rPr>
          <w:fldChar w:fldCharType="end"/>
        </w:r>
      </w:hyperlink>
    </w:p>
    <w:p w14:paraId="2EBC4266" w14:textId="36A2C5F0" w:rsidR="00AC4429" w:rsidRDefault="00AC4429">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07" w:history="1">
        <w:r w:rsidRPr="00905972">
          <w:rPr>
            <w:rStyle w:val="Hyperlink"/>
            <w:noProof/>
          </w:rPr>
          <w:t>2.6.1</w:t>
        </w:r>
        <w:r>
          <w:rPr>
            <w:rFonts w:asciiTheme="minorHAnsi" w:eastAsiaTheme="minorEastAsia" w:hAnsiTheme="minorHAnsi" w:cstheme="minorBidi"/>
            <w:i w:val="0"/>
            <w:iCs w:val="0"/>
            <w:noProof/>
            <w:sz w:val="22"/>
            <w:szCs w:val="22"/>
          </w:rPr>
          <w:tab/>
        </w:r>
        <w:r w:rsidRPr="00905972">
          <w:rPr>
            <w:rStyle w:val="Hyperlink"/>
            <w:noProof/>
          </w:rPr>
          <w:t>Team Learning</w:t>
        </w:r>
        <w:r>
          <w:rPr>
            <w:noProof/>
            <w:webHidden/>
          </w:rPr>
          <w:tab/>
        </w:r>
        <w:r>
          <w:rPr>
            <w:noProof/>
            <w:webHidden/>
          </w:rPr>
          <w:fldChar w:fldCharType="begin"/>
        </w:r>
        <w:r>
          <w:rPr>
            <w:noProof/>
            <w:webHidden/>
          </w:rPr>
          <w:instrText xml:space="preserve"> PAGEREF _Toc49859307 \h </w:instrText>
        </w:r>
        <w:r>
          <w:rPr>
            <w:noProof/>
            <w:webHidden/>
          </w:rPr>
        </w:r>
        <w:r>
          <w:rPr>
            <w:noProof/>
            <w:webHidden/>
          </w:rPr>
          <w:fldChar w:fldCharType="separate"/>
        </w:r>
        <w:r>
          <w:rPr>
            <w:noProof/>
            <w:webHidden/>
          </w:rPr>
          <w:t>10</w:t>
        </w:r>
        <w:r>
          <w:rPr>
            <w:noProof/>
            <w:webHidden/>
          </w:rPr>
          <w:fldChar w:fldCharType="end"/>
        </w:r>
      </w:hyperlink>
    </w:p>
    <w:p w14:paraId="074C0F69" w14:textId="38711678" w:rsidR="00AC4429" w:rsidRDefault="00AC4429">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08" w:history="1">
        <w:r w:rsidRPr="00905972">
          <w:rPr>
            <w:rStyle w:val="Hyperlink"/>
            <w:noProof/>
          </w:rPr>
          <w:t>2.6.2</w:t>
        </w:r>
        <w:r>
          <w:rPr>
            <w:rFonts w:asciiTheme="minorHAnsi" w:eastAsiaTheme="minorEastAsia" w:hAnsiTheme="minorHAnsi" w:cstheme="minorBidi"/>
            <w:i w:val="0"/>
            <w:iCs w:val="0"/>
            <w:noProof/>
            <w:sz w:val="22"/>
            <w:szCs w:val="22"/>
          </w:rPr>
          <w:tab/>
        </w:r>
        <w:r w:rsidRPr="00905972">
          <w:rPr>
            <w:rStyle w:val="Hyperlink"/>
            <w:noProof/>
          </w:rPr>
          <w:t>Concurrent Learning</w:t>
        </w:r>
        <w:r>
          <w:rPr>
            <w:noProof/>
            <w:webHidden/>
          </w:rPr>
          <w:tab/>
        </w:r>
        <w:r>
          <w:rPr>
            <w:noProof/>
            <w:webHidden/>
          </w:rPr>
          <w:fldChar w:fldCharType="begin"/>
        </w:r>
        <w:r>
          <w:rPr>
            <w:noProof/>
            <w:webHidden/>
          </w:rPr>
          <w:instrText xml:space="preserve"> PAGEREF _Toc49859308 \h </w:instrText>
        </w:r>
        <w:r>
          <w:rPr>
            <w:noProof/>
            <w:webHidden/>
          </w:rPr>
        </w:r>
        <w:r>
          <w:rPr>
            <w:noProof/>
            <w:webHidden/>
          </w:rPr>
          <w:fldChar w:fldCharType="separate"/>
        </w:r>
        <w:r>
          <w:rPr>
            <w:noProof/>
            <w:webHidden/>
          </w:rPr>
          <w:t>10</w:t>
        </w:r>
        <w:r>
          <w:rPr>
            <w:noProof/>
            <w:webHidden/>
          </w:rPr>
          <w:fldChar w:fldCharType="end"/>
        </w:r>
      </w:hyperlink>
    </w:p>
    <w:p w14:paraId="0BF7E625" w14:textId="7B42C66B" w:rsidR="00AC4429" w:rsidRDefault="00AC4429">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09" w:history="1">
        <w:r w:rsidRPr="00905972">
          <w:rPr>
            <w:rStyle w:val="Hyperlink"/>
            <w:noProof/>
          </w:rPr>
          <w:t>2.6.3</w:t>
        </w:r>
        <w:r>
          <w:rPr>
            <w:rFonts w:asciiTheme="minorHAnsi" w:eastAsiaTheme="minorEastAsia" w:hAnsiTheme="minorHAnsi" w:cstheme="minorBidi"/>
            <w:i w:val="0"/>
            <w:iCs w:val="0"/>
            <w:noProof/>
            <w:sz w:val="22"/>
            <w:szCs w:val="22"/>
          </w:rPr>
          <w:tab/>
        </w:r>
        <w:r w:rsidRPr="00905972">
          <w:rPr>
            <w:rStyle w:val="Hyperlink"/>
            <w:noProof/>
          </w:rPr>
          <w:t>Communication in Cooperative MAS</w:t>
        </w:r>
        <w:r>
          <w:rPr>
            <w:noProof/>
            <w:webHidden/>
          </w:rPr>
          <w:tab/>
        </w:r>
        <w:r>
          <w:rPr>
            <w:noProof/>
            <w:webHidden/>
          </w:rPr>
          <w:fldChar w:fldCharType="begin"/>
        </w:r>
        <w:r>
          <w:rPr>
            <w:noProof/>
            <w:webHidden/>
          </w:rPr>
          <w:instrText xml:space="preserve"> PAGEREF _Toc49859309 \h </w:instrText>
        </w:r>
        <w:r>
          <w:rPr>
            <w:noProof/>
            <w:webHidden/>
          </w:rPr>
        </w:r>
        <w:r>
          <w:rPr>
            <w:noProof/>
            <w:webHidden/>
          </w:rPr>
          <w:fldChar w:fldCharType="separate"/>
        </w:r>
        <w:r>
          <w:rPr>
            <w:noProof/>
            <w:webHidden/>
          </w:rPr>
          <w:t>11</w:t>
        </w:r>
        <w:r>
          <w:rPr>
            <w:noProof/>
            <w:webHidden/>
          </w:rPr>
          <w:fldChar w:fldCharType="end"/>
        </w:r>
      </w:hyperlink>
    </w:p>
    <w:p w14:paraId="4044D95B" w14:textId="722E4770"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0" w:history="1">
        <w:r w:rsidRPr="00905972">
          <w:rPr>
            <w:rStyle w:val="Hyperlink"/>
            <w:noProof/>
          </w:rPr>
          <w:t>2.7</w:t>
        </w:r>
        <w:r>
          <w:rPr>
            <w:rFonts w:asciiTheme="minorHAnsi" w:eastAsiaTheme="minorEastAsia" w:hAnsiTheme="minorHAnsi" w:cstheme="minorBidi"/>
            <w:smallCaps w:val="0"/>
            <w:noProof/>
            <w:sz w:val="22"/>
            <w:szCs w:val="22"/>
          </w:rPr>
          <w:tab/>
        </w:r>
        <w:r w:rsidRPr="00905972">
          <w:rPr>
            <w:rStyle w:val="Hyperlink"/>
            <w:noProof/>
          </w:rPr>
          <w:t>LEARNING ALGORITHMS</w:t>
        </w:r>
        <w:r>
          <w:rPr>
            <w:noProof/>
            <w:webHidden/>
          </w:rPr>
          <w:tab/>
        </w:r>
        <w:r>
          <w:rPr>
            <w:noProof/>
            <w:webHidden/>
          </w:rPr>
          <w:fldChar w:fldCharType="begin"/>
        </w:r>
        <w:r>
          <w:rPr>
            <w:noProof/>
            <w:webHidden/>
          </w:rPr>
          <w:instrText xml:space="preserve"> PAGEREF _Toc49859310 \h </w:instrText>
        </w:r>
        <w:r>
          <w:rPr>
            <w:noProof/>
            <w:webHidden/>
          </w:rPr>
        </w:r>
        <w:r>
          <w:rPr>
            <w:noProof/>
            <w:webHidden/>
          </w:rPr>
          <w:fldChar w:fldCharType="separate"/>
        </w:r>
        <w:r>
          <w:rPr>
            <w:noProof/>
            <w:webHidden/>
          </w:rPr>
          <w:t>11</w:t>
        </w:r>
        <w:r>
          <w:rPr>
            <w:noProof/>
            <w:webHidden/>
          </w:rPr>
          <w:fldChar w:fldCharType="end"/>
        </w:r>
      </w:hyperlink>
    </w:p>
    <w:p w14:paraId="2C534F94" w14:textId="2A6E6234"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1" w:history="1">
        <w:r w:rsidRPr="00905972">
          <w:rPr>
            <w:rStyle w:val="Hyperlink"/>
            <w:noProof/>
          </w:rPr>
          <w:t>2.8</w:t>
        </w:r>
        <w:r>
          <w:rPr>
            <w:rFonts w:asciiTheme="minorHAnsi" w:eastAsiaTheme="minorEastAsia" w:hAnsiTheme="minorHAnsi" w:cstheme="minorBidi"/>
            <w:smallCaps w:val="0"/>
            <w:noProof/>
            <w:sz w:val="22"/>
            <w:szCs w:val="22"/>
          </w:rPr>
          <w:tab/>
        </w:r>
        <w:r w:rsidRPr="00905972">
          <w:rPr>
            <w:rStyle w:val="Hyperlink"/>
            <w:noProof/>
          </w:rPr>
          <w:t>REWARD SIGNALS</w:t>
        </w:r>
        <w:r>
          <w:rPr>
            <w:noProof/>
            <w:webHidden/>
          </w:rPr>
          <w:tab/>
        </w:r>
        <w:r>
          <w:rPr>
            <w:noProof/>
            <w:webHidden/>
          </w:rPr>
          <w:fldChar w:fldCharType="begin"/>
        </w:r>
        <w:r>
          <w:rPr>
            <w:noProof/>
            <w:webHidden/>
          </w:rPr>
          <w:instrText xml:space="preserve"> PAGEREF _Toc49859311 \h </w:instrText>
        </w:r>
        <w:r>
          <w:rPr>
            <w:noProof/>
            <w:webHidden/>
          </w:rPr>
        </w:r>
        <w:r>
          <w:rPr>
            <w:noProof/>
            <w:webHidden/>
          </w:rPr>
          <w:fldChar w:fldCharType="separate"/>
        </w:r>
        <w:r>
          <w:rPr>
            <w:noProof/>
            <w:webHidden/>
          </w:rPr>
          <w:t>12</w:t>
        </w:r>
        <w:r>
          <w:rPr>
            <w:noProof/>
            <w:webHidden/>
          </w:rPr>
          <w:fldChar w:fldCharType="end"/>
        </w:r>
      </w:hyperlink>
    </w:p>
    <w:p w14:paraId="13209A3D" w14:textId="2614544D"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2" w:history="1">
        <w:r w:rsidRPr="00905972">
          <w:rPr>
            <w:rStyle w:val="Hyperlink"/>
            <w:noProof/>
          </w:rPr>
          <w:t>2.9</w:t>
        </w:r>
        <w:r>
          <w:rPr>
            <w:rFonts w:asciiTheme="minorHAnsi" w:eastAsiaTheme="minorEastAsia" w:hAnsiTheme="minorHAnsi" w:cstheme="minorBidi"/>
            <w:smallCaps w:val="0"/>
            <w:noProof/>
            <w:sz w:val="22"/>
            <w:szCs w:val="22"/>
          </w:rPr>
          <w:tab/>
        </w:r>
        <w:r w:rsidRPr="00905972">
          <w:rPr>
            <w:rStyle w:val="Hyperlink"/>
            <w:noProof/>
          </w:rPr>
          <w:t>RL SIMULATION FRAMEWORKS</w:t>
        </w:r>
        <w:r>
          <w:rPr>
            <w:noProof/>
            <w:webHidden/>
          </w:rPr>
          <w:tab/>
        </w:r>
        <w:r>
          <w:rPr>
            <w:noProof/>
            <w:webHidden/>
          </w:rPr>
          <w:fldChar w:fldCharType="begin"/>
        </w:r>
        <w:r>
          <w:rPr>
            <w:noProof/>
            <w:webHidden/>
          </w:rPr>
          <w:instrText xml:space="preserve"> PAGEREF _Toc49859312 \h </w:instrText>
        </w:r>
        <w:r>
          <w:rPr>
            <w:noProof/>
            <w:webHidden/>
          </w:rPr>
        </w:r>
        <w:r>
          <w:rPr>
            <w:noProof/>
            <w:webHidden/>
          </w:rPr>
          <w:fldChar w:fldCharType="separate"/>
        </w:r>
        <w:r>
          <w:rPr>
            <w:noProof/>
            <w:webHidden/>
          </w:rPr>
          <w:t>12</w:t>
        </w:r>
        <w:r>
          <w:rPr>
            <w:noProof/>
            <w:webHidden/>
          </w:rPr>
          <w:fldChar w:fldCharType="end"/>
        </w:r>
      </w:hyperlink>
    </w:p>
    <w:p w14:paraId="64C9D5D9" w14:textId="2179E101" w:rsidR="00AC4429" w:rsidRDefault="00AC4429">
      <w:pPr>
        <w:pStyle w:val="TOC1"/>
        <w:rPr>
          <w:rFonts w:asciiTheme="minorHAnsi" w:eastAsiaTheme="minorEastAsia" w:hAnsiTheme="minorHAnsi" w:cstheme="minorBidi"/>
          <w:bCs w:val="0"/>
          <w:caps w:val="0"/>
          <w:noProof/>
          <w:sz w:val="22"/>
          <w:szCs w:val="22"/>
        </w:rPr>
      </w:pPr>
      <w:hyperlink w:anchor="_Toc49859313" w:history="1">
        <w:r w:rsidRPr="00905972">
          <w:rPr>
            <w:rStyle w:val="Hyperlink"/>
            <w:noProof/>
          </w:rPr>
          <w:t>3</w:t>
        </w:r>
        <w:r>
          <w:rPr>
            <w:rFonts w:asciiTheme="minorHAnsi" w:eastAsiaTheme="minorEastAsia" w:hAnsiTheme="minorHAnsi" w:cstheme="minorBidi"/>
            <w:bCs w:val="0"/>
            <w:caps w:val="0"/>
            <w:noProof/>
            <w:sz w:val="22"/>
            <w:szCs w:val="22"/>
          </w:rPr>
          <w:tab/>
        </w:r>
        <w:r w:rsidRPr="00905972">
          <w:rPr>
            <w:rStyle w:val="Hyperlink"/>
            <w:noProof/>
          </w:rPr>
          <w:t>METHODOLOGY</w:t>
        </w:r>
        <w:r>
          <w:rPr>
            <w:noProof/>
            <w:webHidden/>
          </w:rPr>
          <w:tab/>
        </w:r>
        <w:r>
          <w:rPr>
            <w:noProof/>
            <w:webHidden/>
          </w:rPr>
          <w:fldChar w:fldCharType="begin"/>
        </w:r>
        <w:r>
          <w:rPr>
            <w:noProof/>
            <w:webHidden/>
          </w:rPr>
          <w:instrText xml:space="preserve"> PAGEREF _Toc49859313 \h </w:instrText>
        </w:r>
        <w:r>
          <w:rPr>
            <w:noProof/>
            <w:webHidden/>
          </w:rPr>
        </w:r>
        <w:r>
          <w:rPr>
            <w:noProof/>
            <w:webHidden/>
          </w:rPr>
          <w:fldChar w:fldCharType="separate"/>
        </w:r>
        <w:r>
          <w:rPr>
            <w:noProof/>
            <w:webHidden/>
          </w:rPr>
          <w:t>13</w:t>
        </w:r>
        <w:r>
          <w:rPr>
            <w:noProof/>
            <w:webHidden/>
          </w:rPr>
          <w:fldChar w:fldCharType="end"/>
        </w:r>
      </w:hyperlink>
    </w:p>
    <w:p w14:paraId="2E1DCECF" w14:textId="6086A0FD"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4" w:history="1">
        <w:r w:rsidRPr="00905972">
          <w:rPr>
            <w:rStyle w:val="Hyperlink"/>
            <w:noProof/>
          </w:rPr>
          <w:t>3.1</w:t>
        </w:r>
        <w:r>
          <w:rPr>
            <w:rFonts w:asciiTheme="minorHAnsi" w:eastAsiaTheme="minorEastAsia" w:hAnsiTheme="minorHAnsi" w:cstheme="minorBidi"/>
            <w:smallCaps w:val="0"/>
            <w:noProof/>
            <w:sz w:val="22"/>
            <w:szCs w:val="22"/>
          </w:rPr>
          <w:tab/>
        </w:r>
        <w:r w:rsidRPr="00905972">
          <w:rPr>
            <w:rStyle w:val="Hyperlink"/>
            <w:noProof/>
          </w:rPr>
          <w:t>EPIDEMIC SIMULATION IMPLEMENTATION</w:t>
        </w:r>
        <w:r>
          <w:rPr>
            <w:noProof/>
            <w:webHidden/>
          </w:rPr>
          <w:tab/>
        </w:r>
        <w:r>
          <w:rPr>
            <w:noProof/>
            <w:webHidden/>
          </w:rPr>
          <w:fldChar w:fldCharType="begin"/>
        </w:r>
        <w:r>
          <w:rPr>
            <w:noProof/>
            <w:webHidden/>
          </w:rPr>
          <w:instrText xml:space="preserve"> PAGEREF _Toc49859314 \h </w:instrText>
        </w:r>
        <w:r>
          <w:rPr>
            <w:noProof/>
            <w:webHidden/>
          </w:rPr>
        </w:r>
        <w:r>
          <w:rPr>
            <w:noProof/>
            <w:webHidden/>
          </w:rPr>
          <w:fldChar w:fldCharType="separate"/>
        </w:r>
        <w:r>
          <w:rPr>
            <w:noProof/>
            <w:webHidden/>
          </w:rPr>
          <w:t>13</w:t>
        </w:r>
        <w:r>
          <w:rPr>
            <w:noProof/>
            <w:webHidden/>
          </w:rPr>
          <w:fldChar w:fldCharType="end"/>
        </w:r>
      </w:hyperlink>
    </w:p>
    <w:p w14:paraId="4893A108" w14:textId="65D95B49"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5" w:history="1">
        <w:r w:rsidRPr="00905972">
          <w:rPr>
            <w:rStyle w:val="Hyperlink"/>
            <w:noProof/>
          </w:rPr>
          <w:t>3.2</w:t>
        </w:r>
        <w:r>
          <w:rPr>
            <w:rFonts w:asciiTheme="minorHAnsi" w:eastAsiaTheme="minorEastAsia" w:hAnsiTheme="minorHAnsi" w:cstheme="minorBidi"/>
            <w:smallCaps w:val="0"/>
            <w:noProof/>
            <w:sz w:val="22"/>
            <w:szCs w:val="22"/>
          </w:rPr>
          <w:tab/>
        </w:r>
        <w:r w:rsidRPr="00905972">
          <w:rPr>
            <w:rStyle w:val="Hyperlink"/>
            <w:noProof/>
          </w:rPr>
          <w:t>CURIOSITY-DRIVEN LEARNING</w:t>
        </w:r>
        <w:r>
          <w:rPr>
            <w:noProof/>
            <w:webHidden/>
          </w:rPr>
          <w:tab/>
        </w:r>
        <w:r>
          <w:rPr>
            <w:noProof/>
            <w:webHidden/>
          </w:rPr>
          <w:fldChar w:fldCharType="begin"/>
        </w:r>
        <w:r>
          <w:rPr>
            <w:noProof/>
            <w:webHidden/>
          </w:rPr>
          <w:instrText xml:space="preserve"> PAGEREF _Toc49859315 \h </w:instrText>
        </w:r>
        <w:r>
          <w:rPr>
            <w:noProof/>
            <w:webHidden/>
          </w:rPr>
        </w:r>
        <w:r>
          <w:rPr>
            <w:noProof/>
            <w:webHidden/>
          </w:rPr>
          <w:fldChar w:fldCharType="separate"/>
        </w:r>
        <w:r>
          <w:rPr>
            <w:noProof/>
            <w:webHidden/>
          </w:rPr>
          <w:t>17</w:t>
        </w:r>
        <w:r>
          <w:rPr>
            <w:noProof/>
            <w:webHidden/>
          </w:rPr>
          <w:fldChar w:fldCharType="end"/>
        </w:r>
      </w:hyperlink>
    </w:p>
    <w:p w14:paraId="629594D5" w14:textId="6831EBF1"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6" w:history="1">
        <w:r w:rsidRPr="00905972">
          <w:rPr>
            <w:rStyle w:val="Hyperlink"/>
            <w:noProof/>
          </w:rPr>
          <w:t>3.3</w:t>
        </w:r>
        <w:r>
          <w:rPr>
            <w:rFonts w:asciiTheme="minorHAnsi" w:eastAsiaTheme="minorEastAsia" w:hAnsiTheme="minorHAnsi" w:cstheme="minorBidi"/>
            <w:smallCaps w:val="0"/>
            <w:noProof/>
            <w:sz w:val="22"/>
            <w:szCs w:val="22"/>
          </w:rPr>
          <w:tab/>
        </w:r>
        <w:r w:rsidRPr="00905972">
          <w:rPr>
            <w:rStyle w:val="Hyperlink"/>
            <w:noProof/>
          </w:rPr>
          <w:t>CURRICULUM LEARNING</w:t>
        </w:r>
        <w:r>
          <w:rPr>
            <w:noProof/>
            <w:webHidden/>
          </w:rPr>
          <w:tab/>
        </w:r>
        <w:r>
          <w:rPr>
            <w:noProof/>
            <w:webHidden/>
          </w:rPr>
          <w:fldChar w:fldCharType="begin"/>
        </w:r>
        <w:r>
          <w:rPr>
            <w:noProof/>
            <w:webHidden/>
          </w:rPr>
          <w:instrText xml:space="preserve"> PAGEREF _Toc49859316 \h </w:instrText>
        </w:r>
        <w:r>
          <w:rPr>
            <w:noProof/>
            <w:webHidden/>
          </w:rPr>
        </w:r>
        <w:r>
          <w:rPr>
            <w:noProof/>
            <w:webHidden/>
          </w:rPr>
          <w:fldChar w:fldCharType="separate"/>
        </w:r>
        <w:r>
          <w:rPr>
            <w:noProof/>
            <w:webHidden/>
          </w:rPr>
          <w:t>19</w:t>
        </w:r>
        <w:r>
          <w:rPr>
            <w:noProof/>
            <w:webHidden/>
          </w:rPr>
          <w:fldChar w:fldCharType="end"/>
        </w:r>
      </w:hyperlink>
    </w:p>
    <w:p w14:paraId="1F7BA2EC" w14:textId="47011B0F"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7" w:history="1">
        <w:r w:rsidRPr="00905972">
          <w:rPr>
            <w:rStyle w:val="Hyperlink"/>
            <w:noProof/>
          </w:rPr>
          <w:t>3.4</w:t>
        </w:r>
        <w:r>
          <w:rPr>
            <w:rFonts w:asciiTheme="minorHAnsi" w:eastAsiaTheme="minorEastAsia" w:hAnsiTheme="minorHAnsi" w:cstheme="minorBidi"/>
            <w:smallCaps w:val="0"/>
            <w:noProof/>
            <w:sz w:val="22"/>
            <w:szCs w:val="22"/>
          </w:rPr>
          <w:tab/>
        </w:r>
        <w:r w:rsidRPr="00905972">
          <w:rPr>
            <w:rStyle w:val="Hyperlink"/>
            <w:noProof/>
          </w:rPr>
          <w:t>POLICY OPTIMIZATION</w:t>
        </w:r>
        <w:r>
          <w:rPr>
            <w:noProof/>
            <w:webHidden/>
          </w:rPr>
          <w:tab/>
        </w:r>
        <w:r>
          <w:rPr>
            <w:noProof/>
            <w:webHidden/>
          </w:rPr>
          <w:fldChar w:fldCharType="begin"/>
        </w:r>
        <w:r>
          <w:rPr>
            <w:noProof/>
            <w:webHidden/>
          </w:rPr>
          <w:instrText xml:space="preserve"> PAGEREF _Toc49859317 \h </w:instrText>
        </w:r>
        <w:r>
          <w:rPr>
            <w:noProof/>
            <w:webHidden/>
          </w:rPr>
        </w:r>
        <w:r>
          <w:rPr>
            <w:noProof/>
            <w:webHidden/>
          </w:rPr>
          <w:fldChar w:fldCharType="separate"/>
        </w:r>
        <w:r>
          <w:rPr>
            <w:noProof/>
            <w:webHidden/>
          </w:rPr>
          <w:t>20</w:t>
        </w:r>
        <w:r>
          <w:rPr>
            <w:noProof/>
            <w:webHidden/>
          </w:rPr>
          <w:fldChar w:fldCharType="end"/>
        </w:r>
      </w:hyperlink>
    </w:p>
    <w:p w14:paraId="6525EEA8" w14:textId="45667F4A" w:rsidR="00AC4429" w:rsidRDefault="00AC4429">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18" w:history="1">
        <w:r w:rsidRPr="00905972">
          <w:rPr>
            <w:rStyle w:val="Hyperlink"/>
            <w:noProof/>
          </w:rPr>
          <w:t>3.4.1</w:t>
        </w:r>
        <w:r>
          <w:rPr>
            <w:rFonts w:asciiTheme="minorHAnsi" w:eastAsiaTheme="minorEastAsia" w:hAnsiTheme="minorHAnsi" w:cstheme="minorBidi"/>
            <w:i w:val="0"/>
            <w:iCs w:val="0"/>
            <w:noProof/>
            <w:sz w:val="22"/>
            <w:szCs w:val="22"/>
          </w:rPr>
          <w:tab/>
        </w:r>
        <w:r w:rsidRPr="00905972">
          <w:rPr>
            <w:rStyle w:val="Hyperlink"/>
            <w:noProof/>
          </w:rPr>
          <w:t>Notation</w:t>
        </w:r>
        <w:r>
          <w:rPr>
            <w:noProof/>
            <w:webHidden/>
          </w:rPr>
          <w:tab/>
        </w:r>
        <w:r>
          <w:rPr>
            <w:noProof/>
            <w:webHidden/>
          </w:rPr>
          <w:fldChar w:fldCharType="begin"/>
        </w:r>
        <w:r>
          <w:rPr>
            <w:noProof/>
            <w:webHidden/>
          </w:rPr>
          <w:instrText xml:space="preserve"> PAGEREF _Toc49859318 \h </w:instrText>
        </w:r>
        <w:r>
          <w:rPr>
            <w:noProof/>
            <w:webHidden/>
          </w:rPr>
        </w:r>
        <w:r>
          <w:rPr>
            <w:noProof/>
            <w:webHidden/>
          </w:rPr>
          <w:fldChar w:fldCharType="separate"/>
        </w:r>
        <w:r>
          <w:rPr>
            <w:noProof/>
            <w:webHidden/>
          </w:rPr>
          <w:t>20</w:t>
        </w:r>
        <w:r>
          <w:rPr>
            <w:noProof/>
            <w:webHidden/>
          </w:rPr>
          <w:fldChar w:fldCharType="end"/>
        </w:r>
      </w:hyperlink>
    </w:p>
    <w:p w14:paraId="7B418256" w14:textId="40F2577A" w:rsidR="00AC4429" w:rsidRDefault="00AC4429">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19" w:history="1">
        <w:r w:rsidRPr="00905972">
          <w:rPr>
            <w:rStyle w:val="Hyperlink"/>
            <w:noProof/>
          </w:rPr>
          <w:t>3.4.2</w:t>
        </w:r>
        <w:r>
          <w:rPr>
            <w:rFonts w:asciiTheme="minorHAnsi" w:eastAsiaTheme="minorEastAsia" w:hAnsiTheme="minorHAnsi" w:cstheme="minorBidi"/>
            <w:i w:val="0"/>
            <w:iCs w:val="0"/>
            <w:noProof/>
            <w:sz w:val="22"/>
            <w:szCs w:val="22"/>
          </w:rPr>
          <w:tab/>
        </w:r>
        <w:r w:rsidRPr="00905972">
          <w:rPr>
            <w:rStyle w:val="Hyperlink"/>
            <w:noProof/>
          </w:rPr>
          <w:t>Proximal Policy Optimization (PPO)</w:t>
        </w:r>
        <w:r>
          <w:rPr>
            <w:noProof/>
            <w:webHidden/>
          </w:rPr>
          <w:tab/>
        </w:r>
        <w:r>
          <w:rPr>
            <w:noProof/>
            <w:webHidden/>
          </w:rPr>
          <w:fldChar w:fldCharType="begin"/>
        </w:r>
        <w:r>
          <w:rPr>
            <w:noProof/>
            <w:webHidden/>
          </w:rPr>
          <w:instrText xml:space="preserve"> PAGEREF _Toc49859319 \h </w:instrText>
        </w:r>
        <w:r>
          <w:rPr>
            <w:noProof/>
            <w:webHidden/>
          </w:rPr>
        </w:r>
        <w:r>
          <w:rPr>
            <w:noProof/>
            <w:webHidden/>
          </w:rPr>
          <w:fldChar w:fldCharType="separate"/>
        </w:r>
        <w:r>
          <w:rPr>
            <w:noProof/>
            <w:webHidden/>
          </w:rPr>
          <w:t>20</w:t>
        </w:r>
        <w:r>
          <w:rPr>
            <w:noProof/>
            <w:webHidden/>
          </w:rPr>
          <w:fldChar w:fldCharType="end"/>
        </w:r>
      </w:hyperlink>
    </w:p>
    <w:p w14:paraId="1B321F3F" w14:textId="5D820FDF"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20" w:history="1">
        <w:r w:rsidRPr="00905972">
          <w:rPr>
            <w:rStyle w:val="Hyperlink"/>
            <w:noProof/>
          </w:rPr>
          <w:t>3.5</w:t>
        </w:r>
        <w:r>
          <w:rPr>
            <w:rFonts w:asciiTheme="minorHAnsi" w:eastAsiaTheme="minorEastAsia" w:hAnsiTheme="minorHAnsi" w:cstheme="minorBidi"/>
            <w:smallCaps w:val="0"/>
            <w:noProof/>
            <w:sz w:val="22"/>
            <w:szCs w:val="22"/>
          </w:rPr>
          <w:tab/>
        </w:r>
        <w:r w:rsidRPr="00905972">
          <w:rPr>
            <w:rStyle w:val="Hyperlink"/>
            <w:noProof/>
          </w:rPr>
          <w:t>OPTIMIZATION SETUP</w:t>
        </w:r>
        <w:r>
          <w:rPr>
            <w:noProof/>
            <w:webHidden/>
          </w:rPr>
          <w:tab/>
        </w:r>
        <w:r>
          <w:rPr>
            <w:noProof/>
            <w:webHidden/>
          </w:rPr>
          <w:fldChar w:fldCharType="begin"/>
        </w:r>
        <w:r>
          <w:rPr>
            <w:noProof/>
            <w:webHidden/>
          </w:rPr>
          <w:instrText xml:space="preserve"> PAGEREF _Toc49859320 \h </w:instrText>
        </w:r>
        <w:r>
          <w:rPr>
            <w:noProof/>
            <w:webHidden/>
          </w:rPr>
        </w:r>
        <w:r>
          <w:rPr>
            <w:noProof/>
            <w:webHidden/>
          </w:rPr>
          <w:fldChar w:fldCharType="separate"/>
        </w:r>
        <w:r>
          <w:rPr>
            <w:noProof/>
            <w:webHidden/>
          </w:rPr>
          <w:t>21</w:t>
        </w:r>
        <w:r>
          <w:rPr>
            <w:noProof/>
            <w:webHidden/>
          </w:rPr>
          <w:fldChar w:fldCharType="end"/>
        </w:r>
      </w:hyperlink>
    </w:p>
    <w:p w14:paraId="6CE56D0E" w14:textId="5CC1980F" w:rsidR="00AC4429" w:rsidRDefault="00AC4429">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21" w:history="1">
        <w:r w:rsidRPr="00905972">
          <w:rPr>
            <w:rStyle w:val="Hyperlink"/>
            <w:noProof/>
          </w:rPr>
          <w:t>3.5.1</w:t>
        </w:r>
        <w:r>
          <w:rPr>
            <w:rFonts w:asciiTheme="minorHAnsi" w:eastAsiaTheme="minorEastAsia" w:hAnsiTheme="minorHAnsi" w:cstheme="minorBidi"/>
            <w:i w:val="0"/>
            <w:iCs w:val="0"/>
            <w:noProof/>
            <w:sz w:val="22"/>
            <w:szCs w:val="22"/>
          </w:rPr>
          <w:tab/>
        </w:r>
        <w:r w:rsidRPr="00905972">
          <w:rPr>
            <w:rStyle w:val="Hyperlink"/>
            <w:noProof/>
          </w:rPr>
          <w:t>Optimization Hyperparameters</w:t>
        </w:r>
        <w:r>
          <w:rPr>
            <w:noProof/>
            <w:webHidden/>
          </w:rPr>
          <w:tab/>
        </w:r>
        <w:r>
          <w:rPr>
            <w:noProof/>
            <w:webHidden/>
          </w:rPr>
          <w:fldChar w:fldCharType="begin"/>
        </w:r>
        <w:r>
          <w:rPr>
            <w:noProof/>
            <w:webHidden/>
          </w:rPr>
          <w:instrText xml:space="preserve"> PAGEREF _Toc49859321 \h </w:instrText>
        </w:r>
        <w:r>
          <w:rPr>
            <w:noProof/>
            <w:webHidden/>
          </w:rPr>
        </w:r>
        <w:r>
          <w:rPr>
            <w:noProof/>
            <w:webHidden/>
          </w:rPr>
          <w:fldChar w:fldCharType="separate"/>
        </w:r>
        <w:r>
          <w:rPr>
            <w:noProof/>
            <w:webHidden/>
          </w:rPr>
          <w:t>21</w:t>
        </w:r>
        <w:r>
          <w:rPr>
            <w:noProof/>
            <w:webHidden/>
          </w:rPr>
          <w:fldChar w:fldCharType="end"/>
        </w:r>
      </w:hyperlink>
    </w:p>
    <w:p w14:paraId="3895A2A1" w14:textId="00A5C89A" w:rsidR="00AC4429" w:rsidRDefault="00AC4429">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22" w:history="1">
        <w:r w:rsidRPr="00905972">
          <w:rPr>
            <w:rStyle w:val="Hyperlink"/>
            <w:noProof/>
          </w:rPr>
          <w:t>3.5.2</w:t>
        </w:r>
        <w:r>
          <w:rPr>
            <w:rFonts w:asciiTheme="minorHAnsi" w:eastAsiaTheme="minorEastAsia" w:hAnsiTheme="minorHAnsi" w:cstheme="minorBidi"/>
            <w:i w:val="0"/>
            <w:iCs w:val="0"/>
            <w:noProof/>
            <w:sz w:val="22"/>
            <w:szCs w:val="22"/>
          </w:rPr>
          <w:tab/>
        </w:r>
        <w:r w:rsidRPr="00905972">
          <w:rPr>
            <w:rStyle w:val="Hyperlink"/>
            <w:noProof/>
          </w:rPr>
          <w:t>Policy Architecture Details</w:t>
        </w:r>
        <w:r>
          <w:rPr>
            <w:noProof/>
            <w:webHidden/>
          </w:rPr>
          <w:tab/>
        </w:r>
        <w:r>
          <w:rPr>
            <w:noProof/>
            <w:webHidden/>
          </w:rPr>
          <w:fldChar w:fldCharType="begin"/>
        </w:r>
        <w:r>
          <w:rPr>
            <w:noProof/>
            <w:webHidden/>
          </w:rPr>
          <w:instrText xml:space="preserve"> PAGEREF _Toc49859322 \h </w:instrText>
        </w:r>
        <w:r>
          <w:rPr>
            <w:noProof/>
            <w:webHidden/>
          </w:rPr>
        </w:r>
        <w:r>
          <w:rPr>
            <w:noProof/>
            <w:webHidden/>
          </w:rPr>
          <w:fldChar w:fldCharType="separate"/>
        </w:r>
        <w:r>
          <w:rPr>
            <w:noProof/>
            <w:webHidden/>
          </w:rPr>
          <w:t>23</w:t>
        </w:r>
        <w:r>
          <w:rPr>
            <w:noProof/>
            <w:webHidden/>
          </w:rPr>
          <w:fldChar w:fldCharType="end"/>
        </w:r>
      </w:hyperlink>
    </w:p>
    <w:p w14:paraId="5F8CCDBB" w14:textId="64EDE6A1" w:rsidR="00AC4429" w:rsidRDefault="00AC4429">
      <w:pPr>
        <w:pStyle w:val="TOC1"/>
        <w:rPr>
          <w:rFonts w:asciiTheme="minorHAnsi" w:eastAsiaTheme="minorEastAsia" w:hAnsiTheme="minorHAnsi" w:cstheme="minorBidi"/>
          <w:bCs w:val="0"/>
          <w:caps w:val="0"/>
          <w:noProof/>
          <w:sz w:val="22"/>
          <w:szCs w:val="22"/>
        </w:rPr>
      </w:pPr>
      <w:hyperlink w:anchor="_Toc49859323" w:history="1">
        <w:r w:rsidRPr="00905972">
          <w:rPr>
            <w:rStyle w:val="Hyperlink"/>
            <w:noProof/>
          </w:rPr>
          <w:t>4</w:t>
        </w:r>
        <w:r>
          <w:rPr>
            <w:rFonts w:asciiTheme="minorHAnsi" w:eastAsiaTheme="minorEastAsia" w:hAnsiTheme="minorHAnsi" w:cstheme="minorBidi"/>
            <w:bCs w:val="0"/>
            <w:caps w:val="0"/>
            <w:noProof/>
            <w:sz w:val="22"/>
            <w:szCs w:val="22"/>
          </w:rPr>
          <w:tab/>
        </w:r>
        <w:r w:rsidRPr="00905972">
          <w:rPr>
            <w:rStyle w:val="Hyperlink"/>
            <w:noProof/>
          </w:rPr>
          <w:t>EVALUATION</w:t>
        </w:r>
        <w:r>
          <w:rPr>
            <w:noProof/>
            <w:webHidden/>
          </w:rPr>
          <w:tab/>
        </w:r>
        <w:r>
          <w:rPr>
            <w:noProof/>
            <w:webHidden/>
          </w:rPr>
          <w:fldChar w:fldCharType="begin"/>
        </w:r>
        <w:r>
          <w:rPr>
            <w:noProof/>
            <w:webHidden/>
          </w:rPr>
          <w:instrText xml:space="preserve"> PAGEREF _Toc49859323 \h </w:instrText>
        </w:r>
        <w:r>
          <w:rPr>
            <w:noProof/>
            <w:webHidden/>
          </w:rPr>
        </w:r>
        <w:r>
          <w:rPr>
            <w:noProof/>
            <w:webHidden/>
          </w:rPr>
          <w:fldChar w:fldCharType="separate"/>
        </w:r>
        <w:r>
          <w:rPr>
            <w:noProof/>
            <w:webHidden/>
          </w:rPr>
          <w:t>23</w:t>
        </w:r>
        <w:r>
          <w:rPr>
            <w:noProof/>
            <w:webHidden/>
          </w:rPr>
          <w:fldChar w:fldCharType="end"/>
        </w:r>
      </w:hyperlink>
    </w:p>
    <w:p w14:paraId="37BD7792" w14:textId="369F8969"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24" w:history="1">
        <w:r w:rsidRPr="00905972">
          <w:rPr>
            <w:rStyle w:val="Hyperlink"/>
            <w:noProof/>
          </w:rPr>
          <w:t>4.1</w:t>
        </w:r>
        <w:r>
          <w:rPr>
            <w:rFonts w:asciiTheme="minorHAnsi" w:eastAsiaTheme="minorEastAsia" w:hAnsiTheme="minorHAnsi" w:cstheme="minorBidi"/>
            <w:smallCaps w:val="0"/>
            <w:noProof/>
            <w:sz w:val="22"/>
            <w:szCs w:val="22"/>
          </w:rPr>
          <w:tab/>
        </w:r>
        <w:r w:rsidRPr="00905972">
          <w:rPr>
            <w:rStyle w:val="Hyperlink"/>
            <w:noProof/>
          </w:rPr>
          <w:t>SELF-ISOLATION</w:t>
        </w:r>
        <w:r>
          <w:rPr>
            <w:noProof/>
            <w:webHidden/>
          </w:rPr>
          <w:tab/>
        </w:r>
        <w:r>
          <w:rPr>
            <w:noProof/>
            <w:webHidden/>
          </w:rPr>
          <w:fldChar w:fldCharType="begin"/>
        </w:r>
        <w:r>
          <w:rPr>
            <w:noProof/>
            <w:webHidden/>
          </w:rPr>
          <w:instrText xml:space="preserve"> PAGEREF _Toc49859324 \h </w:instrText>
        </w:r>
        <w:r>
          <w:rPr>
            <w:noProof/>
            <w:webHidden/>
          </w:rPr>
        </w:r>
        <w:r>
          <w:rPr>
            <w:noProof/>
            <w:webHidden/>
          </w:rPr>
          <w:fldChar w:fldCharType="separate"/>
        </w:r>
        <w:r>
          <w:rPr>
            <w:noProof/>
            <w:webHidden/>
          </w:rPr>
          <w:t>23</w:t>
        </w:r>
        <w:r>
          <w:rPr>
            <w:noProof/>
            <w:webHidden/>
          </w:rPr>
          <w:fldChar w:fldCharType="end"/>
        </w:r>
      </w:hyperlink>
    </w:p>
    <w:p w14:paraId="7AA0E072" w14:textId="00A03F24"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25" w:history="1">
        <w:r w:rsidRPr="00905972">
          <w:rPr>
            <w:rStyle w:val="Hyperlink"/>
            <w:noProof/>
          </w:rPr>
          <w:t>4.2</w:t>
        </w:r>
        <w:r>
          <w:rPr>
            <w:rFonts w:asciiTheme="minorHAnsi" w:eastAsiaTheme="minorEastAsia" w:hAnsiTheme="minorHAnsi" w:cstheme="minorBidi"/>
            <w:smallCaps w:val="0"/>
            <w:noProof/>
            <w:sz w:val="22"/>
            <w:szCs w:val="22"/>
          </w:rPr>
          <w:tab/>
        </w:r>
        <w:r w:rsidRPr="00905972">
          <w:rPr>
            <w:rStyle w:val="Hyperlink"/>
            <w:noProof/>
          </w:rPr>
          <w:t>SIR GRAPH EVALUATION</w:t>
        </w:r>
        <w:r>
          <w:rPr>
            <w:noProof/>
            <w:webHidden/>
          </w:rPr>
          <w:tab/>
        </w:r>
        <w:r>
          <w:rPr>
            <w:noProof/>
            <w:webHidden/>
          </w:rPr>
          <w:fldChar w:fldCharType="begin"/>
        </w:r>
        <w:r>
          <w:rPr>
            <w:noProof/>
            <w:webHidden/>
          </w:rPr>
          <w:instrText xml:space="preserve"> PAGEREF _Toc49859325 \h </w:instrText>
        </w:r>
        <w:r>
          <w:rPr>
            <w:noProof/>
            <w:webHidden/>
          </w:rPr>
        </w:r>
        <w:r>
          <w:rPr>
            <w:noProof/>
            <w:webHidden/>
          </w:rPr>
          <w:fldChar w:fldCharType="separate"/>
        </w:r>
        <w:r>
          <w:rPr>
            <w:noProof/>
            <w:webHidden/>
          </w:rPr>
          <w:t>23</w:t>
        </w:r>
        <w:r>
          <w:rPr>
            <w:noProof/>
            <w:webHidden/>
          </w:rPr>
          <w:fldChar w:fldCharType="end"/>
        </w:r>
      </w:hyperlink>
    </w:p>
    <w:p w14:paraId="08CF6F67" w14:textId="0868CDFD" w:rsidR="00AC4429" w:rsidRDefault="00AC4429">
      <w:pPr>
        <w:pStyle w:val="TOC1"/>
        <w:rPr>
          <w:rFonts w:asciiTheme="minorHAnsi" w:eastAsiaTheme="minorEastAsia" w:hAnsiTheme="minorHAnsi" w:cstheme="minorBidi"/>
          <w:bCs w:val="0"/>
          <w:caps w:val="0"/>
          <w:noProof/>
          <w:sz w:val="22"/>
          <w:szCs w:val="22"/>
        </w:rPr>
      </w:pPr>
      <w:hyperlink w:anchor="_Toc49859326" w:history="1">
        <w:r w:rsidRPr="00905972">
          <w:rPr>
            <w:rStyle w:val="Hyperlink"/>
            <w:noProof/>
          </w:rPr>
          <w:t>5</w:t>
        </w:r>
        <w:r>
          <w:rPr>
            <w:rFonts w:asciiTheme="minorHAnsi" w:eastAsiaTheme="minorEastAsia" w:hAnsiTheme="minorHAnsi" w:cstheme="minorBidi"/>
            <w:bCs w:val="0"/>
            <w:caps w:val="0"/>
            <w:noProof/>
            <w:sz w:val="22"/>
            <w:szCs w:val="22"/>
          </w:rPr>
          <w:tab/>
        </w:r>
        <w:r w:rsidRPr="00905972">
          <w:rPr>
            <w:rStyle w:val="Hyperlink"/>
            <w:noProof/>
          </w:rPr>
          <w:t>DISCUSSION AND FUTURE WORK</w:t>
        </w:r>
        <w:r>
          <w:rPr>
            <w:noProof/>
            <w:webHidden/>
          </w:rPr>
          <w:tab/>
        </w:r>
        <w:r>
          <w:rPr>
            <w:noProof/>
            <w:webHidden/>
          </w:rPr>
          <w:fldChar w:fldCharType="begin"/>
        </w:r>
        <w:r>
          <w:rPr>
            <w:noProof/>
            <w:webHidden/>
          </w:rPr>
          <w:instrText xml:space="preserve"> PAGEREF _Toc49859326 \h </w:instrText>
        </w:r>
        <w:r>
          <w:rPr>
            <w:noProof/>
            <w:webHidden/>
          </w:rPr>
        </w:r>
        <w:r>
          <w:rPr>
            <w:noProof/>
            <w:webHidden/>
          </w:rPr>
          <w:fldChar w:fldCharType="separate"/>
        </w:r>
        <w:r>
          <w:rPr>
            <w:noProof/>
            <w:webHidden/>
          </w:rPr>
          <w:t>23</w:t>
        </w:r>
        <w:r>
          <w:rPr>
            <w:noProof/>
            <w:webHidden/>
          </w:rPr>
          <w:fldChar w:fldCharType="end"/>
        </w:r>
      </w:hyperlink>
    </w:p>
    <w:p w14:paraId="18F16ACF" w14:textId="2DF0A69B" w:rsidR="00AC4429" w:rsidRDefault="00AC4429">
      <w:pPr>
        <w:pStyle w:val="TOC1"/>
        <w:rPr>
          <w:rFonts w:asciiTheme="minorHAnsi" w:eastAsiaTheme="minorEastAsia" w:hAnsiTheme="minorHAnsi" w:cstheme="minorBidi"/>
          <w:bCs w:val="0"/>
          <w:caps w:val="0"/>
          <w:noProof/>
          <w:sz w:val="22"/>
          <w:szCs w:val="22"/>
        </w:rPr>
      </w:pPr>
      <w:hyperlink w:anchor="_Toc49859327" w:history="1">
        <w:r w:rsidRPr="00905972">
          <w:rPr>
            <w:rStyle w:val="Hyperlink"/>
            <w:noProof/>
          </w:rPr>
          <w:t>6</w:t>
        </w:r>
        <w:r>
          <w:rPr>
            <w:rFonts w:asciiTheme="minorHAnsi" w:eastAsiaTheme="minorEastAsia" w:hAnsiTheme="minorHAnsi" w:cstheme="minorBidi"/>
            <w:bCs w:val="0"/>
            <w:caps w:val="0"/>
            <w:noProof/>
            <w:sz w:val="22"/>
            <w:szCs w:val="22"/>
          </w:rPr>
          <w:tab/>
        </w:r>
        <w:r w:rsidRPr="00905972">
          <w:rPr>
            <w:rStyle w:val="Hyperlink"/>
            <w:noProof/>
          </w:rPr>
          <w:t>REFERENCES</w:t>
        </w:r>
        <w:r>
          <w:rPr>
            <w:noProof/>
            <w:webHidden/>
          </w:rPr>
          <w:tab/>
        </w:r>
        <w:r>
          <w:rPr>
            <w:noProof/>
            <w:webHidden/>
          </w:rPr>
          <w:fldChar w:fldCharType="begin"/>
        </w:r>
        <w:r>
          <w:rPr>
            <w:noProof/>
            <w:webHidden/>
          </w:rPr>
          <w:instrText xml:space="preserve"> PAGEREF _Toc49859327 \h </w:instrText>
        </w:r>
        <w:r>
          <w:rPr>
            <w:noProof/>
            <w:webHidden/>
          </w:rPr>
        </w:r>
        <w:r>
          <w:rPr>
            <w:noProof/>
            <w:webHidden/>
          </w:rPr>
          <w:fldChar w:fldCharType="separate"/>
        </w:r>
        <w:r>
          <w:rPr>
            <w:noProof/>
            <w:webHidden/>
          </w:rPr>
          <w:t>24</w:t>
        </w:r>
        <w:r>
          <w:rPr>
            <w:noProof/>
            <w:webHidden/>
          </w:rPr>
          <w:fldChar w:fldCharType="end"/>
        </w:r>
      </w:hyperlink>
    </w:p>
    <w:p w14:paraId="009B3702" w14:textId="68C0B979" w:rsidR="00AC4429" w:rsidRDefault="00AC4429">
      <w:pPr>
        <w:pStyle w:val="TOC1"/>
        <w:rPr>
          <w:rFonts w:asciiTheme="minorHAnsi" w:eastAsiaTheme="minorEastAsia" w:hAnsiTheme="minorHAnsi" w:cstheme="minorBidi"/>
          <w:bCs w:val="0"/>
          <w:caps w:val="0"/>
          <w:noProof/>
          <w:sz w:val="22"/>
          <w:szCs w:val="22"/>
        </w:rPr>
      </w:pPr>
      <w:hyperlink w:anchor="_Toc49859328" w:history="1">
        <w:r w:rsidRPr="00905972">
          <w:rPr>
            <w:rStyle w:val="Hyperlink"/>
            <w:noProof/>
          </w:rPr>
          <w:t>7</w:t>
        </w:r>
        <w:r>
          <w:rPr>
            <w:rFonts w:asciiTheme="minorHAnsi" w:eastAsiaTheme="minorEastAsia" w:hAnsiTheme="minorHAnsi" w:cstheme="minorBidi"/>
            <w:bCs w:val="0"/>
            <w:caps w:val="0"/>
            <w:noProof/>
            <w:sz w:val="22"/>
            <w:szCs w:val="22"/>
          </w:rPr>
          <w:tab/>
        </w:r>
        <w:r w:rsidRPr="00905972">
          <w:rPr>
            <w:rStyle w:val="Hyperlink"/>
            <w:noProof/>
          </w:rPr>
          <w:t>Appendix</w:t>
        </w:r>
        <w:r>
          <w:rPr>
            <w:noProof/>
            <w:webHidden/>
          </w:rPr>
          <w:tab/>
        </w:r>
        <w:r>
          <w:rPr>
            <w:noProof/>
            <w:webHidden/>
          </w:rPr>
          <w:fldChar w:fldCharType="begin"/>
        </w:r>
        <w:r>
          <w:rPr>
            <w:noProof/>
            <w:webHidden/>
          </w:rPr>
          <w:instrText xml:space="preserve"> PAGEREF _Toc49859328 \h </w:instrText>
        </w:r>
        <w:r>
          <w:rPr>
            <w:noProof/>
            <w:webHidden/>
          </w:rPr>
        </w:r>
        <w:r>
          <w:rPr>
            <w:noProof/>
            <w:webHidden/>
          </w:rPr>
          <w:fldChar w:fldCharType="separate"/>
        </w:r>
        <w:r>
          <w:rPr>
            <w:noProof/>
            <w:webHidden/>
          </w:rPr>
          <w:t>26</w:t>
        </w:r>
        <w:r>
          <w:rPr>
            <w:noProof/>
            <w:webHidden/>
          </w:rPr>
          <w:fldChar w:fldCharType="end"/>
        </w:r>
      </w:hyperlink>
    </w:p>
    <w:p w14:paraId="7EAAFB91" w14:textId="5D99F6DB" w:rsidR="00515BF7" w:rsidRDefault="00B24C2A" w:rsidP="00515BF7">
      <w:pPr>
        <w:pStyle w:val="Heading1"/>
        <w:numPr>
          <w:ilvl w:val="0"/>
          <w:numId w:val="0"/>
        </w:numPr>
        <w:rPr>
          <w:rFonts w:asciiTheme="minorHAnsi" w:eastAsiaTheme="minorHAnsi" w:hAnsiTheme="minorHAnsi" w:cstheme="minorHAnsi"/>
          <w:b/>
          <w:szCs w:val="20"/>
        </w:rPr>
      </w:pPr>
      <w:r>
        <w:rPr>
          <w:rFonts w:asciiTheme="minorHAnsi" w:eastAsiaTheme="minorHAnsi" w:hAnsiTheme="minorHAnsi" w:cstheme="minorHAnsi"/>
          <w:b/>
          <w:szCs w:val="20"/>
        </w:rPr>
        <w:fldChar w:fldCharType="end"/>
      </w:r>
    </w:p>
    <w:p w14:paraId="07DD797D" w14:textId="77777777" w:rsidR="00515BF7" w:rsidRDefault="00515BF7">
      <w:pPr>
        <w:rPr>
          <w:rFonts w:asciiTheme="minorHAnsi" w:hAnsiTheme="minorHAnsi" w:cstheme="minorHAnsi"/>
          <w:b/>
          <w:sz w:val="22"/>
          <w:szCs w:val="20"/>
        </w:rPr>
      </w:pPr>
      <w:r>
        <w:rPr>
          <w:rFonts w:asciiTheme="minorHAnsi" w:hAnsiTheme="minorHAnsi" w:cstheme="minorHAnsi"/>
          <w:b/>
          <w:szCs w:val="20"/>
        </w:rPr>
        <w:br w:type="page"/>
      </w:r>
    </w:p>
    <w:p w14:paraId="3EAF9134" w14:textId="77777777" w:rsidR="00515BF7" w:rsidRDefault="00515BF7" w:rsidP="00515BF7">
      <w:pPr>
        <w:pStyle w:val="Heading1"/>
        <w:numPr>
          <w:ilvl w:val="0"/>
          <w:numId w:val="0"/>
        </w:numPr>
        <w:rPr>
          <w:rFonts w:asciiTheme="minorHAnsi" w:eastAsiaTheme="minorHAnsi" w:hAnsiTheme="minorHAnsi" w:cstheme="minorHAnsi"/>
          <w:b/>
          <w:szCs w:val="20"/>
        </w:rPr>
      </w:pPr>
    </w:p>
    <w:p w14:paraId="7B9D027D" w14:textId="377E2DAC" w:rsidR="003B7CDC" w:rsidRDefault="003B7CDC" w:rsidP="00515BF7">
      <w:pPr>
        <w:pStyle w:val="TOCHeading"/>
      </w:pPr>
      <w:r w:rsidRPr="003B7CDC">
        <w:t xml:space="preserve"> </w:t>
      </w:r>
      <w:r>
        <w:t>ACKNOWLEDGEMENT</w:t>
      </w:r>
      <w:r w:rsidR="00FC150C">
        <w:t xml:space="preserve"> / DEDICATORY</w:t>
      </w:r>
    </w:p>
    <w:p w14:paraId="6B60CE8B" w14:textId="74BC0CB6" w:rsidR="00B049CA" w:rsidRPr="00B049CA" w:rsidRDefault="00B049CA" w:rsidP="002E34D5">
      <w:pPr>
        <w:jc w:val="both"/>
      </w:pPr>
      <w:r w:rsidRPr="00B049CA">
        <w:t>The report may be freely copied and distributed provided the source is acknowledged.</w:t>
      </w:r>
    </w:p>
    <w:p w14:paraId="26B6BF0D" w14:textId="20912348" w:rsidR="00B049CA" w:rsidRPr="003B7CDC" w:rsidRDefault="003B7CDC" w:rsidP="002E34D5">
      <w:pPr>
        <w:jc w:val="both"/>
      </w:pPr>
      <w:r>
        <w:t>Throughout the writing of this dissertation</w:t>
      </w:r>
      <w:r w:rsidR="007335FF">
        <w:t xml:space="preserve">, </w:t>
      </w:r>
      <w:r>
        <w:t>I have received a great deal of support and assistance.</w:t>
      </w:r>
      <w:r w:rsidR="00525FA1">
        <w:t xml:space="preserve"> </w:t>
      </w:r>
      <w:r>
        <w:t xml:space="preserve">I would first like to thank my supervisor, Prof. T. Nowotny, whose expertise was invaluable in the formulating of the research topic and </w:t>
      </w:r>
      <w:proofErr w:type="gramStart"/>
      <w:r>
        <w:t xml:space="preserve">methodology in </w:t>
      </w:r>
      <w:r w:rsidR="004B7C52">
        <w:t>particular</w:t>
      </w:r>
      <w:proofErr w:type="gramEnd"/>
      <w:r w:rsidR="004B7C52">
        <w:t>.</w:t>
      </w:r>
      <w:r w:rsidR="004B7C52" w:rsidRPr="00B049CA">
        <w:t xml:space="preserve"> In</w:t>
      </w:r>
      <w:r w:rsidR="00B049CA" w:rsidRPr="00B049CA">
        <w:t xml:space="preserve"> addition, I would like to thank my parents for their wise counsel and </w:t>
      </w:r>
      <w:r w:rsidR="00E47E0A">
        <w:t>hospitality during these rough times</w:t>
      </w:r>
      <w:r w:rsidR="004B7C52">
        <w:t>. Specially thanks to</w:t>
      </w:r>
      <w:r w:rsidR="00A00391">
        <w:t xml:space="preserve"> </w:t>
      </w:r>
      <w:r w:rsidR="004B7C52">
        <w:t xml:space="preserve">my </w:t>
      </w:r>
      <w:r w:rsidR="00522CB0">
        <w:t>close-</w:t>
      </w:r>
      <w:r w:rsidR="004B7C52">
        <w:t xml:space="preserve">friend </w:t>
      </w:r>
      <w:proofErr w:type="spellStart"/>
      <w:r w:rsidR="004B7C52">
        <w:t>Utku</w:t>
      </w:r>
      <w:proofErr w:type="spellEnd"/>
      <w:r w:rsidR="004B7C52">
        <w:t xml:space="preserve"> Demir for helping me out with Cloud Computing when my laptop broke down.</w:t>
      </w:r>
      <w:r w:rsidR="00B049CA" w:rsidRPr="00B049CA">
        <w:t xml:space="preserve"> Finally, there are</w:t>
      </w:r>
      <w:r w:rsidR="00522CB0">
        <w:t xml:space="preserve"> </w:t>
      </w:r>
      <w:r w:rsidR="00B049CA" w:rsidRPr="00B049CA">
        <w:t>my</w:t>
      </w:r>
      <w:r w:rsidR="004B7C52">
        <w:t xml:space="preserve"> </w:t>
      </w:r>
      <w:r w:rsidR="00522CB0">
        <w:t xml:space="preserve">other </w:t>
      </w:r>
      <w:r w:rsidR="00B049CA" w:rsidRPr="00B049CA">
        <w:t>friends, who were of great support in deliberating over our problems and findings, as well as providing happy distraction to rest my mind outside of my research.</w:t>
      </w:r>
    </w:p>
    <w:p w14:paraId="5686EF62" w14:textId="25BF1EC5" w:rsidR="00FC150C" w:rsidRDefault="00187483" w:rsidP="002E34D5">
      <w:pPr>
        <w:pStyle w:val="Title"/>
        <w:jc w:val="both"/>
      </w:pPr>
      <w:r>
        <w:br w:type="page"/>
      </w:r>
    </w:p>
    <w:p w14:paraId="19D9A097" w14:textId="77777777" w:rsidR="00FC150C" w:rsidRPr="00FC150C" w:rsidRDefault="00FC150C" w:rsidP="00FC150C"/>
    <w:p w14:paraId="492D2D36" w14:textId="2E9D086C" w:rsidR="00B24C2A" w:rsidRPr="00515BF7" w:rsidRDefault="00B24C2A" w:rsidP="00515BF7">
      <w:pPr>
        <w:pStyle w:val="TOCHeading"/>
      </w:pPr>
      <w:r w:rsidRPr="00515BF7">
        <w:t>ABSTRACT</w:t>
      </w:r>
    </w:p>
    <w:p w14:paraId="6399B8A2" w14:textId="7BDB1422" w:rsidR="00477116" w:rsidRPr="00AF649B" w:rsidRDefault="00321CAC" w:rsidP="00477116">
      <w:pPr>
        <w:jc w:val="both"/>
      </w:pPr>
      <w:r w:rsidRPr="00321CAC">
        <w:t>Through agent-based modelling, and standard reinforcement learning algorithms at scale, we found AI</w:t>
      </w:r>
      <w:r>
        <w:t xml:space="preserve"> agents</w:t>
      </w:r>
      <w:r w:rsidRPr="00321CAC">
        <w:t xml:space="preserve"> can give insights about ongoing epidemics</w:t>
      </w:r>
      <w:r>
        <w:t xml:space="preserve"> by simulating the disease</w:t>
      </w:r>
      <w:r w:rsidRPr="00321CAC">
        <w:t>.</w:t>
      </w:r>
      <w:r>
        <w:t xml:space="preserve"> An epidemic simulation has been created with a physics engine and analyzed its results with SIR graphs. We</w:t>
      </w:r>
      <w:r w:rsidR="008858B3">
        <w:t xml:space="preserve"> f</w:t>
      </w:r>
      <w:r>
        <w:t>oun</w:t>
      </w:r>
      <w:r w:rsidR="008858B3">
        <w:t>d clear evidence of the relation between social distancing and getting infected</w:t>
      </w:r>
      <w:r w:rsidR="00BB0E93">
        <w:t xml:space="preserve"> rates</w:t>
      </w:r>
      <w:r w:rsidR="008858B3">
        <w:t>.</w:t>
      </w:r>
      <w:r w:rsidR="000B5445">
        <w:t xml:space="preserve"> </w:t>
      </w:r>
      <w:r w:rsidR="008858B3" w:rsidRPr="000B5445">
        <w:t>We further provide evidence that multi agent cooperation may scale better with increasing env</w:t>
      </w:r>
      <w:r w:rsidR="003427A5" w:rsidRPr="000B5445">
        <w:t xml:space="preserve">ironment </w:t>
      </w:r>
      <w:r w:rsidR="008858B3" w:rsidRPr="000B5445">
        <w:t xml:space="preserve">complexity and lead to a behavior that closer to far more human behavior. </w:t>
      </w:r>
      <w:proofErr w:type="spellStart"/>
      <w:r>
        <w:rPr>
          <w:color w:val="FF0000"/>
        </w:rPr>
        <w:t>Ya</w:t>
      </w:r>
      <w:proofErr w:type="spellEnd"/>
      <w:r>
        <w:rPr>
          <w:color w:val="FF0000"/>
        </w:rPr>
        <w:t xml:space="preserve"> da </w:t>
      </w:r>
      <w:proofErr w:type="spellStart"/>
      <w:r>
        <w:rPr>
          <w:color w:val="FF0000"/>
        </w:rPr>
        <w:t>maskenin</w:t>
      </w:r>
      <w:proofErr w:type="spellEnd"/>
      <w:r>
        <w:rPr>
          <w:color w:val="FF0000"/>
        </w:rPr>
        <w:t xml:space="preserve"> </w:t>
      </w:r>
      <w:proofErr w:type="spellStart"/>
      <w:r>
        <w:rPr>
          <w:color w:val="FF0000"/>
        </w:rPr>
        <w:t>takılma</w:t>
      </w:r>
      <w:proofErr w:type="spellEnd"/>
      <w:r>
        <w:rPr>
          <w:color w:val="FF0000"/>
        </w:rPr>
        <w:t xml:space="preserve"> </w:t>
      </w:r>
      <w:proofErr w:type="spellStart"/>
      <w:r>
        <w:rPr>
          <w:color w:val="FF0000"/>
        </w:rPr>
        <w:t>yüzdesi</w:t>
      </w:r>
      <w:proofErr w:type="spellEnd"/>
      <w:r>
        <w:rPr>
          <w:color w:val="FF0000"/>
        </w:rPr>
        <w:t xml:space="preserve"> ne </w:t>
      </w:r>
      <w:proofErr w:type="spellStart"/>
      <w:r>
        <w:rPr>
          <w:color w:val="FF0000"/>
        </w:rPr>
        <w:t>kadar</w:t>
      </w:r>
      <w:proofErr w:type="spellEnd"/>
      <w:r>
        <w:rPr>
          <w:color w:val="FF0000"/>
        </w:rPr>
        <w:t xml:space="preserve"> </w:t>
      </w:r>
      <w:proofErr w:type="spellStart"/>
      <w:r>
        <w:rPr>
          <w:color w:val="FF0000"/>
        </w:rPr>
        <w:t>etkiliyor</w:t>
      </w:r>
      <w:proofErr w:type="spellEnd"/>
      <w:r>
        <w:rPr>
          <w:color w:val="FF0000"/>
        </w:rPr>
        <w:t xml:space="preserve"> </w:t>
      </w:r>
      <w:proofErr w:type="spellStart"/>
      <w:r>
        <w:rPr>
          <w:color w:val="FF0000"/>
        </w:rPr>
        <w:t>bunu</w:t>
      </w:r>
      <w:proofErr w:type="spellEnd"/>
      <w:r>
        <w:rPr>
          <w:color w:val="FF0000"/>
        </w:rPr>
        <w:t xml:space="preserve"> </w:t>
      </w:r>
      <w:proofErr w:type="spellStart"/>
      <w:r>
        <w:rPr>
          <w:color w:val="FF0000"/>
        </w:rPr>
        <w:t>yazıcaz</w:t>
      </w:r>
      <w:proofErr w:type="spellEnd"/>
      <w:r>
        <w:rPr>
          <w:color w:val="FF0000"/>
        </w:rPr>
        <w:t>.</w:t>
      </w:r>
      <w:r w:rsidR="00477116" w:rsidRPr="00477116">
        <w:t xml:space="preserve"> </w:t>
      </w:r>
      <w:hyperlink r:id="rId9" w:history="1">
        <w:r w:rsidR="00477116">
          <w:rPr>
            <w:rStyle w:val="Hyperlink"/>
          </w:rPr>
          <w:t>https://www.scribbr.c</w:t>
        </w:r>
        <w:r w:rsidR="00477116">
          <w:rPr>
            <w:rStyle w:val="Hyperlink"/>
          </w:rPr>
          <w:t>o</w:t>
        </w:r>
        <w:r w:rsidR="00477116">
          <w:rPr>
            <w:rStyle w:val="Hyperlink"/>
          </w:rPr>
          <w:t>.uk/thesis-dissertation/abstract/</w:t>
        </w:r>
      </w:hyperlink>
    </w:p>
    <w:p w14:paraId="7784D1B1" w14:textId="1B4D1371" w:rsidR="00FC150C" w:rsidRDefault="00FC150C" w:rsidP="00A00391">
      <w:pPr>
        <w:ind w:firstLine="357"/>
        <w:jc w:val="both"/>
        <w:rPr>
          <w:color w:val="FF0000"/>
        </w:rPr>
      </w:pPr>
    </w:p>
    <w:p w14:paraId="7894DC39" w14:textId="32E1B518" w:rsidR="00FC150C" w:rsidRDefault="00FC150C" w:rsidP="00FC150C">
      <w:pPr>
        <w:rPr>
          <w:color w:val="FF0000"/>
        </w:rPr>
      </w:pPr>
      <w:r>
        <w:rPr>
          <w:color w:val="FF0000"/>
        </w:rPr>
        <w:br w:type="page"/>
      </w:r>
    </w:p>
    <w:p w14:paraId="75B02EE9" w14:textId="66369E01" w:rsidR="006F64D6" w:rsidRPr="00B24C2A" w:rsidRDefault="006F64D6" w:rsidP="00515BF7">
      <w:pPr>
        <w:pStyle w:val="TOCHeading"/>
      </w:pPr>
      <w:r>
        <w:lastRenderedPageBreak/>
        <w:t>KEYWORDS</w:t>
      </w:r>
    </w:p>
    <w:p w14:paraId="2BF0A978" w14:textId="3153742D" w:rsidR="00A00183" w:rsidRPr="00766664" w:rsidRDefault="00522CB0" w:rsidP="00866A84">
      <w:pPr>
        <w:ind w:firstLine="357"/>
        <w:jc w:val="both"/>
      </w:pPr>
      <w:r>
        <w:t xml:space="preserve">Epidemic simulation, </w:t>
      </w:r>
      <w:r w:rsidR="00125B50">
        <w:t>reinforcement learning</w:t>
      </w:r>
      <w:r w:rsidR="00A00183">
        <w:t>, cooperative</w:t>
      </w:r>
      <w:r w:rsidR="00A8511C">
        <w:t xml:space="preserve"> </w:t>
      </w:r>
      <w:r w:rsidR="00A00183">
        <w:t>multi-agent environment</w:t>
      </w:r>
      <w:r w:rsidR="00D64841">
        <w:t>,</w:t>
      </w:r>
      <w:r w:rsidR="00A00183">
        <w:t xml:space="preserve"> </w:t>
      </w:r>
      <w:r>
        <w:t>agent-based-modelling,</w:t>
      </w:r>
      <w:r w:rsidR="00D64841">
        <w:t xml:space="preserve"> </w:t>
      </w:r>
      <w:r w:rsidR="00125B50">
        <w:t>social distancing</w:t>
      </w:r>
      <w:r w:rsidR="00D64841">
        <w:t>,</w:t>
      </w:r>
      <w:r w:rsidR="00A00183">
        <w:t xml:space="preserve"> covid-19</w:t>
      </w:r>
    </w:p>
    <w:p w14:paraId="1CF98857" w14:textId="05500225" w:rsidR="00986FEE" w:rsidRDefault="00AF649B" w:rsidP="003A15CE">
      <w:pPr>
        <w:pStyle w:val="Heading1"/>
      </w:pPr>
      <w:bookmarkStart w:id="3" w:name="_Toc49859299"/>
      <w:r w:rsidRPr="00766664">
        <w:t>I</w:t>
      </w:r>
      <w:r w:rsidR="00766664" w:rsidRPr="00766664">
        <w:t>NTRODUCTION</w:t>
      </w:r>
      <w:bookmarkEnd w:id="3"/>
    </w:p>
    <w:p w14:paraId="76C62F00" w14:textId="671FF7C2" w:rsidR="00C10F78" w:rsidRDefault="002C65A8" w:rsidP="00A00391">
      <w:pPr>
        <w:ind w:firstLine="360"/>
        <w:jc w:val="both"/>
      </w:pPr>
      <w:r>
        <w:rPr>
          <w:noProof/>
        </w:rPr>
        <w:drawing>
          <wp:anchor distT="0" distB="0" distL="114300" distR="114300" simplePos="0" relativeHeight="251644928" behindDoc="0" locked="0" layoutInCell="1" allowOverlap="1" wp14:anchorId="78D34D55" wp14:editId="09A0B52B">
            <wp:simplePos x="0" y="0"/>
            <wp:positionH relativeFrom="margin">
              <wp:posOffset>617855</wp:posOffset>
            </wp:positionH>
            <wp:positionV relativeFrom="paragraph">
              <wp:posOffset>1838325</wp:posOffset>
            </wp:positionV>
            <wp:extent cx="3630930" cy="2409190"/>
            <wp:effectExtent l="0" t="0" r="7620" b="0"/>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30930" cy="24091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B51F7">
        <w:rPr>
          <w:noProof/>
        </w:rPr>
        <mc:AlternateContent>
          <mc:Choice Requires="wps">
            <w:drawing>
              <wp:anchor distT="0" distB="0" distL="114300" distR="114300" simplePos="0" relativeHeight="251395072" behindDoc="0" locked="0" layoutInCell="1" allowOverlap="1" wp14:anchorId="46D148E2" wp14:editId="7552EBCA">
                <wp:simplePos x="0" y="0"/>
                <wp:positionH relativeFrom="margin">
                  <wp:align>right</wp:align>
                </wp:positionH>
                <wp:positionV relativeFrom="paragraph">
                  <wp:posOffset>4330700</wp:posOffset>
                </wp:positionV>
                <wp:extent cx="4826000" cy="635"/>
                <wp:effectExtent l="0" t="0" r="0" b="0"/>
                <wp:wrapTopAndBottom/>
                <wp:docPr id="33" name="Text Box 33"/>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6F35169C" w14:textId="307BCFA1" w:rsidR="00AC4429" w:rsidRPr="00075F02" w:rsidRDefault="00AC4429"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sidR="00BA605F">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An SIR curve as one of our epidemic simulation’s output. Vertical axis represents the number of individuals. Horizontal axis represents the time pass in the simulation. The red area shows the number of infected people. Green area shows susceptible and dark 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 in simulation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D148E2" id="_x0000_t202" coordsize="21600,21600" o:spt="202" path="m,l,21600r21600,l21600,xe">
                <v:stroke joinstyle="miter"/>
                <v:path gradientshapeok="t" o:connecttype="rect"/>
              </v:shapetype>
              <v:shape id="Text Box 33" o:spid="_x0000_s1026" type="#_x0000_t202" style="position:absolute;left:0;text-align:left;margin-left:328.8pt;margin-top:341pt;width:380pt;height:.05pt;z-index:25139507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" stroked="f">
                <v:textbox style="mso-fit-shape-to-text:t" inset="0,0,0,0">
                  <w:txbxContent>
                    <w:p w14:paraId="6F35169C" w14:textId="307BCFA1" w:rsidR="00AC4429" w:rsidRPr="00075F02" w:rsidRDefault="00AC4429"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sidR="00BA605F">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An SIR curve as one of our epidemic simulation’s output. Vertical axis represents the number of individuals. Horizontal axis represents the time pass in the simulation. The red area shows the number of infected people. Green area shows susceptible and dark 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 in simulation time.</w:t>
                      </w:r>
                    </w:p>
                  </w:txbxContent>
                </v:textbox>
                <w10:wrap type="topAndBottom" anchorx="margin"/>
              </v:shape>
            </w:pict>
          </mc:Fallback>
        </mc:AlternateContent>
      </w:r>
      <w:r w:rsidR="000619B1">
        <w:t xml:space="preserve">Ever since the outbreak of Severe Acute Respiratory Syndrome as known as Covid-19 came out, life has changed drastically. Many researchers dedicated themselves to fight against the spread of this fatal virus and minimize the loss. Artificial Intelligence researchers are focusing their expertise knowledge to develop mathematical models for analyzing </w:t>
      </w:r>
      <w:r w:rsidR="00F5774A">
        <w:t xml:space="preserve">this </w:t>
      </w:r>
      <w:r w:rsidR="000619B1">
        <w:t>epidemic disease</w:t>
      </w:r>
      <w:r w:rsidR="00265313">
        <w:t>.</w:t>
      </w:r>
      <w:r w:rsidR="00B44980">
        <w:fldChar w:fldCharType="begin" w:fldLock="1"/>
      </w:r>
      <w:r w:rsidR="009068D4">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fldChar w:fldCharType="separate"/>
      </w:r>
      <w:r w:rsidR="00B44980" w:rsidRPr="00B44980">
        <w:rPr>
          <w:noProof/>
        </w:rPr>
        <w:t>[1]</w:t>
      </w:r>
      <w:r w:rsidR="00B44980">
        <w:fldChar w:fldCharType="end"/>
      </w:r>
      <w:r w:rsidR="00265313">
        <w:t xml:space="preserve"> An epidemic disease requires quick decisions to be made </w:t>
      </w:r>
      <w:r w:rsidR="00265313" w:rsidRPr="00A61DEF">
        <w:t>about interventions that could reduce or contain the disease spread</w:t>
      </w:r>
      <w:r w:rsidR="00265313">
        <w:t xml:space="preserve">. </w:t>
      </w:r>
      <w:r w:rsidR="00247715">
        <w:t>Decision</w:t>
      </w:r>
      <w:r w:rsidR="007335FF">
        <w:t>-</w:t>
      </w:r>
      <w:r w:rsidR="00247715">
        <w:t xml:space="preserve">makers need to be agile about their </w:t>
      </w:r>
      <w:r w:rsidR="00B44980">
        <w:t>strategy</w:t>
      </w:r>
      <w:r w:rsidR="00247715">
        <w:t xml:space="preserve"> since they race with the time. Every second that is wasted doubles the damage to humanity. In contrast, i</w:t>
      </w:r>
      <w:r w:rsidR="00265313">
        <w:t>n order to decide confidently which strategy will work, decision makers need to analyze many scenarios and variables</w:t>
      </w:r>
      <w:r w:rsidR="00F5774A">
        <w:t xml:space="preserve"> since</w:t>
      </w:r>
      <w:r w:rsidR="00247715">
        <w:t xml:space="preserve"> if they give a wrong decision, that can also cause harm</w:t>
      </w:r>
      <w:r w:rsidR="00265313">
        <w:t>.</w:t>
      </w:r>
      <w:r w:rsidR="00247715">
        <w:t xml:space="preserve"> This is an optimization problem which researchers cope by creating their own data</w:t>
      </w:r>
      <w:r w:rsidR="00F5774A">
        <w:t xml:space="preserve"> and utilizing Reinforcement Learning to develop optimal strategies.</w:t>
      </w:r>
      <w:r w:rsidR="00F5774A">
        <w:fldChar w:fldCharType="begin" w:fldLock="1"/>
      </w:r>
      <w:r w:rsidR="009068D4">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fldChar w:fldCharType="separate"/>
      </w:r>
      <w:r w:rsidR="00B44980" w:rsidRPr="00B44980">
        <w:rPr>
          <w:noProof/>
        </w:rPr>
        <w:t>[2]</w:t>
      </w:r>
      <w:r w:rsidR="00F5774A">
        <w:fldChar w:fldCharType="end"/>
      </w:r>
    </w:p>
    <w:p w14:paraId="462044F9" w14:textId="61485BD7" w:rsidR="00E95B97" w:rsidRDefault="00E95B97" w:rsidP="00A00391">
      <w:pPr>
        <w:ind w:firstLine="360"/>
        <w:jc w:val="both"/>
      </w:pPr>
    </w:p>
    <w:p w14:paraId="3C1C02AB" w14:textId="499E0551" w:rsidR="00477116" w:rsidRDefault="00F5774A" w:rsidP="00A2428D">
      <w:pPr>
        <w:ind w:firstLine="360"/>
        <w:jc w:val="both"/>
      </w:pPr>
      <w:r>
        <w:t xml:space="preserve">Reinforcement Learning is an area of Machine Learning </w:t>
      </w:r>
      <w:r w:rsidR="004E2B5D">
        <w:t xml:space="preserve">where an agent learns the best behavior by interacting with the environment. Creating these complex environments and artificial intelligent agents that solve complex human relevant tasks has been  life-long challenge for </w:t>
      </w:r>
      <w:r w:rsidR="00472F75">
        <w:t xml:space="preserve">RL </w:t>
      </w:r>
      <w:r w:rsidR="004E2B5D">
        <w:t>researchers.</w:t>
      </w:r>
      <w:r w:rsidR="004E2B5D">
        <w:fldChar w:fldCharType="begin" w:fldLock="1"/>
      </w:r>
      <w:r w:rsidR="009068D4">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fldChar w:fldCharType="separate"/>
      </w:r>
      <w:r w:rsidR="00B44980" w:rsidRPr="00B44980">
        <w:rPr>
          <w:noProof/>
        </w:rPr>
        <w:t>[3]</w:t>
      </w:r>
      <w:r w:rsidR="004E2B5D">
        <w:fldChar w:fldCharType="end"/>
      </w:r>
      <w:r w:rsidR="004E2B5D">
        <w:t xml:space="preserve"> Environment which is a</w:t>
      </w:r>
      <w:r>
        <w:t xml:space="preserve"> crucial component of </w:t>
      </w:r>
      <w:r w:rsidR="004E2B5D">
        <w:t xml:space="preserve"> RL</w:t>
      </w:r>
      <w:r w:rsidR="00472F75">
        <w:t>,</w:t>
      </w:r>
      <w:r w:rsidR="004E2B5D">
        <w:t xml:space="preserve"> </w:t>
      </w:r>
      <w:r>
        <w:t xml:space="preserve">describes the task that the agent attempts to solve. </w:t>
      </w:r>
      <w:r w:rsidR="00472F75">
        <w:t>Agent and environments</w:t>
      </w:r>
      <w:r>
        <w:t xml:space="preserve"> cannot be considered </w:t>
      </w:r>
      <w:r w:rsidR="00EB2883">
        <w:t>separately, and i</w:t>
      </w:r>
      <w:r w:rsidR="00472F75">
        <w:t xml:space="preserve">t is only a design choice for the researcher to determine where the environment starts and </w:t>
      </w:r>
      <w:r w:rsidR="00EB2883">
        <w:t xml:space="preserve">the </w:t>
      </w:r>
      <w:r w:rsidR="00472F75">
        <w:t>agent ends.</w:t>
      </w:r>
      <w:r w:rsidR="004E2B5D">
        <w:t xml:space="preserve"> </w:t>
      </w:r>
      <w:r w:rsidR="00B44980">
        <w:t>Most of the time environment is defined as a</w:t>
      </w:r>
      <w:r w:rsidR="004E2B5D" w:rsidRPr="004E2B5D">
        <w:t>nything th</w:t>
      </w:r>
      <w:r w:rsidR="00EB2883">
        <w:t>at</w:t>
      </w:r>
      <w:r w:rsidR="004E2B5D" w:rsidRPr="004E2B5D">
        <w:t xml:space="preserve"> agent cannot </w:t>
      </w:r>
      <w:r w:rsidR="00B44980">
        <w:t>have</w:t>
      </w:r>
      <w:r w:rsidR="00596B6C">
        <w:t xml:space="preserve"> a direct control on it</w:t>
      </w:r>
      <w:r w:rsidR="004E2B5D" w:rsidRPr="004E2B5D">
        <w:t>.</w:t>
      </w:r>
      <w:r w:rsidR="004E2B5D">
        <w:t xml:space="preserve"> </w:t>
      </w:r>
      <w:r w:rsidR="00EB2883">
        <w:t xml:space="preserve">In this article we introduce an environment which </w:t>
      </w:r>
      <w:r w:rsidR="00BB0E93">
        <w:t xml:space="preserve">can </w:t>
      </w:r>
      <w:r w:rsidR="00EB2883">
        <w:t>simulate the epidemic spread with phy</w:t>
      </w:r>
      <w:r w:rsidR="00BB0E93">
        <w:t>sics engine of Unity</w:t>
      </w:r>
      <w:r w:rsidR="00EB2883">
        <w:t>.</w:t>
      </w:r>
      <w:r w:rsidR="00BB0E93">
        <w:t xml:space="preserve"> With the help of Reinforcement Learning, agents are</w:t>
      </w:r>
      <w:r w:rsidR="00AA45D2">
        <w:t xml:space="preserve"> trained</w:t>
      </w:r>
      <w:r w:rsidR="00BB0E93">
        <w:t xml:space="preserve"> to </w:t>
      </w:r>
      <w:r w:rsidR="00AA45D2">
        <w:t xml:space="preserve">learn </w:t>
      </w:r>
      <w:r w:rsidR="00BB0E93">
        <w:t>social distancing by their own.</w:t>
      </w:r>
    </w:p>
    <w:p w14:paraId="6EA3BD20" w14:textId="4F66F6EF" w:rsidR="00596B6C" w:rsidRDefault="00596B6C" w:rsidP="00A00391">
      <w:pPr>
        <w:ind w:firstLine="360"/>
        <w:jc w:val="both"/>
      </w:pPr>
      <w:r>
        <w:t xml:space="preserve">Social distancing is one of the most effective precaution that individuals can apply to their daily life. It is a successful strategy to prevent the </w:t>
      </w:r>
      <w:r w:rsidRPr="0023379D">
        <w:t>infectious</w:t>
      </w:r>
      <w:r>
        <w:t xml:space="preserve"> disease from spreading. It has many forms but at its core, the aim is to keep people apart enough from each other by putting physical distance and/or confining them to their homes. In this article</w:t>
      </w:r>
      <w:r w:rsidR="0023207B">
        <w:t>,</w:t>
      </w:r>
      <w:r>
        <w:t xml:space="preserve"> we took the idea of</w:t>
      </w:r>
      <w:r w:rsidR="0023207B">
        <w:t xml:space="preserve"> social distancing </w:t>
      </w:r>
      <w:r w:rsidR="0023207B">
        <w:lastRenderedPageBreak/>
        <w:t>and simplified it to</w:t>
      </w:r>
      <w:r w:rsidR="001962A3">
        <w:t xml:space="preserve"> </w:t>
      </w:r>
      <w:r w:rsidR="00F27F0D">
        <w:t>physical interaction.</w:t>
      </w:r>
      <w:r w:rsidR="001962A3">
        <w:t xml:space="preserve"> </w:t>
      </w:r>
      <w:r w:rsidR="00F27F0D">
        <w:t>I</w:t>
      </w:r>
      <w:r w:rsidR="001962A3">
        <w:t xml:space="preserve">n other </w:t>
      </w:r>
      <w:r w:rsidR="00F27F0D">
        <w:t>words, we assume social distancing is</w:t>
      </w:r>
      <w:r w:rsidR="0023207B">
        <w:t xml:space="preserve"> just having a physical distance between individuals. </w:t>
      </w:r>
      <w:r w:rsidR="00F27F0D">
        <w:t xml:space="preserve">An infection mechanism starts when individuals are closer to each other than the threshold value. </w:t>
      </w:r>
      <w:r w:rsidR="0023207B">
        <w:t>Being closer means individual has higher chance to get infected. In following chapter, this mechanism will be explained in detail.</w:t>
      </w:r>
    </w:p>
    <w:p w14:paraId="2EB27388" w14:textId="2F36AD62" w:rsidR="005523B2" w:rsidRDefault="0023207B" w:rsidP="00A00391">
      <w:pPr>
        <w:ind w:firstLine="360"/>
        <w:jc w:val="both"/>
      </w:pPr>
      <w:r>
        <w:t>To analyze</w:t>
      </w:r>
      <w:r w:rsidR="001962A3">
        <w:t xml:space="preserve"> possible outcomes, </w:t>
      </w:r>
      <w:r w:rsidR="00F27F0D">
        <w:t xml:space="preserve">we used SIR </w:t>
      </w:r>
      <w:r w:rsidR="00C21901">
        <w:t xml:space="preserve">graphs </w:t>
      </w:r>
      <w:r w:rsidR="00F27F0D">
        <w:t xml:space="preserve">which is </w:t>
      </w:r>
      <w:r w:rsidR="00AE49B3">
        <w:t xml:space="preserve">a </w:t>
      </w:r>
      <w:r w:rsidR="00F27F0D">
        <w:t xml:space="preserve">widely </w:t>
      </w:r>
      <w:r w:rsidR="00C21901">
        <w:t>common</w:t>
      </w:r>
      <w:r w:rsidR="00F27F0D">
        <w:t xml:space="preserve"> mathematical </w:t>
      </w:r>
      <w:r w:rsidR="00C21901">
        <w:t xml:space="preserve">model </w:t>
      </w:r>
      <w:r w:rsidR="00F27F0D">
        <w:t xml:space="preserve">that provides insights about the infectious disease outbreak. The model divides individuals to three categories. Susceptible, </w:t>
      </w:r>
      <w:r w:rsidR="00780EE1">
        <w:t>I</w:t>
      </w:r>
      <w:r w:rsidR="00F27F0D">
        <w:t>nfectious</w:t>
      </w:r>
      <w:r w:rsidR="00AE49B3">
        <w:t xml:space="preserve"> and </w:t>
      </w:r>
      <w:r w:rsidR="00780EE1">
        <w:t>R</w:t>
      </w:r>
      <w:r w:rsidR="00F27F0D">
        <w:t>ecovered.</w:t>
      </w:r>
      <w:r w:rsidR="00134EBE">
        <w:t xml:space="preserve"> Recovered ones can be also called as </w:t>
      </w:r>
      <w:r w:rsidR="00780EE1">
        <w:t>R</w:t>
      </w:r>
      <w:r w:rsidR="00134EBE">
        <w:t>emoved since they don’t have any affect to simulation.</w:t>
      </w:r>
      <w:r w:rsidR="00AE49B3">
        <w:t xml:space="preserve"> We also used the same number of categories</w:t>
      </w:r>
      <w:r w:rsidR="00780EE1">
        <w:t xml:space="preserve"> in our simulation</w:t>
      </w:r>
      <w:r w:rsidR="00AE49B3">
        <w:t xml:space="preserve">. </w:t>
      </w:r>
      <w:r w:rsidR="00134EBE">
        <w:t xml:space="preserve">Although it has been proven that the individual has short-term immunity after recovering from the </w:t>
      </w:r>
      <w:r w:rsidR="00AE49B3">
        <w:t>covid-19</w:t>
      </w:r>
      <w:r w:rsidR="00134EBE">
        <w:t xml:space="preserve">, the character of the </w:t>
      </w:r>
      <w:r w:rsidR="00AE49B3">
        <w:t>virus</w:t>
      </w:r>
      <w:r w:rsidR="00134EBE">
        <w:t xml:space="preserve"> is still </w:t>
      </w:r>
      <w:r w:rsidR="00AE49B3">
        <w:t>ambiguous</w:t>
      </w:r>
      <w:r w:rsidR="00134EBE">
        <w:t>.</w:t>
      </w:r>
      <w:r w:rsidR="00AE49B3">
        <w:t xml:space="preserve"> </w:t>
      </w:r>
      <w:r w:rsidR="00780EE1">
        <w:t>To</w:t>
      </w:r>
      <w:r w:rsidR="00AE49B3">
        <w:t xml:space="preserve"> avoid </w:t>
      </w:r>
      <w:r w:rsidR="00780EE1">
        <w:t>ambiguity,</w:t>
      </w:r>
      <w:r w:rsidR="00AE49B3">
        <w:t xml:space="preserve"> we assume </w:t>
      </w:r>
      <w:r w:rsidR="00AE49B3" w:rsidRPr="00134EBE">
        <w:t>when individuals recovered from the disease, they will immune to it</w:t>
      </w:r>
      <w:r w:rsidR="00AE49B3">
        <w:t xml:space="preserve"> forever</w:t>
      </w:r>
      <w:r w:rsidR="00780EE1">
        <w:t xml:space="preserve"> and</w:t>
      </w:r>
      <w:r w:rsidR="00134EBE">
        <w:t xml:space="preserve"> after </w:t>
      </w:r>
      <w:r w:rsidR="00AE49B3">
        <w:t xml:space="preserve">recovery, </w:t>
      </w:r>
      <w:r w:rsidR="00134EBE">
        <w:t>they don’t have any effect to the curve</w:t>
      </w:r>
      <w:r w:rsidR="00AE49B3">
        <w:t>.</w:t>
      </w:r>
    </w:p>
    <w:p w14:paraId="5DBC70F7" w14:textId="5A9F3BC3" w:rsidR="005523B2" w:rsidRDefault="005523B2" w:rsidP="00A00391">
      <w:pPr>
        <w:ind w:firstLine="708"/>
        <w:jc w:val="both"/>
      </w:pPr>
      <w:r w:rsidRPr="005523B2">
        <w:t xml:space="preserve"> </w:t>
      </w:r>
      <w:r>
        <w:t>F</w:t>
      </w:r>
      <w:r w:rsidRPr="00627D24">
        <w:t>or our deep reinforcement learning tas</w:t>
      </w:r>
      <w:r>
        <w:t>k, w</w:t>
      </w:r>
      <w:r w:rsidRPr="00627D24">
        <w:t xml:space="preserve">e used Proximal Policy Optimization </w:t>
      </w:r>
      <w:r>
        <w:t>A</w:t>
      </w:r>
      <w:r w:rsidRPr="00627D24">
        <w:t>lgorithm (PPO). This algorithm is designed by OpenAI</w:t>
      </w:r>
      <w:r>
        <w:t xml:space="preserve">. </w:t>
      </w:r>
      <w:r>
        <w:fldChar w:fldCharType="begin" w:fldLock="1"/>
      </w:r>
      <w:r w:rsidR="007A0EF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fldChar w:fldCharType="separate"/>
      </w:r>
      <w:r w:rsidRPr="009068D4">
        <w:rPr>
          <w:noProof/>
        </w:rPr>
        <w:t>[3]</w:t>
      </w:r>
      <w:r>
        <w:fldChar w:fldCharType="end"/>
      </w:r>
      <w:r w:rsidRPr="00627D24">
        <w:t xml:space="preserve"> and it is used in numerous different tasks from robotics to </w:t>
      </w:r>
      <w:r w:rsidR="007A2B44">
        <w:t>Atari</w:t>
      </w:r>
      <w:r w:rsidRPr="00627D24">
        <w:t xml:space="preserve"> games. On a collection of benchmark tasks, PPO outperformed other online policy gradient methods and had a better balance between sample complexity and simplicity. OpenAI defines their algorithm with three features. Easy code, sample efficiency and ease of tune.</w:t>
      </w:r>
      <w:bookmarkStart w:id="4" w:name="_bookmark0"/>
      <w:bookmarkEnd w:id="4"/>
    </w:p>
    <w:p w14:paraId="629E5866" w14:textId="7A981CC9" w:rsidR="00D00B8C" w:rsidRDefault="00D00B8C" w:rsidP="00A00391">
      <w:pPr>
        <w:ind w:firstLine="708"/>
        <w:jc w:val="both"/>
      </w:pPr>
      <w:r>
        <w:t>We introduce a new cooperative</w:t>
      </w:r>
      <w:r w:rsidR="003D4FD9">
        <w:t xml:space="preserve"> multi-agent</w:t>
      </w:r>
      <w:r>
        <w:t xml:space="preserve"> physics-based reinforcement learning environment for control of epidemic spread. Through only a health status-based </w:t>
      </w:r>
      <w:r w:rsidR="007335FF">
        <w:t xml:space="preserve">sparse </w:t>
      </w:r>
      <w:r>
        <w:t>reward function</w:t>
      </w:r>
      <w:r w:rsidR="00D35CAD">
        <w:t>,</w:t>
      </w:r>
      <w:r>
        <w:t xml:space="preserve"> agent</w:t>
      </w:r>
      <w:r w:rsidR="00D35CAD">
        <w:t>s</w:t>
      </w:r>
      <w:r>
        <w:t xml:space="preserve"> learn many human-relevant skills to protect themselves from epidemic outbreak including social distancing and self-isolati</w:t>
      </w:r>
      <w:r w:rsidR="00CC0965">
        <w:t>on</w:t>
      </w:r>
      <w:r w:rsidR="00D35CAD">
        <w:t xml:space="preserve"> </w:t>
      </w:r>
      <w:r>
        <w:t>when they get sick. For example,</w:t>
      </w:r>
      <w:r w:rsidR="00D35CAD">
        <w:t xml:space="preserve"> agents learned how to </w:t>
      </w:r>
      <w:r w:rsidR="00CC0965">
        <w:t>maintain</w:t>
      </w:r>
      <w:r w:rsidR="00D35CAD">
        <w:t xml:space="preserve"> a balance between collecting reward boxes and not </w:t>
      </w:r>
      <w:r w:rsidR="00CC0965">
        <w:t>risking</w:t>
      </w:r>
      <w:r w:rsidR="00780EE1">
        <w:t xml:space="preserve"> getting</w:t>
      </w:r>
      <w:r w:rsidR="00D35CAD">
        <w:t xml:space="preserve"> infected.</w:t>
      </w:r>
      <w:r w:rsidR="00D35CAD" w:rsidRPr="00D35CAD">
        <w:t xml:space="preserve"> </w:t>
      </w:r>
      <w:r w:rsidR="00D35CAD">
        <w:t xml:space="preserve">We find that for </w:t>
      </w:r>
      <w:r w:rsidR="00780EE1">
        <w:t>several</w:t>
      </w:r>
      <w:r w:rsidR="00D35CAD">
        <w:t xml:space="preserve"> tests, curriculum </w:t>
      </w:r>
      <w:r w:rsidR="00CC0965">
        <w:t>learning can</w:t>
      </w:r>
      <w:r w:rsidR="00D35CAD">
        <w:t xml:space="preserve"> visibly change the results of the training. Setting the task step by step harder helped agents to learn better and to converge the loss </w:t>
      </w:r>
      <w:r w:rsidR="00CC0965">
        <w:t xml:space="preserve">function </w:t>
      </w:r>
      <w:r w:rsidR="00D35CAD">
        <w:t>close</w:t>
      </w:r>
      <w:r w:rsidR="00CC0965">
        <w:t>r</w:t>
      </w:r>
      <w:r w:rsidR="00D35CAD">
        <w:t xml:space="preserve"> to </w:t>
      </w:r>
      <w:r w:rsidR="00CC0965">
        <w:t xml:space="preserve">the </w:t>
      </w:r>
      <w:r w:rsidR="00D35CAD">
        <w:t xml:space="preserve">global minimum. </w:t>
      </w:r>
      <w:r w:rsidR="00CC0965">
        <w:t xml:space="preserve">In addition to that we showed pretrained agents learned the task faster than agents which </w:t>
      </w:r>
      <w:r w:rsidR="00D50B31">
        <w:t>is trained</w:t>
      </w:r>
      <w:r w:rsidR="00CC0965">
        <w:t xml:space="preserve"> from scratch. </w:t>
      </w:r>
      <w:r>
        <w:t>Moreover, we observe signs of collaboration and simple communication between agents</w:t>
      </w:r>
      <w:r w:rsidR="00D35CAD">
        <w:t xml:space="preserve"> even though they don’t get direct reward from their </w:t>
      </w:r>
      <w:r w:rsidR="00CC0965">
        <w:t>actions</w:t>
      </w:r>
      <w:r w:rsidR="00D35CAD">
        <w:t xml:space="preserve">. For </w:t>
      </w:r>
      <w:r w:rsidR="00780EE1">
        <w:t>instance</w:t>
      </w:r>
      <w:r w:rsidR="00D35CAD">
        <w:t>,</w:t>
      </w:r>
      <w:r w:rsidR="00780EE1">
        <w:t xml:space="preserve"> in one of </w:t>
      </w:r>
      <w:r w:rsidR="008550A5">
        <w:t>the sessions</w:t>
      </w:r>
      <w:r w:rsidR="00780EE1">
        <w:t>,</w:t>
      </w:r>
      <w:r w:rsidR="00D35CAD">
        <w:t xml:space="preserve"> infected agents learned to gather up in a location where they </w:t>
      </w:r>
      <w:r w:rsidR="00780EE1">
        <w:t>avoid</w:t>
      </w:r>
      <w:r w:rsidR="00D35CAD">
        <w:t xml:space="preserve"> infect</w:t>
      </w:r>
      <w:r w:rsidR="00780EE1">
        <w:t>ing</w:t>
      </w:r>
      <w:r w:rsidR="00D35CAD">
        <w:t xml:space="preserve"> others without knowing</w:t>
      </w:r>
      <w:r w:rsidR="00D50B31">
        <w:t xml:space="preserve"> </w:t>
      </w:r>
      <w:r w:rsidR="007335FF">
        <w:t>each other’s</w:t>
      </w:r>
      <w:r w:rsidR="00D50B31">
        <w:t xml:space="preserve"> health status</w:t>
      </w:r>
      <w:r w:rsidR="00D35CAD">
        <w:t xml:space="preserve">. </w:t>
      </w:r>
      <w:r w:rsidR="007335FF">
        <w:t xml:space="preserve">This behavior demonstrates that they found a way to tell that they are infected or not to other agents. </w:t>
      </w:r>
    </w:p>
    <w:p w14:paraId="102091C8" w14:textId="10205A1E" w:rsidR="00CC0965" w:rsidRDefault="00CC0965" w:rsidP="00A00391">
      <w:pPr>
        <w:ind w:firstLine="708"/>
        <w:jc w:val="both"/>
        <w:rPr>
          <w:color w:val="FF0000"/>
        </w:rPr>
      </w:pPr>
      <w:r>
        <w:t>The main contributions of this work are: 1)</w:t>
      </w:r>
      <w:r w:rsidR="00CB506C">
        <w:t xml:space="preserve"> </w:t>
      </w:r>
      <w:r>
        <w:t>clear evidence that social distancing</w:t>
      </w:r>
      <w:r w:rsidR="00CB506C">
        <w:t xml:space="preserve"> is mathematically a correct way to</w:t>
      </w:r>
      <w:r>
        <w:t xml:space="preserve"> flatten the SIR curve.</w:t>
      </w:r>
      <w:r w:rsidR="00CB506C">
        <w:t xml:space="preserve"> 2) </w:t>
      </w:r>
      <w:r w:rsidR="00AC3A57">
        <w:t>A demonstration of how agent-based strategies and advances in computing can be leveraged to determine the optimal policy in an epidemic outbreak for a particular environment without expert human guidance.</w:t>
      </w:r>
      <w:r w:rsidR="007A0EFB">
        <w:fldChar w:fldCharType="begin" w:fldLock="1"/>
      </w:r>
      <w:r w:rsidR="00B812C4">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4]","plainTextFormattedCitation":"[4]","previouslyFormattedCitation":"[4]"},"properties":{"noteIndex":0},"schema":"https://github.com/citation-style-language/schema/raw/master/csl-citation.json"}</w:instrText>
      </w:r>
      <w:r w:rsidR="007A0EFB">
        <w:fldChar w:fldCharType="separate"/>
      </w:r>
      <w:r w:rsidR="007A0EFB" w:rsidRPr="007A0EFB">
        <w:rPr>
          <w:noProof/>
        </w:rPr>
        <w:t>[4]</w:t>
      </w:r>
      <w:r w:rsidR="007A0EFB">
        <w:fldChar w:fldCharType="end"/>
      </w:r>
      <w:r w:rsidR="007A0EFB">
        <w:t xml:space="preserve"> </w:t>
      </w:r>
      <w:r w:rsidR="00AC3A57">
        <w:t xml:space="preserve">3) </w:t>
      </w:r>
      <w:r w:rsidR="007A0EFB">
        <w:t>E</w:t>
      </w:r>
      <w:r w:rsidR="00CB506C">
        <w:t xml:space="preserve">vidence that self-isolation </w:t>
      </w:r>
      <w:proofErr w:type="spellStart"/>
      <w:r w:rsidR="00CB506C" w:rsidRPr="00CB506C">
        <w:rPr>
          <w:color w:val="FF0000"/>
        </w:rPr>
        <w:t>buralara</w:t>
      </w:r>
      <w:proofErr w:type="spellEnd"/>
      <w:r w:rsidR="00CB506C" w:rsidRPr="00CB506C">
        <w:rPr>
          <w:color w:val="FF0000"/>
        </w:rPr>
        <w:t xml:space="preserve"> </w:t>
      </w:r>
      <w:proofErr w:type="spellStart"/>
      <w:r w:rsidR="00CB506C" w:rsidRPr="00CB506C">
        <w:rPr>
          <w:color w:val="FF0000"/>
        </w:rPr>
        <w:t>bir</w:t>
      </w:r>
      <w:proofErr w:type="spellEnd"/>
      <w:r w:rsidR="00CB506C" w:rsidRPr="00CB506C">
        <w:rPr>
          <w:color w:val="FF0000"/>
        </w:rPr>
        <w:t xml:space="preserve"> </w:t>
      </w:r>
      <w:proofErr w:type="spellStart"/>
      <w:r w:rsidR="00CB506C" w:rsidRPr="00CB506C">
        <w:rPr>
          <w:color w:val="FF0000"/>
        </w:rPr>
        <w:t>şeyler</w:t>
      </w:r>
      <w:proofErr w:type="spellEnd"/>
      <w:r w:rsidR="00CB506C" w:rsidRPr="00CB506C">
        <w:rPr>
          <w:color w:val="FF0000"/>
        </w:rPr>
        <w:t xml:space="preserve"> </w:t>
      </w:r>
      <w:proofErr w:type="spellStart"/>
      <w:r w:rsidR="00CB506C" w:rsidRPr="00CB506C">
        <w:rPr>
          <w:color w:val="FF0000"/>
        </w:rPr>
        <w:t>gelmeli</w:t>
      </w:r>
      <w:proofErr w:type="spellEnd"/>
      <w:r w:rsidR="00CB506C" w:rsidRPr="00CB506C">
        <w:rPr>
          <w:color w:val="FF0000"/>
        </w:rPr>
        <w:t xml:space="preserve"> </w:t>
      </w:r>
      <w:proofErr w:type="spellStart"/>
      <w:r w:rsidR="00CB506C" w:rsidRPr="00CB506C">
        <w:rPr>
          <w:color w:val="FF0000"/>
        </w:rPr>
        <w:t>ve</w:t>
      </w:r>
      <w:proofErr w:type="spellEnd"/>
      <w:r w:rsidR="00CB506C" w:rsidRPr="00CB506C">
        <w:rPr>
          <w:color w:val="FF0000"/>
        </w:rPr>
        <w:t xml:space="preserve"> </w:t>
      </w:r>
      <w:proofErr w:type="spellStart"/>
      <w:r w:rsidR="00CB506C" w:rsidRPr="00CB506C">
        <w:rPr>
          <w:color w:val="FF0000"/>
        </w:rPr>
        <w:t>acil</w:t>
      </w:r>
      <w:proofErr w:type="spellEnd"/>
      <w:r w:rsidR="00CB506C" w:rsidRPr="00CB506C">
        <w:rPr>
          <w:color w:val="FF0000"/>
        </w:rPr>
        <w:t xml:space="preserve"> </w:t>
      </w:r>
      <w:proofErr w:type="spellStart"/>
      <w:r w:rsidR="00CB506C" w:rsidRPr="00CB506C">
        <w:rPr>
          <w:color w:val="FF0000"/>
        </w:rPr>
        <w:t>gelmeli</w:t>
      </w:r>
      <w:proofErr w:type="spellEnd"/>
    </w:p>
    <w:p w14:paraId="442DE486" w14:textId="77777777" w:rsidR="00EE57EA" w:rsidRPr="00A50C4E" w:rsidRDefault="00EE57EA" w:rsidP="00A00391">
      <w:pPr>
        <w:ind w:firstLine="708"/>
        <w:jc w:val="both"/>
      </w:pPr>
    </w:p>
    <w:p w14:paraId="2F784CFF" w14:textId="61C0B0F5" w:rsidR="0023207B" w:rsidRDefault="00EE57EA" w:rsidP="00CA6FA8">
      <w:pPr>
        <w:jc w:val="center"/>
      </w:pPr>
      <w:r w:rsidRPr="00EE57EA">
        <w:drawing>
          <wp:inline distT="0" distB="0" distL="0" distR="0" wp14:anchorId="7DB414DF" wp14:editId="092C94EE">
            <wp:extent cx="4890379" cy="828135"/>
            <wp:effectExtent l="0" t="0" r="571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35678" b="35286"/>
                    <a:stretch/>
                  </pic:blipFill>
                  <pic:spPr bwMode="auto">
                    <a:xfrm>
                      <a:off x="0" y="0"/>
                      <a:ext cx="4892040" cy="828416"/>
                    </a:xfrm>
                    <a:prstGeom prst="rect">
                      <a:avLst/>
                    </a:prstGeom>
                    <a:ln>
                      <a:noFill/>
                    </a:ln>
                    <a:extLst>
                      <a:ext uri="{53640926-AAD7-44D8-BBD7-CCE9431645EC}">
                        <a14:shadowObscured xmlns:a14="http://schemas.microsoft.com/office/drawing/2010/main"/>
                      </a:ext>
                    </a:extLst>
                  </pic:spPr>
                </pic:pic>
              </a:graphicData>
            </a:graphic>
          </wp:inline>
        </w:drawing>
      </w:r>
    </w:p>
    <w:p w14:paraId="1A04CC58" w14:textId="168C2AD1" w:rsidR="0087671F" w:rsidRPr="00C367BD" w:rsidRDefault="00D50B31" w:rsidP="00A00391">
      <w:pPr>
        <w:jc w:val="both"/>
        <w:rPr>
          <w:color w:val="3B3838" w:themeColor="background2" w:themeShade="40"/>
        </w:rPr>
      </w:pPr>
      <w:r w:rsidRPr="00075F02">
        <w:rPr>
          <w:i/>
          <w:iCs/>
          <w:color w:val="3B3838" w:themeColor="background2" w:themeShade="40"/>
        </w:rPr>
        <w:t xml:space="preserve">Figure </w:t>
      </w:r>
      <w:r w:rsidRPr="00075F02">
        <w:rPr>
          <w:i/>
          <w:iCs/>
          <w:color w:val="3B3838" w:themeColor="background2" w:themeShade="40"/>
        </w:rPr>
        <w:fldChar w:fldCharType="begin"/>
      </w:r>
      <w:r w:rsidRPr="00075F02">
        <w:rPr>
          <w:i/>
          <w:iCs/>
          <w:color w:val="3B3838" w:themeColor="background2" w:themeShade="40"/>
        </w:rPr>
        <w:instrText xml:space="preserve"> SEQ Figure \* ARABIC </w:instrText>
      </w:r>
      <w:r w:rsidRPr="00075F02">
        <w:rPr>
          <w:i/>
          <w:iCs/>
          <w:color w:val="3B3838" w:themeColor="background2" w:themeShade="40"/>
        </w:rPr>
        <w:fldChar w:fldCharType="separate"/>
      </w:r>
      <w:r w:rsidR="00BA605F">
        <w:rPr>
          <w:i/>
          <w:iCs/>
          <w:noProof/>
          <w:color w:val="3B3838" w:themeColor="background2" w:themeShade="40"/>
        </w:rPr>
        <w:t>2</w:t>
      </w:r>
      <w:r w:rsidRPr="00075F02">
        <w:rPr>
          <w:i/>
          <w:iCs/>
          <w:color w:val="3B3838" w:themeColor="background2" w:themeShade="40"/>
        </w:rPr>
        <w:fldChar w:fldCharType="end"/>
      </w:r>
      <w:r w:rsidRPr="00075F02">
        <w:rPr>
          <w:i/>
          <w:iCs/>
          <w:color w:val="3B3838" w:themeColor="background2" w:themeShade="40"/>
        </w:rPr>
        <w:t>: Different states of the agents. Through the simulation, agent’s status of health changes. To represent the change, we used 4 different colors. a) White Bots indicates that the agent is not controlled by a brain. It only has simple hard-coded actions such as directly going targeted locations or bouncing from the walls. This represent individuals in a community who are not acting logically. b) Blue Bots are agents with a brain which controls them. c)Red Bots indicates</w:t>
      </w:r>
      <w:r w:rsidR="00C367BD" w:rsidRPr="00075F02">
        <w:rPr>
          <w:color w:val="3B3838" w:themeColor="background2" w:themeShade="40"/>
        </w:rPr>
        <w:t xml:space="preserve"> </w:t>
      </w:r>
      <w:r w:rsidR="005523B2" w:rsidRPr="00075F02">
        <w:rPr>
          <w:i/>
          <w:iCs/>
          <w:color w:val="3B3838" w:themeColor="background2" w:themeShade="40"/>
        </w:rPr>
        <w:t xml:space="preserve">whether with brain or not the bot is infected. d)Purple indicates that agent is not infectious anymore. In SIR models’ purple agents call as Recovered-Removed. Please see </w:t>
      </w:r>
      <w:hyperlink r:id="rId12">
        <w:hyperlink r:id="rId13" w:history="1">
          <w:r w:rsidR="005523B2" w:rsidRPr="005523B2">
            <w:rPr>
              <w:rStyle w:val="Hyperlink"/>
              <w:i/>
              <w:iCs/>
            </w:rPr>
            <w:t>https://github.com/Hsgngr/Pandemic_Simulation</w:t>
          </w:r>
        </w:hyperlink>
        <w:r w:rsidR="005523B2" w:rsidRPr="005523B2">
          <w:rPr>
            <w:rFonts w:ascii="Courier New" w:hAnsi="Courier New"/>
            <w:i/>
            <w:iCs/>
            <w:color w:val="0000FF"/>
            <w:spacing w:val="-71"/>
            <w:sz w:val="18"/>
          </w:rPr>
          <w:t xml:space="preserve"> </w:t>
        </w:r>
      </w:hyperlink>
      <w:r w:rsidR="00C367BD">
        <w:rPr>
          <w:rFonts w:ascii="Courier New" w:hAnsi="Courier New"/>
          <w:i/>
          <w:iCs/>
          <w:color w:val="0000FF"/>
          <w:spacing w:val="-71"/>
          <w:sz w:val="18"/>
        </w:rPr>
        <w:t xml:space="preserve"> </w:t>
      </w:r>
      <w:r w:rsidR="005523B2" w:rsidRPr="00C367BD">
        <w:rPr>
          <w:i/>
          <w:iCs/>
          <w:color w:val="3B3838" w:themeColor="background2" w:themeShade="40"/>
          <w:szCs w:val="20"/>
        </w:rPr>
        <w:t>for example videos.</w:t>
      </w:r>
    </w:p>
    <w:p w14:paraId="30D6F933" w14:textId="77777777" w:rsidR="0087671F" w:rsidRDefault="0087671F">
      <w:pPr>
        <w:rPr>
          <w:i/>
          <w:iCs/>
          <w:sz w:val="18"/>
        </w:rPr>
      </w:pPr>
      <w:r>
        <w:rPr>
          <w:i/>
          <w:iCs/>
          <w:sz w:val="18"/>
        </w:rPr>
        <w:br w:type="page"/>
      </w:r>
    </w:p>
    <w:p w14:paraId="155D2684" w14:textId="1664D338" w:rsidR="0087671F" w:rsidRDefault="00766664" w:rsidP="0087671F">
      <w:pPr>
        <w:pStyle w:val="Heading1"/>
      </w:pPr>
      <w:bookmarkStart w:id="5" w:name="_Toc49859300"/>
      <w:r w:rsidRPr="008858B3">
        <w:lastRenderedPageBreak/>
        <w:t>RELATED WORK</w:t>
      </w:r>
      <w:bookmarkEnd w:id="5"/>
    </w:p>
    <w:p w14:paraId="3507C4D1" w14:textId="05C753FB" w:rsidR="0087671F" w:rsidRPr="0087671F" w:rsidRDefault="0087671F" w:rsidP="0087671F">
      <w:r w:rsidRPr="0087671F">
        <w:t xml:space="preserve">In this section, we review some background on </w:t>
      </w:r>
      <w:r>
        <w:t>agent-based modelling</w:t>
      </w:r>
      <w:r w:rsidRPr="0087671F">
        <w:t xml:space="preserve">, </w:t>
      </w:r>
      <w:r>
        <w:t xml:space="preserve">computational analysis of epidemic outbreaks, </w:t>
      </w:r>
      <w:r w:rsidRPr="0087671F">
        <w:t>related work in the</w:t>
      </w:r>
      <w:r>
        <w:t xml:space="preserve"> cooperative</w:t>
      </w:r>
      <w:r w:rsidRPr="0087671F">
        <w:t xml:space="preserve"> multi-agent reinforcement learning domain</w:t>
      </w:r>
      <w:r w:rsidR="000B4327">
        <w:t>, Proximal Policy Optimization and reward signals.</w:t>
      </w:r>
    </w:p>
    <w:p w14:paraId="76DF925C" w14:textId="6983B2BF" w:rsidR="00515BF7" w:rsidRDefault="00515BF7" w:rsidP="00F013DC">
      <w:pPr>
        <w:pStyle w:val="ListParagraph"/>
      </w:pPr>
      <w:bookmarkStart w:id="6" w:name="_Toc49859301"/>
      <w:r>
        <w:t>AGENT-BASED MODELLING</w:t>
      </w:r>
      <w:bookmarkEnd w:id="6"/>
    </w:p>
    <w:p w14:paraId="6A2B0FFB" w14:textId="55E97662" w:rsidR="00A00391" w:rsidRDefault="00666E93" w:rsidP="00666E93">
      <w:pPr>
        <w:ind w:firstLine="360"/>
        <w:jc w:val="both"/>
      </w:pPr>
      <w:r>
        <w:rPr>
          <w:noProof/>
        </w:rPr>
        <mc:AlternateContent>
          <mc:Choice Requires="wps">
            <w:drawing>
              <wp:anchor distT="0" distB="0" distL="114300" distR="114300" simplePos="0" relativeHeight="251368448" behindDoc="0" locked="0" layoutInCell="1" allowOverlap="1" wp14:anchorId="2879B02A" wp14:editId="0E5A1B59">
                <wp:simplePos x="0" y="0"/>
                <wp:positionH relativeFrom="margin">
                  <wp:align>left</wp:align>
                </wp:positionH>
                <wp:positionV relativeFrom="paragraph">
                  <wp:posOffset>4874260</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3489B288" w:rsidR="00AC4429" w:rsidRPr="000304AD" w:rsidRDefault="00AC4429"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sidR="00BA605F">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83.8pt;width:385.9pt;height:.05pt;z-index:2513684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" stroked="f">
                <v:textbox style="mso-fit-shape-to-text:t" inset="0,0,0,0">
                  <w:txbxContent>
                    <w:p w14:paraId="231DD4E5" w14:textId="3489B288" w:rsidR="00AC4429" w:rsidRPr="000304AD" w:rsidRDefault="00AC4429"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sidR="00BA605F">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v:textbox>
                <w10:wrap type="topAndBottom" anchorx="margin"/>
              </v:shape>
            </w:pict>
          </mc:Fallback>
        </mc:AlternateContent>
      </w:r>
      <w:r>
        <w:rPr>
          <w:noProof/>
        </w:rPr>
        <w:drawing>
          <wp:anchor distT="0" distB="0" distL="114300" distR="114300" simplePos="0" relativeHeight="251330560" behindDoc="1" locked="0" layoutInCell="1" allowOverlap="1" wp14:anchorId="722BFED1" wp14:editId="31D7D13E">
            <wp:simplePos x="0" y="0"/>
            <wp:positionH relativeFrom="margin">
              <wp:align>center</wp:align>
            </wp:positionH>
            <wp:positionV relativeFrom="paragraph">
              <wp:posOffset>2596515</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71659">
        <w:t>The history of agent-based modelling</w:t>
      </w:r>
      <w:r w:rsidR="00843635">
        <w:t xml:space="preserve"> (ABM)</w:t>
      </w:r>
      <w:r w:rsidR="00B71659">
        <w:t xml:space="preserve"> can be traced back to the</w:t>
      </w:r>
      <w:r w:rsidR="00B71659" w:rsidRPr="00B71659">
        <w:t xml:space="preserve"> Simula programming language,</w:t>
      </w:r>
      <w:r w:rsidR="00B71659">
        <w:t xml:space="preserve"> which</w:t>
      </w:r>
      <w:r w:rsidR="007B34D2">
        <w:t xml:space="preserve"> is</w:t>
      </w:r>
      <w:r w:rsidR="00B71659" w:rsidRPr="00B71659">
        <w:t xml:space="preserve"> developed in the mid-1960s and widely </w:t>
      </w:r>
      <w:r w:rsidR="00B71659">
        <w:t xml:space="preserve">used as </w:t>
      </w:r>
      <w:r w:rsidR="00B71659" w:rsidRPr="00B71659">
        <w:t>the first framework for automating step-by-step agent simulations.</w:t>
      </w:r>
      <w:r w:rsidR="0007677A">
        <w:fldChar w:fldCharType="begin" w:fldLock="1"/>
      </w:r>
      <w:r w:rsidR="00B812C4">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5]","plainTextFormattedCitation":"[5]","previouslyFormattedCitation":"[5]"},"properties":{"noteIndex":0},"schema":"https://github.com/citation-style-language/schema/raw/master/csl-citation.json"}</w:instrText>
      </w:r>
      <w:r w:rsidR="0007677A">
        <w:fldChar w:fldCharType="separate"/>
      </w:r>
      <w:r w:rsidR="0007677A" w:rsidRPr="0007677A">
        <w:rPr>
          <w:noProof/>
        </w:rPr>
        <w:t>[5]</w:t>
      </w:r>
      <w:r w:rsidR="0007677A">
        <w:fldChar w:fldCharType="end"/>
      </w:r>
      <w:r w:rsidR="0007677A">
        <w:t xml:space="preserve"> </w:t>
      </w:r>
      <w:r w:rsidR="00843635">
        <w:t>ABM</w:t>
      </w:r>
      <w:r w:rsidR="0007677A">
        <w:t xml:space="preserve"> use simple rules which can result in different sort of complex behavior.</w:t>
      </w:r>
      <w:r w:rsidR="007B34D2">
        <w:t xml:space="preserve"> </w:t>
      </w:r>
      <w:r w:rsidR="0007677A">
        <w:t>These models consist of interacting rule-based agents</w:t>
      </w:r>
      <w:r w:rsidR="007B34D2">
        <w:t xml:space="preserve"> to create real-world-like complexity.</w:t>
      </w:r>
      <w:r w:rsidR="009E3721">
        <w:t xml:space="preserve"> Back in the days</w:t>
      </w:r>
      <w:r w:rsidR="00FF6756">
        <w:t xml:space="preserve">, </w:t>
      </w:r>
      <w:r w:rsidR="007B34D2">
        <w:t xml:space="preserve">the rules </w:t>
      </w:r>
      <w:r w:rsidR="00CD1CCD">
        <w:t>were</w:t>
      </w:r>
      <w:r w:rsidR="007B34D2">
        <w:t xml:space="preserve"> strictly defined by researchers as hard-coded and therefore it </w:t>
      </w:r>
      <w:r w:rsidR="00204EA7">
        <w:t>was</w:t>
      </w:r>
      <w:r w:rsidR="007B34D2">
        <w:t xml:space="preserve"> hard to generalize</w:t>
      </w:r>
      <w:r w:rsidR="00204EA7">
        <w:t xml:space="preserve"> and get interesting results</w:t>
      </w:r>
      <w:r w:rsidR="00FF6756">
        <w:t xml:space="preserve">. </w:t>
      </w:r>
      <w:r w:rsidR="006A75AB">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6A75AB">
        <w:fldChar w:fldCharType="separate"/>
      </w:r>
      <w:r w:rsidR="006A75AB" w:rsidRPr="006A75AB">
        <w:rPr>
          <w:noProof/>
        </w:rPr>
        <w:t>[6]</w:t>
      </w:r>
      <w:r w:rsidR="006A75AB">
        <w:fldChar w:fldCharType="end"/>
      </w:r>
      <w:r w:rsidR="00204EA7">
        <w:t xml:space="preserve"> </w:t>
      </w:r>
      <w:r w:rsidR="008803B4" w:rsidRPr="008803B4">
        <w:t>Over time, an extensive literature has developed on</w:t>
      </w:r>
      <w:r w:rsidR="008803B4">
        <w:t xml:space="preserve"> </w:t>
      </w:r>
      <w:r w:rsidR="00204EA7">
        <w:t>creating simulation</w:t>
      </w:r>
      <w:r w:rsidR="008803B4">
        <w:t>s and a</w:t>
      </w:r>
      <w:r w:rsidR="00204EA7">
        <w:t xml:space="preserve"> </w:t>
      </w:r>
      <w:r w:rsidR="00204EA7" w:rsidRPr="00204EA7">
        <w:t>series of</w:t>
      </w:r>
      <w:r w:rsidR="00204EA7">
        <w:t xml:space="preserve"> </w:t>
      </w:r>
      <w:r w:rsidR="00204EA7" w:rsidRPr="00204EA7">
        <w:t>studies has indicated that</w:t>
      </w:r>
      <w:r w:rsidR="00204EA7">
        <w:t xml:space="preserve"> there are two major approach in developing </w:t>
      </w:r>
      <w:r w:rsidR="008803B4">
        <w:t>them</w:t>
      </w:r>
      <w:r w:rsidR="00204EA7">
        <w:t>.</w:t>
      </w:r>
      <w:r w:rsidR="00A02D12">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A02D12">
        <w:fldChar w:fldCharType="separate"/>
      </w:r>
      <w:r w:rsidR="006A75AB" w:rsidRPr="006A75AB">
        <w:rPr>
          <w:noProof/>
        </w:rPr>
        <w:t>[7]</w:t>
      </w:r>
      <w:r w:rsidR="00A02D12">
        <w:fldChar w:fldCharType="end"/>
      </w:r>
      <w:r w:rsidR="00204EA7">
        <w:t xml:space="preserve"> At the one end is what we call the “ brute force” method which is </w:t>
      </w:r>
      <w:r w:rsidR="00017D42">
        <w:t xml:space="preserve">basically includes designing every piece of the simulation. This method works much faster and it doesn’t need any AI training since every action is </w:t>
      </w:r>
      <w:r w:rsidR="000F1540">
        <w:t>pre</w:t>
      </w:r>
      <w:r w:rsidR="00D71400">
        <w:t>-</w:t>
      </w:r>
      <w:r w:rsidR="00017D42">
        <w:t xml:space="preserve">decided. </w:t>
      </w:r>
      <w:r w:rsidR="009013F4">
        <w:t>However,</w:t>
      </w:r>
      <w:r w:rsidR="00017D42">
        <w:t xml:space="preserve"> </w:t>
      </w:r>
      <w:r w:rsidR="00CC3B98">
        <w:t xml:space="preserve">finding an </w:t>
      </w:r>
      <w:r w:rsidR="000A172A">
        <w:t xml:space="preserve">optimal </w:t>
      </w:r>
      <w:r w:rsidR="000A172A" w:rsidRPr="00227BAC">
        <w:t>behavior</w:t>
      </w:r>
      <w:r w:rsidR="000A172A">
        <w:t xml:space="preserve"> of </w:t>
      </w:r>
      <w:r w:rsidR="00227BAC" w:rsidRPr="00227BAC">
        <w:t xml:space="preserve">how the </w:t>
      </w:r>
      <w:r w:rsidR="00967CA7">
        <w:t xml:space="preserve">simulation </w:t>
      </w:r>
      <w:r w:rsidR="00227BAC" w:rsidRPr="00227BAC">
        <w:t>works requires redoing large chunks of the model or even</w:t>
      </w:r>
      <w:r w:rsidR="00967CA7">
        <w:t xml:space="preserve"> </w:t>
      </w:r>
      <w:r w:rsidR="00227BAC" w:rsidRPr="00227BAC">
        <w:t xml:space="preserve">starting over, depending on the significance of the </w:t>
      </w:r>
      <w:r w:rsidR="00CA41BF">
        <w:t>change</w:t>
      </w:r>
      <w:r w:rsidR="00227BAC" w:rsidRPr="00227BAC">
        <w:t>.</w:t>
      </w:r>
      <w:r w:rsidR="00967CA7">
        <w:t xml:space="preserve"> </w:t>
      </w:r>
      <w:r w:rsidR="000C22A4">
        <w:t xml:space="preserve">In addition to </w:t>
      </w:r>
      <w:r w:rsidR="00136637">
        <w:t>that, in some cases the wanted behavior is</w:t>
      </w:r>
      <w:r w:rsidR="00413800">
        <w:t xml:space="preserve"> </w:t>
      </w:r>
      <w:r w:rsidR="007F35FA">
        <w:t xml:space="preserve">impossible to code. For </w:t>
      </w:r>
      <w:r w:rsidR="00891306">
        <w:t>example</w:t>
      </w:r>
      <w:r w:rsidR="009F09B8">
        <w:t>,</w:t>
      </w:r>
      <w:r w:rsidR="008803B4">
        <w:t xml:space="preserve"> in</w:t>
      </w:r>
      <w:r w:rsidR="009F09B8">
        <w:t xml:space="preserve"> </w:t>
      </w:r>
      <w:r w:rsidR="00B872CD">
        <w:t xml:space="preserve">a </w:t>
      </w:r>
      <w:r w:rsidR="00EB74B7">
        <w:t>real-world autonomous driving</w:t>
      </w:r>
      <w:r w:rsidR="00EE7984">
        <w:t xml:space="preserve"> task</w:t>
      </w:r>
      <w:r w:rsidR="00EB74B7">
        <w:t>, researchers</w:t>
      </w:r>
      <w:r w:rsidR="009F09B8">
        <w:t xml:space="preserve"> </w:t>
      </w:r>
      <w:r w:rsidR="004777CD">
        <w:t>create</w:t>
      </w:r>
      <w:r w:rsidR="00B872CD">
        <w:t xml:space="preserve"> their own</w:t>
      </w:r>
      <w:r w:rsidR="004777CD">
        <w:t xml:space="preserve"> </w:t>
      </w:r>
      <w:r w:rsidR="0017631D">
        <w:t>synthetic data</w:t>
      </w:r>
      <w:r w:rsidR="00B77B4D">
        <w:t xml:space="preserve"> with a single virtual camera which </w:t>
      </w:r>
      <w:r w:rsidR="00DD6BD8">
        <w:t>gets</w:t>
      </w:r>
      <w:r w:rsidR="00E2611B">
        <w:t xml:space="preserve"> RGB images</w:t>
      </w:r>
      <w:r w:rsidR="00DD6BD8">
        <w:t xml:space="preserve"> from the </w:t>
      </w:r>
      <w:r w:rsidR="00EE7984">
        <w:t>environment</w:t>
      </w:r>
      <w:r w:rsidR="00E2611B">
        <w:t>.</w:t>
      </w:r>
      <w:r w:rsidR="005B226C">
        <w:fldChar w:fldCharType="begin" w:fldLock="1"/>
      </w:r>
      <w:r w:rsidR="00757313">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8]","plainTextFormattedCitation":"[8]","previouslyFormattedCitation":"[8]"},"properties":{"noteIndex":0},"schema":"https://github.com/citation-style-language/schema/raw/master/csl-citation.json"}</w:instrText>
      </w:r>
      <w:r w:rsidR="005B226C">
        <w:fldChar w:fldCharType="separate"/>
      </w:r>
      <w:r w:rsidR="006A75AB" w:rsidRPr="006A75AB">
        <w:rPr>
          <w:noProof/>
        </w:rPr>
        <w:t>[8]</w:t>
      </w:r>
      <w:r w:rsidR="005B226C">
        <w:fldChar w:fldCharType="end"/>
      </w:r>
      <w:r w:rsidR="00FD3E1D">
        <w:t>. They use</w:t>
      </w:r>
      <w:r w:rsidR="00E9325F">
        <w:t>d</w:t>
      </w:r>
      <w:r w:rsidR="00054BA4">
        <w:t xml:space="preserve"> </w:t>
      </w:r>
      <w:r w:rsidR="00A55A0E">
        <w:t>augmented</w:t>
      </w:r>
      <w:r w:rsidR="00054BA4">
        <w:t xml:space="preserve"> data </w:t>
      </w:r>
      <w:r w:rsidR="00DC71CF">
        <w:t xml:space="preserve">in training </w:t>
      </w:r>
      <w:r w:rsidR="00054BA4">
        <w:t>since c</w:t>
      </w:r>
      <w:r w:rsidR="00B852DB">
        <w:t>oding</w:t>
      </w:r>
      <w:r w:rsidR="00DC71CF">
        <w:t xml:space="preserve"> </w:t>
      </w:r>
      <w:r w:rsidR="00B852DB">
        <w:t xml:space="preserve">images by hand </w:t>
      </w:r>
      <w:r w:rsidR="00054BA4">
        <w:t xml:space="preserve">was </w:t>
      </w:r>
      <w:r w:rsidR="00DC71CF">
        <w:t xml:space="preserve">simply </w:t>
      </w:r>
      <w:r w:rsidR="00995F5F" w:rsidRPr="00995F5F">
        <w:t>impractical</w:t>
      </w:r>
      <w:r w:rsidR="00B852DB">
        <w:t>.</w:t>
      </w:r>
    </w:p>
    <w:p w14:paraId="34B16D91" w14:textId="79C01F4A" w:rsidR="00BC5C8B" w:rsidRDefault="00852AB3" w:rsidP="00A00391">
      <w:pPr>
        <w:ind w:firstLine="360"/>
        <w:jc w:val="both"/>
      </w:pPr>
      <w:r w:rsidRPr="00852AB3">
        <w:t>The other end of t</w:t>
      </w:r>
      <w:r w:rsidR="00DD613F">
        <w:t>his</w:t>
      </w:r>
      <w:r w:rsidRPr="00852AB3">
        <w:t xml:space="preserve"> spectrum is an extremely flexible</w:t>
      </w:r>
      <w:r w:rsidR="00AC2355">
        <w:t xml:space="preserve"> simulation in a way that researchers define</w:t>
      </w:r>
      <w:r w:rsidR="00C61F28">
        <w:t xml:space="preserve"> rules as minimal </w:t>
      </w:r>
      <w:r w:rsidR="00AC2355">
        <w:t>as possible. This creates a</w:t>
      </w:r>
      <w:r w:rsidR="00755DE3">
        <w:t xml:space="preserve"> suitable </w:t>
      </w:r>
      <w:r w:rsidR="00AC2355">
        <w:t xml:space="preserve">environment for </w:t>
      </w:r>
      <w:r w:rsidR="006C7C01">
        <w:t>AI.</w:t>
      </w:r>
      <w:r w:rsidR="000A03FF">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0A03FF">
        <w:fldChar w:fldCharType="separate"/>
      </w:r>
      <w:r w:rsidR="006A75AB" w:rsidRPr="006A75AB">
        <w:rPr>
          <w:noProof/>
        </w:rPr>
        <w:t>[7]</w:t>
      </w:r>
      <w:r w:rsidR="000A03FF">
        <w:fldChar w:fldCharType="end"/>
      </w:r>
      <w:r w:rsidR="00D46CE3">
        <w:t xml:space="preserve"> In this kind of simulations, </w:t>
      </w:r>
      <w:r w:rsidR="00680B99">
        <w:t xml:space="preserve">at first </w:t>
      </w:r>
      <w:r w:rsidR="00D46CE3">
        <w:t>agents don’t have any assumptions about the</w:t>
      </w:r>
      <w:r w:rsidR="00A55A0E">
        <w:t>ir</w:t>
      </w:r>
      <w:r w:rsidR="00D46CE3">
        <w:t xml:space="preserve"> </w:t>
      </w:r>
      <w:r w:rsidR="00C06C65">
        <w:t>environment</w:t>
      </w:r>
      <w:r w:rsidR="00D46CE3">
        <w:t xml:space="preserve">. By trial and </w:t>
      </w:r>
      <w:r w:rsidR="00C872FC">
        <w:t>error,</w:t>
      </w:r>
      <w:r w:rsidR="00D46CE3">
        <w:t xml:space="preserve"> </w:t>
      </w:r>
      <w:r w:rsidR="004F033B">
        <w:t xml:space="preserve">they develop an internal model which represents </w:t>
      </w:r>
      <w:r w:rsidR="00C06C65">
        <w:t xml:space="preserve">how </w:t>
      </w:r>
      <w:r w:rsidR="007A3336">
        <w:t xml:space="preserve">they </w:t>
      </w:r>
      <w:r w:rsidR="00C06C65">
        <w:t>understand</w:t>
      </w:r>
      <w:r w:rsidR="007A3336">
        <w:t xml:space="preserve"> </w:t>
      </w:r>
      <w:r w:rsidR="00C06C65">
        <w:t xml:space="preserve">the system </w:t>
      </w:r>
      <w:r w:rsidR="004F033B">
        <w:t xml:space="preserve">by observing the </w:t>
      </w:r>
      <w:r w:rsidR="00E02A0C">
        <w:t>surrounding and</w:t>
      </w:r>
      <w:r w:rsidR="004F033B">
        <w:t xml:space="preserve"> collecting data.</w:t>
      </w:r>
      <w:r w:rsidR="007B5C7A">
        <w:t xml:space="preserve"> Letting the agent to create its own strategy rather than </w:t>
      </w:r>
      <w:r w:rsidR="00680B99">
        <w:t>coding one</w:t>
      </w:r>
      <w:r w:rsidR="00466AD0">
        <w:t>,</w:t>
      </w:r>
      <w:r w:rsidR="007B5C7A">
        <w:t xml:space="preserve"> </w:t>
      </w:r>
      <w:r w:rsidR="00A271A9">
        <w:t xml:space="preserve">creates an opportunity to </w:t>
      </w:r>
      <w:r w:rsidR="00FA2876">
        <w:t xml:space="preserve">generate </w:t>
      </w:r>
      <w:r w:rsidR="00041C94">
        <w:t>more c</w:t>
      </w:r>
      <w:r w:rsidR="00FA2876">
        <w:t>omprehensive and complex</w:t>
      </w:r>
      <w:r w:rsidR="00041C94">
        <w:t xml:space="preserve"> behavior</w:t>
      </w:r>
      <w:r w:rsidR="005F7FE1">
        <w:t>.</w:t>
      </w:r>
      <w:r w:rsidR="002E4380">
        <w:t xml:space="preserve"> </w:t>
      </w:r>
      <w:r w:rsidR="00A14D74">
        <w:t>Additionally,</w:t>
      </w:r>
      <w:r w:rsidR="00AC6970">
        <w:t xml:space="preserve"> agent-based simulation</w:t>
      </w:r>
      <w:r w:rsidR="00B34AD1">
        <w:t>s</w:t>
      </w:r>
      <w:r w:rsidR="00AC6970">
        <w:t xml:space="preserve"> </w:t>
      </w:r>
      <w:r w:rsidR="00BC0A8D">
        <w:t xml:space="preserve">generally </w:t>
      </w:r>
      <w:r w:rsidR="00B34AD1">
        <w:t>have many p</w:t>
      </w:r>
      <w:r w:rsidR="00BC0A8D">
        <w:t xml:space="preserve">arameters which requires to </w:t>
      </w:r>
      <w:r w:rsidR="00DD613F">
        <w:t xml:space="preserve">be </w:t>
      </w:r>
      <w:r w:rsidR="00BC0A8D">
        <w:t>tune</w:t>
      </w:r>
      <w:r w:rsidR="00DD613F">
        <w:t>d</w:t>
      </w:r>
      <w:r w:rsidR="00BC0A8D">
        <w:t xml:space="preserve">. By using brute </w:t>
      </w:r>
      <w:r w:rsidR="00A14D74">
        <w:t>force,</w:t>
      </w:r>
      <w:r w:rsidR="00BC0A8D">
        <w:t xml:space="preserve"> it would take much longer to explore every</w:t>
      </w:r>
      <w:r w:rsidR="00A14D74">
        <w:t xml:space="preserve"> </w:t>
      </w:r>
      <w:r w:rsidR="008D150C">
        <w:t xml:space="preserve">possible </w:t>
      </w:r>
      <w:r w:rsidR="00C872FC">
        <w:t>scenario</w:t>
      </w:r>
      <w:r w:rsidR="00A14D74">
        <w:t xml:space="preserve"> that can happen.</w:t>
      </w:r>
      <w:r w:rsidR="00600BA0">
        <w:t xml:space="preserve"> </w:t>
      </w:r>
      <w:r w:rsidR="00A02D12">
        <w:t>On the other hand,</w:t>
      </w:r>
      <w:r w:rsidR="00600BA0">
        <w:t xml:space="preserve"> </w:t>
      </w:r>
      <w:r w:rsidR="00C872FC">
        <w:t>utiliz</w:t>
      </w:r>
      <w:r w:rsidR="00600BA0">
        <w:t>ing</w:t>
      </w:r>
      <w:r w:rsidR="00CE33F7">
        <w:t xml:space="preserve"> sub-</w:t>
      </w:r>
      <w:r w:rsidR="001D1A1A">
        <w:t>sampling and creat</w:t>
      </w:r>
      <w:r w:rsidR="00600BA0">
        <w:t>ing</w:t>
      </w:r>
      <w:r w:rsidR="001D1A1A">
        <w:t xml:space="preserve"> scenarios </w:t>
      </w:r>
      <w:r w:rsidR="00BC23B2">
        <w:t>most likely to occur,</w:t>
      </w:r>
      <w:r w:rsidR="00C872FC">
        <w:t xml:space="preserve"> </w:t>
      </w:r>
      <w:r w:rsidR="00187637">
        <w:t xml:space="preserve">AI can deliver dramatic speed increases for large-scale </w:t>
      </w:r>
      <w:r w:rsidR="004E2F15">
        <w:t>ABM</w:t>
      </w:r>
      <w:r w:rsidR="00600BA0">
        <w:t xml:space="preserve"> simulations.</w:t>
      </w:r>
      <w:r w:rsidR="008612BB">
        <w:t xml:space="preserve"> </w:t>
      </w:r>
    </w:p>
    <w:p w14:paraId="47BFE7D4" w14:textId="170B6631" w:rsidR="00DB005F" w:rsidRDefault="00515BF7" w:rsidP="00F013DC">
      <w:pPr>
        <w:pStyle w:val="ListParagraph"/>
      </w:pPr>
      <w:bookmarkStart w:id="7" w:name="_Toc49859302"/>
      <w:r>
        <w:lastRenderedPageBreak/>
        <w:t>EPIDEMIC SIMULATIONS</w:t>
      </w:r>
      <w:bookmarkEnd w:id="7"/>
    </w:p>
    <w:p w14:paraId="1A63FD4B" w14:textId="4B155C4E" w:rsidR="00EA4740" w:rsidRDefault="00B715A5" w:rsidP="001063CA">
      <w:pPr>
        <w:ind w:firstLine="360"/>
        <w:jc w:val="both"/>
      </w:pPr>
      <w:r>
        <w:rPr>
          <w:rFonts w:ascii="Sabon-Roman" w:hAnsi="Sabon-Roman" w:cs="Sabon-Roman"/>
          <w:szCs w:val="20"/>
        </w:rPr>
        <w:t>Mathematics</w:t>
      </w:r>
      <w:r w:rsidR="008D0D17">
        <w:t xml:space="preserve"> and statistics have been</w:t>
      </w:r>
      <w:r>
        <w:t xml:space="preserve"> crucial</w:t>
      </w:r>
      <w:r w:rsidR="009603A7">
        <w:t xml:space="preserve"> </w:t>
      </w:r>
      <w:r w:rsidR="008D0D17">
        <w:t>for analyzing</w:t>
      </w:r>
      <w:r w:rsidR="009603A7">
        <w:t xml:space="preserve"> </w:t>
      </w:r>
      <w:r w:rsidR="00CA6291">
        <w:t xml:space="preserve">infectious disease and control them since 1766 when Bernoulli </w:t>
      </w:r>
      <w:r w:rsidR="00CC687C">
        <w:t xml:space="preserve">published his evaluation about </w:t>
      </w:r>
      <w:r w:rsidR="000B4C86">
        <w:t>life</w:t>
      </w:r>
      <w:r w:rsidR="00DB005F">
        <w:t xml:space="preserve"> </w:t>
      </w:r>
      <w:r w:rsidR="000B4C86">
        <w:t>expectancies and death rates.</w:t>
      </w:r>
      <w:r w:rsidR="009603A7">
        <w:fldChar w:fldCharType="begin" w:fldLock="1"/>
      </w:r>
      <w:r w:rsidR="0004087D">
        <w:instrText>ADDIN CSL_CITATION {"citationItems":[{"id":"ITEM-1","itemData":{"DOI":"10.1038/35046270","ISSN":"0028-0836","author":[{"dropping-particle":"","family":"Dietz","given":"Klaus","non-dropping-particle":"","parse-names":false,"suffix":""},{"dropping-particle":"","family":"Heesterbeek","given":"J. A. P.","non-dropping-particle":"","parse-names":false,"suffix":""}],"container-title":"Nature","id":"ITEM-1","issue":"6812","issued":{"date-parts":[["2000","11"]]},"page":"513-514","title":"Bernoulli was ahead of modern epidemiology","type":"article-journal","volume":"408"},"uris":["http://www.mendeley.com/documents/?uuid=0020f595-dc07-4596-99c9-f6f2fd0754e3"]}],"mendeley":{"formattedCitation":"[9]","plainTextFormattedCitation":"[9]","previouslyFormattedCitation":"[9]"},"properties":{"noteIndex":0},"schema":"https://github.com/citation-style-language/schema/raw/master/csl-citation.json"}</w:instrText>
      </w:r>
      <w:r w:rsidR="009603A7">
        <w:fldChar w:fldCharType="separate"/>
      </w:r>
      <w:r w:rsidR="009603A7" w:rsidRPr="009603A7">
        <w:rPr>
          <w:noProof/>
        </w:rPr>
        <w:t>[9]</w:t>
      </w:r>
      <w:r w:rsidR="009603A7">
        <w:fldChar w:fldCharType="end"/>
      </w:r>
      <w:r w:rsidR="009603A7">
        <w:t xml:space="preserve"> </w:t>
      </w:r>
      <w:r w:rsidR="00D633C5" w:rsidRPr="00D633C5">
        <w:t>Early work is formulated deterministic differential equations models for the transmission called SIR by Kermack and McKendrick</w:t>
      </w:r>
      <w:r w:rsidR="00D633C5">
        <w:fldChar w:fldCharType="begin" w:fldLock="1"/>
      </w:r>
      <w:r w:rsidR="00B812C4">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10]","plainTextFormattedCitation":"[10]","previouslyFormattedCitation":"[10]"},"properties":{"noteIndex":0},"schema":"https://github.com/citation-style-language/schema/raw/master/csl-citation.json"}</w:instrText>
      </w:r>
      <w:r w:rsidR="00D633C5">
        <w:fldChar w:fldCharType="separate"/>
      </w:r>
      <w:r w:rsidR="00D633C5" w:rsidRPr="00D633C5">
        <w:rPr>
          <w:noProof/>
        </w:rPr>
        <w:t>[10]</w:t>
      </w:r>
      <w:r w:rsidR="00D633C5">
        <w:fldChar w:fldCharType="end"/>
      </w:r>
      <w:r w:rsidR="0088776C">
        <w:t>.</w:t>
      </w:r>
      <w:r w:rsidR="0088776C" w:rsidRPr="0088776C">
        <w:t xml:space="preserve"> Epidemiology is </w:t>
      </w:r>
      <w:r w:rsidR="000A0889">
        <w:t>a science which interested in</w:t>
      </w:r>
      <w:r w:rsidR="00042FCC">
        <w:t>ves</w:t>
      </w:r>
      <w:r w:rsidR="0088776C" w:rsidRPr="0088776C">
        <w:t>tigat</w:t>
      </w:r>
      <w:r w:rsidR="00042FCC">
        <w:t>ing</w:t>
      </w:r>
      <w:r w:rsidR="0088776C" w:rsidRPr="0088776C">
        <w:t xml:space="preserve"> all the factors that determine the presence or absence of diseases and disorders.</w:t>
      </w:r>
      <w:r w:rsidR="000E315B">
        <w:t xml:space="preserve"> </w:t>
      </w:r>
      <w:r w:rsidR="000E7B5B">
        <w:t xml:space="preserve">Earlier, the biggest obstacle in front of the epidemiology was not being an experimental science. Since the experiments were not practical nor ethical study populations were having limitations even though the discipline concerns itself with large populations of ill humans. </w:t>
      </w:r>
      <w:r w:rsidR="00EA34B0">
        <w:t xml:space="preserve">Embracement of </w:t>
      </w:r>
      <w:r w:rsidR="00EA4740">
        <w:t>new powerful computational technologies to analyze, model, and simulate the dynamics of infectious disease</w:t>
      </w:r>
      <w:r w:rsidR="00054B91">
        <w:t xml:space="preserve"> </w:t>
      </w:r>
      <w:r w:rsidR="00C65B6A" w:rsidRPr="00C65B6A">
        <w:t>has accelerated research in the field of epidemiology</w:t>
      </w:r>
      <w:r w:rsidR="00A20A7C">
        <w:t xml:space="preserve"> in 90’s</w:t>
      </w:r>
      <w:r w:rsidR="00C65B6A" w:rsidRPr="00C65B6A">
        <w:t>.</w:t>
      </w:r>
      <w:r w:rsidR="00AB3F56">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AB3F56">
        <w:fldChar w:fldCharType="separate"/>
      </w:r>
      <w:r w:rsidR="00AB3F56" w:rsidRPr="00AB3F56">
        <w:rPr>
          <w:noProof/>
        </w:rPr>
        <w:t>[11]</w:t>
      </w:r>
      <w:r w:rsidR="00AB3F56">
        <w:fldChar w:fldCharType="end"/>
      </w:r>
      <w:r w:rsidR="00641D56">
        <w:t xml:space="preserve"> Such simulations </w:t>
      </w:r>
      <w:r w:rsidR="00D6286B">
        <w:t xml:space="preserve">served as </w:t>
      </w:r>
      <w:r w:rsidR="00C76BF0">
        <w:t xml:space="preserve">dry lab where </w:t>
      </w:r>
      <w:r w:rsidR="00143D70">
        <w:t xml:space="preserve">new interventions could be designed, evaluated, and </w:t>
      </w:r>
      <w:r w:rsidR="00C958B3">
        <w:t>optimized</w:t>
      </w:r>
      <w:r w:rsidR="00143D70">
        <w:t xml:space="preserve"> on </w:t>
      </w:r>
      <w:r w:rsidR="00C958B3">
        <w:t>outbreaks</w:t>
      </w:r>
      <w:r w:rsidR="00143D70">
        <w:t xml:space="preserve">, with </w:t>
      </w:r>
      <w:r w:rsidR="00C958B3">
        <w:t>many advantages</w:t>
      </w:r>
      <w:r w:rsidR="00143D70">
        <w:t xml:space="preserve"> for real-world epidemic prevention and control efforts.</w:t>
      </w:r>
      <w:r w:rsidR="00B9691F">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B9691F">
        <w:fldChar w:fldCharType="separate"/>
      </w:r>
      <w:r w:rsidR="00B9691F" w:rsidRPr="00B9691F">
        <w:rPr>
          <w:noProof/>
        </w:rPr>
        <w:t>[6]</w:t>
      </w:r>
      <w:r w:rsidR="00B9691F">
        <w:fldChar w:fldCharType="end"/>
      </w:r>
      <w:r w:rsidR="002E6A1A">
        <w:t xml:space="preserve"> The development of this </w:t>
      </w:r>
      <w:r w:rsidR="00742035">
        <w:t xml:space="preserve">new science </w:t>
      </w:r>
      <w:r w:rsidR="009147F2">
        <w:t>lead</w:t>
      </w:r>
      <w:r w:rsidR="00036D42">
        <w:t xml:space="preserve"> a </w:t>
      </w:r>
      <w:r w:rsidR="00742035">
        <w:t xml:space="preserve">new </w:t>
      </w:r>
      <w:r w:rsidR="00036D42">
        <w:t>interdisciplinary</w:t>
      </w:r>
      <w:r w:rsidR="00EE300F">
        <w:t>,</w:t>
      </w:r>
      <w:r w:rsidR="00D922FE">
        <w:t xml:space="preserve"> </w:t>
      </w:r>
      <w:r w:rsidR="005E4979">
        <w:t xml:space="preserve">collaborative </w:t>
      </w:r>
      <w:r w:rsidR="00742035">
        <w:t>area</w:t>
      </w:r>
      <w:r w:rsidR="009147F2">
        <w:t xml:space="preserve"> which consist of </w:t>
      </w:r>
      <w:r w:rsidR="005E4979">
        <w:t>epidemiologists and other computationally oriented academic disciplines</w:t>
      </w:r>
      <w:r w:rsidR="00D922FE">
        <w:t>.</w:t>
      </w:r>
      <w:r w:rsidR="00EC5872" w:rsidRPr="00EC5872">
        <w:t xml:space="preserve"> In his paper</w:t>
      </w:r>
      <w:r w:rsidR="00F94581">
        <w:t>,</w:t>
      </w:r>
      <w:r w:rsidR="005B1A62">
        <w:t xml:space="preserve"> </w:t>
      </w:r>
      <w:r w:rsidR="00D822B4">
        <w:t xml:space="preserve">Hofmeyr </w:t>
      </w:r>
      <w:r w:rsidR="00E03740">
        <w:t>get</w:t>
      </w:r>
      <w:r w:rsidR="008B0AE4">
        <w:t>s</w:t>
      </w:r>
      <w:r w:rsidR="00E03740">
        <w:t xml:space="preserve"> inspiration from </w:t>
      </w:r>
      <w:r w:rsidR="00D822B4">
        <w:t xml:space="preserve">biological </w:t>
      </w:r>
      <w:r w:rsidR="00E03740">
        <w:t xml:space="preserve">immune </w:t>
      </w:r>
      <w:r w:rsidR="00D822B4">
        <w:t>system</w:t>
      </w:r>
      <w:r w:rsidR="006F3472">
        <w:t xml:space="preserve"> to design </w:t>
      </w:r>
      <w:r w:rsidR="00162FC7">
        <w:t xml:space="preserve">a </w:t>
      </w:r>
      <w:r w:rsidR="006F3472">
        <w:t xml:space="preserve">better </w:t>
      </w:r>
      <w:r w:rsidR="00584E93">
        <w:t>computer security in the form of a network intrusion detection system</w:t>
      </w:r>
      <w:r w:rsidR="00F02B92">
        <w:t xml:space="preserve"> called “ARTIS”</w:t>
      </w:r>
      <w:r w:rsidR="006F3472">
        <w:t>.</w:t>
      </w:r>
      <w:r w:rsidR="005B1A62" w:rsidRPr="005B1A62">
        <w:t xml:space="preserve"> </w:t>
      </w:r>
      <w:r w:rsidR="005B1A62">
        <w:fldChar w:fldCharType="begin" w:fldLock="1"/>
      </w:r>
      <w:r w:rsidR="002E4A37">
        <w:instrText>ADDIN CSL_CITATION {"citationItems":[{"id":"ITEM-1","itemData":{"DOI":"10.1162/106365600568257","ISSN":"10636560","PMID":"11130924","abstract":"An artificial immune system (ARTIS) is described which incorporates many properties of natural immune systems, including diversity, distributed computation, error tolerance, dynamic learning and adaptation, and self-monitoring. ARTIS is a general framework for a distributed adaptive system and could, in principle, be applied to many domains. In this paper, ARTIS is applied to computer security in the form of a network intrusion detection system called LISYS. LISYS is described and shown to be effective at detecting intrusions, while maintaining low false positive rates. Finally, similarities and differences between ARTIS and Holland's classifier systems are discussed.","author":[{"dropping-particle":"","family":"Hofmeyr","given":"S. A.","non-dropping-particle":"","parse-names":false,"suffix":""},{"dropping-particle":"","family":"Forrest","given":"S.","non-dropping-particle":"","parse-names":false,"suffix":""}],"container-title":"Evolutionary computation","id":"ITEM-1","issue":"4","issued":{"date-parts":[["2000"]]},"page":"443-473","title":"Architecture for an artificial immune system.","type":"article-journal","volume":"8"},"uris":["http://www.mendeley.com/documents/?uuid=4d0750f4-3a44-4669-bce2-33239926a164"]}],"mendeley":{"formattedCitation":"[12]","plainTextFormattedCitation":"[12]","previouslyFormattedCitation":"[12]"},"properties":{"noteIndex":0},"schema":"https://github.com/citation-style-language/schema/raw/master/csl-citation.json"}</w:instrText>
      </w:r>
      <w:r w:rsidR="005B1A62">
        <w:fldChar w:fldCharType="separate"/>
      </w:r>
      <w:r w:rsidR="005B1A62" w:rsidRPr="00D92DB4">
        <w:rPr>
          <w:noProof/>
        </w:rPr>
        <w:t>[12]</w:t>
      </w:r>
      <w:r w:rsidR="005B1A62">
        <w:fldChar w:fldCharType="end"/>
      </w:r>
      <w:r w:rsidR="00723F56">
        <w:t xml:space="preserve"> He </w:t>
      </w:r>
      <w:r w:rsidR="001B6BE8">
        <w:t xml:space="preserve">asserts </w:t>
      </w:r>
      <w:r w:rsidR="008D78F4">
        <w:t xml:space="preserve">immune </w:t>
      </w:r>
      <w:r w:rsidR="00996294">
        <w:t>system</w:t>
      </w:r>
      <w:r w:rsidR="008D78F4">
        <w:t xml:space="preserve"> is </w:t>
      </w:r>
      <w:r w:rsidR="00E25B6A">
        <w:t xml:space="preserve">a </w:t>
      </w:r>
      <w:r w:rsidR="00996294">
        <w:t>highly complex</w:t>
      </w:r>
      <w:r w:rsidR="00F02B92">
        <w:t xml:space="preserve"> system </w:t>
      </w:r>
      <w:r w:rsidR="0068291C">
        <w:t>and preci</w:t>
      </w:r>
      <w:r w:rsidR="001B6BE8">
        <w:t xml:space="preserve">sely tuned to </w:t>
      </w:r>
      <w:r w:rsidR="00E25B6A">
        <w:t>detect and eliminate</w:t>
      </w:r>
      <w:r w:rsidR="001B6BE8">
        <w:t xml:space="preserve"> </w:t>
      </w:r>
      <w:r w:rsidR="00E25B6A">
        <w:t>any infection</w:t>
      </w:r>
      <w:r w:rsidR="00806577">
        <w:t xml:space="preserve"> disease</w:t>
      </w:r>
      <w:r w:rsidR="00F51443">
        <w:t xml:space="preserve">. To create such a </w:t>
      </w:r>
      <w:r w:rsidR="00471907">
        <w:t>system,</w:t>
      </w:r>
      <w:r w:rsidR="00F51443">
        <w:t xml:space="preserve"> he uses a computer simulation in order to imitate immune system and apply for computer security.</w:t>
      </w:r>
      <w:r w:rsidR="00471907">
        <w:t xml:space="preserve"> </w:t>
      </w:r>
      <w:r w:rsidR="004E7DC3">
        <w:t xml:space="preserve">More </w:t>
      </w:r>
      <w:r w:rsidR="005F4BFA">
        <w:t xml:space="preserve">recent </w:t>
      </w:r>
      <w:r w:rsidR="00471907">
        <w:t>work</w:t>
      </w:r>
      <w:r w:rsidR="008666D5">
        <w:t xml:space="preserve"> </w:t>
      </w:r>
      <w:r w:rsidR="006673DA">
        <w:t>of modelling and simulating an epidemic spread</w:t>
      </w:r>
      <w:r w:rsidR="003924CF">
        <w:t xml:space="preserve"> classified in two </w:t>
      </w:r>
      <w:r w:rsidR="005B17F8">
        <w:t>categories: host and spread.</w:t>
      </w:r>
      <w:r w:rsidR="002E4A37">
        <w:fldChar w:fldCharType="begin" w:fldLock="1"/>
      </w:r>
      <w:r w:rsidR="00CA3E9A">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13]","plainTextFormattedCitation":"[13]","previouslyFormattedCitation":"[13]"},"properties":{"noteIndex":0},"schema":"https://github.com/citation-style-language/schema/raw/master/csl-citation.json"}</w:instrText>
      </w:r>
      <w:r w:rsidR="002E4A37">
        <w:fldChar w:fldCharType="separate"/>
      </w:r>
      <w:r w:rsidR="002E4A37" w:rsidRPr="002E4A37">
        <w:rPr>
          <w:noProof/>
        </w:rPr>
        <w:t>[13]</w:t>
      </w:r>
      <w:r w:rsidR="002E4A37">
        <w:fldChar w:fldCharType="end"/>
      </w:r>
      <w:r w:rsidR="0000114C">
        <w:t xml:space="preserve"> </w:t>
      </w:r>
      <w:r w:rsidR="00704CC2">
        <w:t xml:space="preserve">While host models investigate </w:t>
      </w:r>
      <w:r w:rsidR="00361706">
        <w:t>the effect of disease on individuals, spread</w:t>
      </w:r>
      <w:r w:rsidR="00B31097">
        <w:t xml:space="preserve"> models focuses on predicting how disease spread among group of people. In this paper we creat</w:t>
      </w:r>
      <w:r w:rsidR="0044157D">
        <w:t>ed</w:t>
      </w:r>
      <w:r w:rsidR="00B31097">
        <w:t xml:space="preserve"> a spread class </w:t>
      </w:r>
      <w:r w:rsidR="00316F4C">
        <w:t xml:space="preserve">simulation where we investigate </w:t>
      </w:r>
      <w:r w:rsidR="00E16885">
        <w:t xml:space="preserve">how </w:t>
      </w:r>
      <w:r w:rsidR="0044157D">
        <w:t>an</w:t>
      </w:r>
      <w:r w:rsidR="00E16885">
        <w:t xml:space="preserve"> </w:t>
      </w:r>
      <w:r w:rsidR="0044157D">
        <w:t xml:space="preserve">infectious </w:t>
      </w:r>
      <w:r w:rsidR="00E16885">
        <w:t>disease passes from one</w:t>
      </w:r>
      <w:r w:rsidR="0044157D">
        <w:t xml:space="preserve"> to</w:t>
      </w:r>
      <w:r w:rsidR="00E16885">
        <w:t xml:space="preserve"> another instead of how it effects </w:t>
      </w:r>
      <w:r w:rsidR="0044157D">
        <w:t xml:space="preserve">the host </w:t>
      </w:r>
      <w:r w:rsidR="00E16885">
        <w:t>individual</w:t>
      </w:r>
      <w:r w:rsidR="0044157D">
        <w:t xml:space="preserve"> which will be discussed in following chapter.</w:t>
      </w:r>
    </w:p>
    <w:p w14:paraId="19FA0E60" w14:textId="1D7F6A15" w:rsidR="00515BF7" w:rsidRDefault="00515BF7" w:rsidP="00F013DC">
      <w:pPr>
        <w:pStyle w:val="ListParagraph"/>
      </w:pPr>
      <w:bookmarkStart w:id="8" w:name="_Toc49859303"/>
      <w:r>
        <w:t>REINFORCEMENT LEARNING</w:t>
      </w:r>
      <w:bookmarkEnd w:id="8"/>
    </w:p>
    <w:p w14:paraId="588A3311" w14:textId="0DE56623" w:rsidR="00D40ADB" w:rsidRDefault="000302AB" w:rsidP="00883B9E">
      <w:pPr>
        <w:ind w:firstLine="360"/>
        <w:jc w:val="both"/>
      </w:pPr>
      <w:r>
        <w:t xml:space="preserve">Sutton explains </w:t>
      </w:r>
      <w:r w:rsidR="00A2317F">
        <w:t>reinforcement learning (RL)</w:t>
      </w:r>
      <w:r>
        <w:t xml:space="preserve"> with following </w:t>
      </w:r>
      <w:r w:rsidR="00A61FA5">
        <w:t>example</w:t>
      </w:r>
      <w:r w:rsidR="00C42838">
        <w:t>:</w:t>
      </w:r>
      <w:r w:rsidR="00A61FA5">
        <w:t xml:space="preserve"> An I</w:t>
      </w:r>
      <w:r w:rsidR="00812F31">
        <w:t xml:space="preserve">nfant </w:t>
      </w:r>
      <w:r w:rsidR="00DF2F9B">
        <w:t xml:space="preserve">explores itself and its environment without any explicit teacher, but </w:t>
      </w:r>
      <w:r w:rsidR="00A075E9">
        <w:t xml:space="preserve">it does have a direct sensorimotor connection to its </w:t>
      </w:r>
      <w:r w:rsidR="005F5AF6">
        <w:t>surroundings</w:t>
      </w:r>
      <w:r w:rsidR="00A075E9">
        <w:t>.</w:t>
      </w:r>
      <w:r w:rsidR="003056BF">
        <w:t xml:space="preserve"> </w:t>
      </w:r>
      <w:r w:rsidR="00A075E9">
        <w:t>By</w:t>
      </w:r>
      <w:r w:rsidR="00CF7C87">
        <w:t xml:space="preserve"> practicing same </w:t>
      </w:r>
      <w:r w:rsidR="00713AAE">
        <w:t>actions,</w:t>
      </w:r>
      <w:r w:rsidR="00CF7C87">
        <w:t xml:space="preserve"> it </w:t>
      </w:r>
      <w:r w:rsidR="00AF759B">
        <w:t>produces a</w:t>
      </w:r>
      <w:r w:rsidR="00CF7C87">
        <w:t xml:space="preserve"> wealth of information about cause and effect</w:t>
      </w:r>
      <w:r w:rsidR="005F5AF6">
        <w:t>,</w:t>
      </w:r>
      <w:r w:rsidR="00AF759B">
        <w:t xml:space="preserve"> about the consequences of actions, and about what to do in order to achieve goals.</w:t>
      </w:r>
      <w:r w:rsidR="00AF759B" w:rsidRPr="00AF759B">
        <w:t xml:space="preserve"> [8]</w:t>
      </w:r>
      <w:r w:rsidR="00963224">
        <w:t xml:space="preserve"> Humans</w:t>
      </w:r>
      <w:r w:rsidR="00EF1A08">
        <w:t xml:space="preserve"> </w:t>
      </w:r>
      <w:r w:rsidR="00963224">
        <w:t xml:space="preserve">learn </w:t>
      </w:r>
      <w:r w:rsidR="00290BE8">
        <w:t>by interacting with their environment</w:t>
      </w:r>
      <w:r w:rsidR="00EB7812">
        <w:t xml:space="preserve"> and try to make </w:t>
      </w:r>
      <w:r w:rsidR="008B1CE9">
        <w:t xml:space="preserve">inference from </w:t>
      </w:r>
      <w:r w:rsidR="00EB7812">
        <w:t>their experiences</w:t>
      </w:r>
      <w:r w:rsidR="0062256C">
        <w:t>.</w:t>
      </w:r>
      <w:r w:rsidR="000F6109">
        <w:t xml:space="preserve"> Whether this is learning</w:t>
      </w:r>
      <w:r w:rsidR="004525C6">
        <w:t xml:space="preserve"> how to</w:t>
      </w:r>
      <w:r w:rsidR="000F6109">
        <w:t xml:space="preserve"> rid</w:t>
      </w:r>
      <w:r w:rsidR="004525C6">
        <w:t xml:space="preserve">e </w:t>
      </w:r>
      <w:r w:rsidR="000F6109">
        <w:t xml:space="preserve">a bike or </w:t>
      </w:r>
      <w:r w:rsidR="00D13671" w:rsidRPr="00D13671">
        <w:t>hold a conversation</w:t>
      </w:r>
      <w:r w:rsidR="00304EFE">
        <w:t xml:space="preserve">, the process </w:t>
      </w:r>
      <w:r w:rsidR="00FA1196">
        <w:t xml:space="preserve">works the same. </w:t>
      </w:r>
      <w:r w:rsidR="004C25CC">
        <w:t xml:space="preserve">We have an awareness about </w:t>
      </w:r>
      <w:r w:rsidR="00D00A63">
        <w:t xml:space="preserve">our environment via our observations </w:t>
      </w:r>
      <w:r w:rsidR="00D406AB">
        <w:t>and we constantly</w:t>
      </w:r>
      <w:r w:rsidR="002407E0">
        <w:t xml:space="preserve"> try</w:t>
      </w:r>
      <w:r w:rsidR="00D406AB">
        <w:t xml:space="preserve"> </w:t>
      </w:r>
      <w:r w:rsidR="002407E0">
        <w:t>optimizing</w:t>
      </w:r>
      <w:r w:rsidR="002E7790">
        <w:t xml:space="preserve"> </w:t>
      </w:r>
      <w:r w:rsidR="00474A97">
        <w:t>ourselves</w:t>
      </w:r>
      <w:r w:rsidR="00D406AB">
        <w:t xml:space="preserve"> </w:t>
      </w:r>
      <w:r w:rsidR="00474A97">
        <w:t>by</w:t>
      </w:r>
      <w:r w:rsidR="00D406AB">
        <w:t xml:space="preserve"> predict</w:t>
      </w:r>
      <w:r w:rsidR="002407E0">
        <w:t>ing</w:t>
      </w:r>
      <w:r w:rsidR="00D406AB">
        <w:t xml:space="preserve"> our action</w:t>
      </w:r>
      <w:r w:rsidR="002E7790">
        <w:t>’</w:t>
      </w:r>
      <w:r w:rsidR="00D406AB">
        <w:t>s consequences.</w:t>
      </w:r>
      <w:r w:rsidR="00F155FE">
        <w:t xml:space="preserve"> That’s how any </w:t>
      </w:r>
      <w:r w:rsidR="00EF1A08">
        <w:t>human learn</w:t>
      </w:r>
      <w:r w:rsidR="00515C77">
        <w:t xml:space="preserve"> from interaction</w:t>
      </w:r>
      <w:r w:rsidR="00FD666B">
        <w:t xml:space="preserve"> and it is a foundational idea underlying nearly all theories  of learning and intelligence.</w:t>
      </w:r>
      <w:r w:rsidR="002B12A7">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2B12A7">
        <w:fldChar w:fldCharType="separate"/>
      </w:r>
      <w:r w:rsidR="002E4A37" w:rsidRPr="002E4A37">
        <w:rPr>
          <w:noProof/>
        </w:rPr>
        <w:t>[14]</w:t>
      </w:r>
      <w:r w:rsidR="002B12A7">
        <w:fldChar w:fldCharType="end"/>
      </w:r>
      <w:r w:rsidR="00F83AD3">
        <w:t xml:space="preserve"> </w:t>
      </w:r>
      <w:r w:rsidR="008A74A7">
        <w:t>The problems which is solved by interacting them</w:t>
      </w:r>
      <w:r w:rsidR="00BF08C3">
        <w:t xml:space="preserve">, can be defined as Reinforcement Learning tasks. These tasks are essentially closed-loop problems in a way </w:t>
      </w:r>
      <w:r w:rsidR="002F64E8">
        <w:t xml:space="preserve">that </w:t>
      </w:r>
      <w:r w:rsidR="006E4E9C">
        <w:t>taken actions shape future inputs.</w:t>
      </w:r>
      <w:r w:rsidR="00F65284">
        <w:t xml:space="preserve"> At </w:t>
      </w:r>
      <w:r w:rsidR="009A52EE">
        <w:t>each</w:t>
      </w:r>
      <w:r w:rsidR="00F65284">
        <w:t xml:space="preserve"> step</w:t>
      </w:r>
      <w:r w:rsidR="009A52EE">
        <w:t>,</w:t>
      </w:r>
      <w:r w:rsidR="00F65284">
        <w:t xml:space="preserve"> agent comes to a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0142FD">
        <w:t xml:space="preserve"> </w:t>
      </w:r>
      <w:r w:rsidR="00F65284">
        <w:t xml:space="preserve">with a reward of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A52EE">
        <w:rPr>
          <w:rFonts w:eastAsiaTheme="minorEastAsia"/>
        </w:rPr>
        <w:t>.</w:t>
      </w:r>
      <w:r w:rsidR="00F65284">
        <w:rPr>
          <w:rFonts w:eastAsiaTheme="minorEastAsia"/>
        </w:rPr>
        <w:t xml:space="preserve"> With its current policy, agent gives a decision and takes an ac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9A52EE">
        <w:rPr>
          <w:rFonts w:eastAsiaTheme="minorEastAsia"/>
        </w:rPr>
        <w:t xml:space="preserve"> which gets the agent </w:t>
      </w:r>
      <w:r w:rsidR="00A8511C">
        <w:rPr>
          <w:rFonts w:eastAsiaTheme="minorEastAsia"/>
        </w:rPr>
        <w:t xml:space="preserve">one step further in a </w:t>
      </w:r>
      <w:r w:rsidR="009A52EE">
        <w:rPr>
          <w:rFonts w:eastAsiaTheme="minorEastAsia"/>
        </w:rPr>
        <w:t xml:space="preserve">state called </w:t>
      </w:r>
      <m:oMath>
        <m:sSub>
          <m:sSubPr>
            <m:ctrlPr>
              <w:rPr>
                <w:rFonts w:ascii="Cambria Math" w:hAnsi="Cambria Math"/>
                <w:i/>
              </w:rPr>
            </m:ctrlPr>
          </m:sSubPr>
          <m:e>
            <m:r>
              <w:rPr>
                <w:rFonts w:ascii="Cambria Math" w:hAnsi="Cambria Math"/>
              </w:rPr>
              <m:t>S</m:t>
            </m:r>
          </m:e>
          <m:sub>
            <m:r>
              <w:rPr>
                <w:rFonts w:ascii="Cambria Math" w:hAnsi="Cambria Math"/>
              </w:rPr>
              <m:t>t+1</m:t>
            </m:r>
          </m:sub>
        </m:sSub>
      </m:oMath>
      <w:r w:rsidR="00F65284">
        <w:rPr>
          <w:rFonts w:eastAsiaTheme="minorEastAsia"/>
        </w:rPr>
        <w:t>.</w:t>
      </w:r>
      <w:r w:rsidR="00A8511C">
        <w:rPr>
          <w:rFonts w:eastAsiaTheme="minorEastAsia"/>
        </w:rPr>
        <w:t xml:space="preserve"> </w:t>
      </w:r>
      <w:r w:rsidR="00F65284">
        <w:rPr>
          <w:rFonts w:eastAsiaTheme="minorEastAsia"/>
        </w:rPr>
        <w:t>Agent</w:t>
      </w:r>
      <w:r w:rsidR="000142FD">
        <w:t xml:space="preserve"> doesn’t</w:t>
      </w:r>
      <w:r w:rsidR="00036139">
        <w:t xml:space="preserve"> get any</w:t>
      </w:r>
      <w:r w:rsidR="000142FD">
        <w:t xml:space="preserve"> </w:t>
      </w:r>
      <w:r w:rsidR="00F65284">
        <w:t xml:space="preserve">external </w:t>
      </w:r>
      <w:r w:rsidR="000142FD">
        <w:t>support about what to do to solve the problem,</w:t>
      </w:r>
      <w:r w:rsidR="00A8123E">
        <w:t xml:space="preserve"> but instead it learn</w:t>
      </w:r>
      <w:r w:rsidR="005014E8">
        <w:t>s</w:t>
      </w:r>
      <w:r w:rsidR="00A8123E">
        <w:t xml:space="preserve"> from its own actions and consequences</w:t>
      </w:r>
      <w:r w:rsidR="00036139">
        <w:t xml:space="preserve"> which may result with getting a reward</w:t>
      </w:r>
      <w:r w:rsidR="00A8511C">
        <w:t>.</w:t>
      </w:r>
      <w:r w:rsidR="009A52EE">
        <w:t xml:space="preserve"> </w:t>
      </w:r>
      <w:r w:rsidR="00A8511C">
        <w:t>By taking the difference between actual and expected rewards it tries to optimize its policy and takes another action</w:t>
      </w:r>
      <w:r w:rsidR="00036139">
        <w:t>.</w:t>
      </w:r>
      <w:r w:rsidR="00883B9E" w:rsidRPr="00883B9E">
        <w:t xml:space="preserve"> </w:t>
      </w:r>
      <w:r w:rsidR="00883B9E">
        <w:t>Thus, the pro</w:t>
      </w:r>
      <w:r w:rsidR="00AF5056">
        <w:t>c</w:t>
      </w:r>
      <w:r w:rsidR="00883B9E">
        <w:t xml:space="preserve">ess </w:t>
      </w:r>
      <w:r w:rsidR="00F65284">
        <w:t>consists</w:t>
      </w:r>
      <w:r w:rsidR="00883B9E">
        <w:t xml:space="preserve"> of trial-and-error search</w:t>
      </w:r>
      <w:r w:rsidR="00A8511C">
        <w:t>.</w:t>
      </w:r>
    </w:p>
    <w:p w14:paraId="122EA342" w14:textId="1C778E2A" w:rsidR="00AF5056" w:rsidRPr="00C367BD" w:rsidRDefault="00075F02" w:rsidP="00C367BD">
      <w:pPr>
        <w:keepNext/>
        <w:jc w:val="both"/>
        <w:rPr>
          <w:i/>
          <w:iCs/>
          <w:color w:val="3B3838" w:themeColor="background2" w:themeShade="40"/>
        </w:rPr>
      </w:pPr>
      <w:r>
        <w:rPr>
          <w:noProof/>
        </w:rPr>
        <w:lastRenderedPageBreak/>
        <w:drawing>
          <wp:anchor distT="0" distB="0" distL="114300" distR="114300" simplePos="0" relativeHeight="251413504" behindDoc="0" locked="0" layoutInCell="1" allowOverlap="1" wp14:anchorId="313010E3" wp14:editId="3F82FBEF">
            <wp:simplePos x="0" y="0"/>
            <wp:positionH relativeFrom="margin">
              <wp:posOffset>289452</wp:posOffset>
            </wp:positionH>
            <wp:positionV relativeFrom="paragraph">
              <wp:posOffset>-335</wp:posOffset>
            </wp:positionV>
            <wp:extent cx="4123690" cy="1918335"/>
            <wp:effectExtent l="0" t="0" r="0" b="571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23690" cy="19183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F5056" w:rsidRPr="00C367BD">
        <w:rPr>
          <w:i/>
          <w:iCs/>
          <w:color w:val="3B3838" w:themeColor="background2" w:themeShade="40"/>
        </w:rPr>
        <w:t xml:space="preserve">Figure </w:t>
      </w:r>
      <w:r w:rsidR="00AF5056" w:rsidRPr="00C367BD">
        <w:rPr>
          <w:i/>
          <w:iCs/>
          <w:color w:val="3B3838" w:themeColor="background2" w:themeShade="40"/>
        </w:rPr>
        <w:fldChar w:fldCharType="begin"/>
      </w:r>
      <w:r w:rsidR="00AF5056" w:rsidRPr="00C367BD">
        <w:rPr>
          <w:i/>
          <w:iCs/>
          <w:color w:val="3B3838" w:themeColor="background2" w:themeShade="40"/>
        </w:rPr>
        <w:instrText xml:space="preserve"> SEQ Figure \* ARABIC </w:instrText>
      </w:r>
      <w:r w:rsidR="00AF5056" w:rsidRPr="00C367BD">
        <w:rPr>
          <w:i/>
          <w:iCs/>
          <w:color w:val="3B3838" w:themeColor="background2" w:themeShade="40"/>
        </w:rPr>
        <w:fldChar w:fldCharType="separate"/>
      </w:r>
      <w:r w:rsidR="00BA605F">
        <w:rPr>
          <w:i/>
          <w:iCs/>
          <w:noProof/>
          <w:color w:val="3B3838" w:themeColor="background2" w:themeShade="40"/>
        </w:rPr>
        <w:t>4</w:t>
      </w:r>
      <w:r w:rsidR="00AF5056" w:rsidRPr="00C367BD">
        <w:rPr>
          <w:i/>
          <w:iCs/>
          <w:color w:val="3B3838" w:themeColor="background2" w:themeShade="40"/>
        </w:rPr>
        <w:fldChar w:fldCharType="end"/>
      </w:r>
      <w:r w:rsidR="00AF5056" w:rsidRPr="00C367BD">
        <w:rPr>
          <w:i/>
          <w:iCs/>
          <w:color w:val="3B3838" w:themeColor="background2" w:themeShade="40"/>
        </w:rPr>
        <w:t xml:space="preserve">: </w:t>
      </w:r>
      <w:r w:rsidR="00F65284" w:rsidRPr="00C367BD">
        <w:rPr>
          <w:i/>
          <w:iCs/>
          <w:color w:val="3B3838" w:themeColor="background2" w:themeShade="40"/>
        </w:rPr>
        <w:t>Simplified diagram of RL closed-loop process representation (</w:t>
      </w:r>
      <w:r w:rsidR="00DF54BB" w:rsidRPr="00C367BD">
        <w:rPr>
          <w:i/>
          <w:iCs/>
          <w:color w:val="3B3838" w:themeColor="background2" w:themeShade="40"/>
        </w:rPr>
        <w:t xml:space="preserve">inspired from </w:t>
      </w:r>
      <w:r w:rsidR="00AF5056" w:rsidRPr="00C367BD">
        <w:rPr>
          <w:i/>
          <w:iCs/>
          <w:color w:val="3B3838" w:themeColor="background2" w:themeShade="40"/>
        </w:rPr>
        <w:t>Sutton</w:t>
      </w:r>
      <w:r w:rsidR="00016B44" w:rsidRPr="00C367BD">
        <w:rPr>
          <w:i/>
          <w:iCs/>
          <w:color w:val="3B3838" w:themeColor="background2" w:themeShade="40"/>
        </w:rPr>
        <w:t>,</w:t>
      </w:r>
      <w:r w:rsidR="00AF5056" w:rsidRPr="00C367BD">
        <w:rPr>
          <w:i/>
          <w:iCs/>
          <w:color w:val="3B3838" w:themeColor="background2" w:themeShade="40"/>
        </w:rPr>
        <w:t xml:space="preserve"> Introduction to Reinforcement Learning</w:t>
      </w:r>
      <w:r w:rsidR="00F65284" w:rsidRPr="00C367BD">
        <w:rPr>
          <w:i/>
          <w:iCs/>
          <w:color w:val="3B3838" w:themeColor="background2" w:themeShade="40"/>
        </w:rPr>
        <w:t>)</w:t>
      </w:r>
    </w:p>
    <w:p w14:paraId="0CA7189D" w14:textId="6905526A" w:rsidR="00A2317F" w:rsidRDefault="00A2317F" w:rsidP="00F013DC">
      <w:pPr>
        <w:pStyle w:val="ListParagraph"/>
      </w:pPr>
      <w:bookmarkStart w:id="9" w:name="_Toc49859304"/>
      <w:r>
        <w:t>EPIDEMIC SIMULATION WITH RL</w:t>
      </w:r>
      <w:bookmarkEnd w:id="9"/>
    </w:p>
    <w:p w14:paraId="70741519" w14:textId="7B427CA0" w:rsidR="00980005" w:rsidRDefault="00D40ADB" w:rsidP="001A4F6B">
      <w:pPr>
        <w:ind w:firstLine="360"/>
        <w:jc w:val="both"/>
      </w:pPr>
      <w:r>
        <w:t xml:space="preserve">Although Reinforcement Learning have been widely studied in the literature there has not been many studies about epidemic spread control with RL. </w:t>
      </w:r>
      <w:r w:rsidR="00CB6A11">
        <w:t>In epidemic outbreak</w:t>
      </w:r>
      <w:r w:rsidR="00541135">
        <w:t>s,</w:t>
      </w:r>
      <w:r w:rsidR="00CB6A11">
        <w:t xml:space="preserve"> particularly this method of machine learning is </w:t>
      </w:r>
      <w:r w:rsidR="00541135">
        <w:t xml:space="preserve">beneficial since </w:t>
      </w:r>
      <w:r w:rsidR="008106B2">
        <w:t xml:space="preserve">researchers are not limited with </w:t>
      </w:r>
      <w:r>
        <w:t>real data</w:t>
      </w:r>
      <w:r w:rsidR="0057510F">
        <w:t>.</w:t>
      </w:r>
      <w:r w:rsidR="009F661B">
        <w:t xml:space="preserve"> In </w:t>
      </w:r>
      <w:r w:rsidR="0025316C">
        <w:t>addition,</w:t>
      </w:r>
      <w:r w:rsidR="009F661B">
        <w:t xml:space="preserve"> </w:t>
      </w:r>
      <w:r w:rsidR="0050069E">
        <w:t xml:space="preserve">a brute force </w:t>
      </w:r>
      <w:r w:rsidR="0025316C">
        <w:t>approach</w:t>
      </w:r>
      <w:r w:rsidR="0050069E">
        <w:t xml:space="preserve"> to this problem</w:t>
      </w:r>
      <w:r w:rsidR="0025316C">
        <w:t xml:space="preserve"> is computationally intractable and</w:t>
      </w:r>
      <w:r w:rsidR="00422F99">
        <w:t xml:space="preserve"> </w:t>
      </w:r>
      <w:r w:rsidR="0025316C">
        <w:t>inefficient,</w:t>
      </w:r>
      <w:r w:rsidR="00980005">
        <w:t xml:space="preserve"> since </w:t>
      </w:r>
      <w:r w:rsidR="00285486">
        <w:t>calculating every state</w:t>
      </w:r>
      <w:r w:rsidR="0090072E">
        <w:t>s</w:t>
      </w:r>
      <w:r w:rsidR="00285486">
        <w:t xml:space="preserve"> </w:t>
      </w:r>
      <w:r w:rsidR="00C06059">
        <w:t>-</w:t>
      </w:r>
      <w:r w:rsidR="00285486">
        <w:t xml:space="preserve">even </w:t>
      </w:r>
      <w:r w:rsidR="00E64F83">
        <w:t xml:space="preserve">not </w:t>
      </w:r>
      <w:r w:rsidR="00C06059">
        <w:t xml:space="preserve">at all </w:t>
      </w:r>
      <w:r w:rsidR="0090072E">
        <w:t>useful ones</w:t>
      </w:r>
      <w:r w:rsidR="00C06059">
        <w:t xml:space="preserve">- </w:t>
      </w:r>
      <w:r w:rsidR="0090072E">
        <w:t>require large amount of computation power</w:t>
      </w:r>
      <w:r w:rsidR="009273B0">
        <w:fldChar w:fldCharType="begin" w:fldLock="1"/>
      </w:r>
      <w:r w:rsidR="00B812C4">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15]","plainTextFormattedCitation":"[15]","previouslyFormattedCitation":"[15]"},"properties":{"noteIndex":0},"schema":"https://github.com/citation-style-language/schema/raw/master/csl-citation.json"}</w:instrText>
      </w:r>
      <w:r w:rsidR="009273B0">
        <w:fldChar w:fldCharType="separate"/>
      </w:r>
      <w:r w:rsidR="009273B0" w:rsidRPr="009273B0">
        <w:rPr>
          <w:noProof/>
        </w:rPr>
        <w:t>[15]</w:t>
      </w:r>
      <w:r w:rsidR="009273B0">
        <w:fldChar w:fldCharType="end"/>
      </w:r>
      <w:r w:rsidR="004C5E94" w:rsidRPr="004C5E94">
        <w:t xml:space="preserve"> In lieu of identifying optimal polici</w:t>
      </w:r>
      <w:r w:rsidR="004C5E94">
        <w:t>es</w:t>
      </w:r>
      <w:r w:rsidR="00F13D16">
        <w:t xml:space="preserve"> </w:t>
      </w:r>
      <w:r w:rsidR="0081551D">
        <w:t>,</w:t>
      </w:r>
      <w:r w:rsidR="003D1240">
        <w:t xml:space="preserve"> other computational </w:t>
      </w:r>
      <w:r w:rsidR="00371D76">
        <w:t>AI</w:t>
      </w:r>
      <w:r w:rsidR="00DC15A4">
        <w:t>-related</w:t>
      </w:r>
      <w:r w:rsidR="00371D76">
        <w:t xml:space="preserve"> methods have been used. For </w:t>
      </w:r>
      <w:r w:rsidR="009957BB">
        <w:t>insta</w:t>
      </w:r>
      <w:r w:rsidR="006C4E58">
        <w:t>n</w:t>
      </w:r>
      <w:r w:rsidR="009957BB">
        <w:t>ce</w:t>
      </w:r>
      <w:r w:rsidR="00371D76">
        <w:t xml:space="preserve">, Big data is used </w:t>
      </w:r>
      <w:r w:rsidR="007325A2">
        <w:t xml:space="preserve">for </w:t>
      </w:r>
      <w:r w:rsidR="0031287F">
        <w:t>estimating the severity of seasonal influenza.</w:t>
      </w:r>
      <w:r w:rsidR="00F650A7">
        <w:fldChar w:fldCharType="begin" w:fldLock="1"/>
      </w:r>
      <w:r w:rsidR="008352B7">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16]","plainTextFormattedCitation":"[16]","previouslyFormattedCitation":"[16]"},"properties":{"noteIndex":0},"schema":"https://github.com/citation-style-language/schema/raw/master/csl-citation.json"}</w:instrText>
      </w:r>
      <w:r w:rsidR="00F650A7">
        <w:fldChar w:fldCharType="separate"/>
      </w:r>
      <w:r w:rsidR="00F650A7" w:rsidRPr="00F650A7">
        <w:rPr>
          <w:noProof/>
        </w:rPr>
        <w:t>[16]</w:t>
      </w:r>
      <w:r w:rsidR="00F650A7">
        <w:fldChar w:fldCharType="end"/>
      </w:r>
      <w:r w:rsidR="0072526B">
        <w:t>. Shrimp disease occurrence prediction has been made with neural networks and logistic regression</w:t>
      </w:r>
      <w:r w:rsidR="008352B7">
        <w:fldChar w:fldCharType="begin" w:fldLock="1"/>
      </w:r>
      <w:r w:rsidR="00B812C4">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17]","plainTextFormattedCitation":"[17]","previouslyFormattedCitation":"[17]"},"properties":{"noteIndex":0},"schema":"https://github.com/citation-style-language/schema/raw/master/csl-citation.json"}</w:instrText>
      </w:r>
      <w:r w:rsidR="008352B7">
        <w:fldChar w:fldCharType="separate"/>
      </w:r>
      <w:r w:rsidR="008352B7" w:rsidRPr="008352B7">
        <w:rPr>
          <w:noProof/>
        </w:rPr>
        <w:t>[17]</w:t>
      </w:r>
      <w:r w:rsidR="008352B7">
        <w:fldChar w:fldCharType="end"/>
      </w:r>
      <w:r w:rsidR="006C4E58">
        <w:t xml:space="preserve"> In parallel,</w:t>
      </w:r>
      <w:r w:rsidR="002C5BA1">
        <w:t xml:space="preserve"> a network-based contact-tracing model has been developed to learn about outbreak propagation in STD’s.</w:t>
      </w:r>
      <w:r w:rsidR="002C5BA1">
        <w:fldChar w:fldCharType="begin" w:fldLock="1"/>
      </w:r>
      <w:r w:rsidR="004E4A1D">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18]","plainTextFormattedCitation":"[18]","previouslyFormattedCitation":"[18]"},"properties":{"noteIndex":0},"schema":"https://github.com/citation-style-language/schema/raw/master/csl-citation.json"}</w:instrText>
      </w:r>
      <w:r w:rsidR="002C5BA1">
        <w:fldChar w:fldCharType="separate"/>
      </w:r>
      <w:r w:rsidR="002C5BA1" w:rsidRPr="002C5BA1">
        <w:rPr>
          <w:noProof/>
        </w:rPr>
        <w:t>[18]</w:t>
      </w:r>
      <w:r w:rsidR="002C5BA1">
        <w:fldChar w:fldCharType="end"/>
      </w:r>
      <w:r w:rsidR="002C5BA1">
        <w:t xml:space="preserve"> Even genetics algorithms is used for finding optimal vaccination strategies in influenza.</w:t>
      </w:r>
      <w:r w:rsidR="004E4A1D">
        <w:fldChar w:fldCharType="begin" w:fldLock="1"/>
      </w:r>
      <w:r w:rsidR="00883B9E">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19]","plainTextFormattedCitation":"[19]","previouslyFormattedCitation":"[19]"},"properties":{"noteIndex":0},"schema":"https://github.com/citation-style-language/schema/raw/master/csl-citation.json"}</w:instrText>
      </w:r>
      <w:r w:rsidR="004E4A1D">
        <w:fldChar w:fldCharType="separate"/>
      </w:r>
      <w:r w:rsidR="004E4A1D" w:rsidRPr="004E4A1D">
        <w:rPr>
          <w:noProof/>
        </w:rPr>
        <w:t>[19]</w:t>
      </w:r>
      <w:r w:rsidR="004E4A1D">
        <w:fldChar w:fldCharType="end"/>
      </w:r>
      <w:r w:rsidR="00320648">
        <w:t xml:space="preserve"> </w:t>
      </w:r>
      <w:r w:rsidR="00883B9E">
        <w:t xml:space="preserve">In </w:t>
      </w:r>
      <w:r w:rsidR="00883B9E">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fldChar w:fldCharType="separate"/>
      </w:r>
      <w:r w:rsidR="00883B9E" w:rsidRPr="00883B9E">
        <w:rPr>
          <w:noProof/>
        </w:rPr>
        <w:t>[2]</w:t>
      </w:r>
      <w:r w:rsidR="00883B9E">
        <w:fldChar w:fldCharType="end"/>
      </w:r>
      <w:r w:rsidR="00883B9E">
        <w:t xml:space="preserve">, Yanez has </w:t>
      </w:r>
      <w:r w:rsidR="00A678C8">
        <w:t xml:space="preserve">created a baseline for how to design a reinforcement learning environment </w:t>
      </w:r>
      <w:r w:rsidR="00883B9E">
        <w:t xml:space="preserve">to represent the problem of epidemics and finding optimal interventions. In her study, agents represent the decision-makers such as governments, health institutions and the task </w:t>
      </w:r>
      <w:proofErr w:type="gramStart"/>
      <w:r w:rsidR="00883B9E">
        <w:t>is</w:t>
      </w:r>
      <w:proofErr w:type="gramEnd"/>
      <w:r w:rsidR="00883B9E">
        <w:t xml:space="preserve"> finding the optimal intervention strategy in 3 categories: preventive </w:t>
      </w:r>
      <w:proofErr w:type="spellStart"/>
      <w:r w:rsidR="00883B9E">
        <w:t>inverventions</w:t>
      </w:r>
      <w:proofErr w:type="spellEnd"/>
      <w:r w:rsidR="00883B9E">
        <w:t>, treatment of disease and reduce-transmission interventions.</w:t>
      </w:r>
      <w:r w:rsidR="00255672" w:rsidRPr="00255672">
        <w:t xml:space="preserve"> </w:t>
      </w:r>
      <w:r w:rsidR="00255672">
        <w:t>The state includes infection rates, reproducibility etc. besides whether they are susceptible, infected or recovered. The action set includes mask-wearing, social distancing, contact tracing, closing schools, lockdown etc. The reward is given related to the death or infection spread rates depending on selection. We abstracted the idea of having epidemic simulation to physical form and changed the representation of the agents to people. Instead of intervention strategies which governments can take, we have investigated precautions which can be applied by individuals. The action set was also inspired from Yanez,</w:t>
      </w:r>
      <w:r w:rsidR="00255672">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fldChar w:fldCharType="separate"/>
      </w:r>
      <w:r w:rsidR="00255672">
        <w:rPr>
          <w:noProof/>
        </w:rPr>
        <w:t>[2]</w:t>
      </w:r>
      <w:r w:rsidR="00255672">
        <w:fldChar w:fldCharType="end"/>
      </w:r>
      <w:r w:rsidR="00255672">
        <w:t xml:space="preserve"> but rather than abstractly representing mask-wearing or social distancing, our task was </w:t>
      </w:r>
      <w:r w:rsidR="00260219">
        <w:t>physically show that agents can create</w:t>
      </w:r>
      <w:r w:rsidR="00255672">
        <w:t xml:space="preserve"> these actions by the</w:t>
      </w:r>
      <w:r w:rsidR="00260219">
        <w:t>ir own</w:t>
      </w:r>
      <w:r w:rsidR="00255672">
        <w:t>.</w:t>
      </w:r>
      <w:r w:rsidR="00402F50">
        <w:t xml:space="preserve"> A recent study in 2018</w:t>
      </w:r>
      <w:r w:rsidR="001A4F6B">
        <w:t xml:space="preserve">, </w:t>
      </w:r>
      <w:r w:rsidR="001A4F6B">
        <w:fldChar w:fldCharType="begin" w:fldLock="1"/>
      </w:r>
      <w:r w:rsidR="001A4F6B">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20]","plainTextFormattedCitation":"[20]","previouslyFormattedCitation":"[20]"},"properties":{"noteIndex":0},"schema":"https://github.com/citation-style-language/schema/raw/master/csl-citation.json"}</w:instrText>
      </w:r>
      <w:r w:rsidR="001A4F6B">
        <w:fldChar w:fldCharType="separate"/>
      </w:r>
      <w:r w:rsidR="001A4F6B" w:rsidRPr="001A4F6B">
        <w:rPr>
          <w:noProof/>
        </w:rPr>
        <w:t>[20]</w:t>
      </w:r>
      <w:r w:rsidR="001A4F6B">
        <w:fldChar w:fldCharType="end"/>
      </w:r>
      <w:r w:rsidR="001A4F6B">
        <w:t xml:space="preserve"> approach the problem of selecting optimal strategies for influenza as k-bandit problem, which is a common problem in reinforcement learning.</w:t>
      </w:r>
      <w:r w:rsidR="001A4F6B">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1A4F6B">
        <w:fldChar w:fldCharType="separate"/>
      </w:r>
      <w:r w:rsidR="001A4F6B" w:rsidRPr="001A4F6B">
        <w:rPr>
          <w:noProof/>
        </w:rPr>
        <w:t>[14]</w:t>
      </w:r>
      <w:r w:rsidR="001A4F6B">
        <w:fldChar w:fldCharType="end"/>
      </w:r>
      <w:r w:rsidR="001A4F6B">
        <w:fldChar w:fldCharType="begin" w:fldLock="1"/>
      </w:r>
      <w:r w:rsidR="001A4F6B">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21]","plainTextFormattedCitation":"[21]","previouslyFormattedCitation":"[21]"},"properties":{"noteIndex":0},"schema":"https://github.com/citation-style-language/schema/raw/master/csl-citation.json"}</w:instrText>
      </w:r>
      <w:r w:rsidR="001A4F6B">
        <w:fldChar w:fldCharType="separate"/>
      </w:r>
      <w:r w:rsidR="001A4F6B" w:rsidRPr="001A4F6B">
        <w:rPr>
          <w:noProof/>
        </w:rPr>
        <w:t>[21]</w:t>
      </w:r>
      <w:r w:rsidR="001A4F6B">
        <w:fldChar w:fldCharType="end"/>
      </w:r>
    </w:p>
    <w:p w14:paraId="19C25314" w14:textId="7DE01B4D" w:rsidR="00515BF7" w:rsidRDefault="00515BF7" w:rsidP="00F013DC">
      <w:pPr>
        <w:pStyle w:val="ListParagraph"/>
      </w:pPr>
      <w:bookmarkStart w:id="10" w:name="_Toc49859305"/>
      <w:r>
        <w:t>MULTI-AGENT REINFORCEMENT LEARNING</w:t>
      </w:r>
      <w:bookmarkEnd w:id="10"/>
    </w:p>
    <w:p w14:paraId="35596A07" w14:textId="198446D2" w:rsidR="00E05577" w:rsidRDefault="00E67882" w:rsidP="00D04417">
      <w:pPr>
        <w:ind w:firstLine="360"/>
        <w:jc w:val="both"/>
      </w:pPr>
      <w:r w:rsidRPr="00E67882">
        <w:t>In the context of Multi</w:t>
      </w:r>
      <w:r>
        <w:t>-agent, there ha</w:t>
      </w:r>
      <w:r w:rsidR="00ED659B">
        <w:t>ve</w:t>
      </w:r>
      <w:r>
        <w:t xml:space="preserve"> been many researches in the literature. Many </w:t>
      </w:r>
      <w:r w:rsidR="00A33897">
        <w:t xml:space="preserve">reinforcement learning tasks involve the participation of more than one single agent which </w:t>
      </w:r>
      <w:r w:rsidR="00B812C4">
        <w:t>fall into the area of multi-agent reinforcement learning</w:t>
      </w:r>
      <w:r w:rsidR="00E85985">
        <w:t xml:space="preserve"> (MARL),</w:t>
      </w:r>
      <w:r w:rsidR="00B812C4">
        <w:t>.</w:t>
      </w:r>
      <w:r w:rsidR="00B812C4">
        <w:fldChar w:fldCharType="begin" w:fldLock="1"/>
      </w:r>
      <w:r w:rsidR="00ED659B">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22]","plainTextFormattedCitation":"[22]","previouslyFormattedCitation":"[22]"},"properties":{"noteIndex":0},"schema":"https://github.com/citation-style-language/schema/raw/master/csl-citation.json"}</w:instrText>
      </w:r>
      <w:r w:rsidR="00B812C4">
        <w:fldChar w:fldCharType="separate"/>
      </w:r>
      <w:r w:rsidR="00B812C4" w:rsidRPr="00B812C4">
        <w:rPr>
          <w:noProof/>
        </w:rPr>
        <w:t>[22]</w:t>
      </w:r>
      <w:r w:rsidR="00B812C4">
        <w:fldChar w:fldCharType="end"/>
      </w:r>
      <w:r w:rsidR="00ED659B">
        <w:t xml:space="preserve">. </w:t>
      </w:r>
      <w:r w:rsidR="00ED659B" w:rsidRPr="00ED659B">
        <w:t xml:space="preserve">Recent years have witnessed </w:t>
      </w:r>
      <w:r w:rsidR="00ED659B">
        <w:t xml:space="preserve">astonishing </w:t>
      </w:r>
      <w:r w:rsidR="00ED659B" w:rsidRPr="00ED659B">
        <w:t xml:space="preserve">advances </w:t>
      </w:r>
      <w:r w:rsidR="00ED659B">
        <w:t>in</w:t>
      </w:r>
      <w:r w:rsidR="00ED659B" w:rsidRPr="00ED659B">
        <w:t xml:space="preserve"> </w:t>
      </w:r>
      <w:r w:rsidR="00E85985">
        <w:t>MARL</w:t>
      </w:r>
      <w:r w:rsidR="004D6E6A">
        <w:t xml:space="preserve"> </w:t>
      </w:r>
      <w:r w:rsidR="00ED659B">
        <w:t xml:space="preserve">such as </w:t>
      </w:r>
      <w:proofErr w:type="spellStart"/>
      <w:r w:rsidR="00ED659B">
        <w:t>OpenAI’s</w:t>
      </w:r>
      <w:proofErr w:type="spellEnd"/>
      <w:r w:rsidR="00ED659B">
        <w:t xml:space="preserve"> Hide and Seek game and </w:t>
      </w:r>
      <w:proofErr w:type="spellStart"/>
      <w:r w:rsidR="00ED659B">
        <w:t>Dota</w:t>
      </w:r>
      <w:proofErr w:type="spellEnd"/>
      <w:r w:rsidR="00ED659B">
        <w:t xml:space="preserve"> 2 AI OpenAI Five</w:t>
      </w:r>
      <w:r w:rsidR="00ED659B">
        <w:fldChar w:fldCharType="begin" w:fldLock="1"/>
      </w:r>
      <w:r w:rsidR="00ED659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ED659B">
        <w:fldChar w:fldCharType="separate"/>
      </w:r>
      <w:r w:rsidR="00ED659B" w:rsidRPr="00ED659B">
        <w:rPr>
          <w:noProof/>
        </w:rPr>
        <w:t>[3]</w:t>
      </w:r>
      <w:r w:rsidR="00ED659B">
        <w:fldChar w:fldCharType="end"/>
      </w:r>
      <w:r w:rsidR="00ED659B">
        <w:fldChar w:fldCharType="begin" w:fldLock="1"/>
      </w:r>
      <w:r w:rsidR="00D55D97">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23]","plainTextFormattedCitation":"[23]","previouslyFormattedCitation":"[23]"},"properties":{"noteIndex":0},"schema":"https://github.com/citation-style-language/schema/raw/master/csl-citation.json"}</w:instrText>
      </w:r>
      <w:r w:rsidR="00ED659B">
        <w:fldChar w:fldCharType="separate"/>
      </w:r>
      <w:r w:rsidR="00ED659B" w:rsidRPr="00ED659B">
        <w:rPr>
          <w:noProof/>
        </w:rPr>
        <w:t>[23]</w:t>
      </w:r>
      <w:r w:rsidR="00ED659B">
        <w:fldChar w:fldCharType="end"/>
      </w:r>
      <w:r w:rsidR="003052E6">
        <w:t xml:space="preserve"> These developments became possible due to the development of deep neural networks (DNNs). In multi-agent RL tasks, agents operate in a common environment each of which aims to optimize </w:t>
      </w:r>
      <w:r w:rsidR="00622F30">
        <w:t>its own cumulative reward</w:t>
      </w:r>
      <w:r w:rsidR="003052E6">
        <w:t xml:space="preserve"> by interacting with the environment and other agents</w:t>
      </w:r>
      <w:r w:rsidR="00D55D97">
        <w:t>.</w:t>
      </w:r>
      <w:r w:rsidR="00D55D97">
        <w:fldChar w:fldCharType="begin" w:fldLock="1"/>
      </w:r>
      <w:r w:rsidR="003343F4">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24]","plainTextFormattedCitation":"[24]","previouslyFormattedCitation":"[24]"},"properties":{"noteIndex":0},"schema":"https://github.com/citation-style-language/schema/raw/master/csl-citation.json"}</w:instrText>
      </w:r>
      <w:r w:rsidR="00D55D97">
        <w:fldChar w:fldCharType="separate"/>
      </w:r>
      <w:r w:rsidR="00D55D97" w:rsidRPr="00D55D97">
        <w:rPr>
          <w:noProof/>
        </w:rPr>
        <w:t>[24]</w:t>
      </w:r>
      <w:r w:rsidR="00D55D97">
        <w:fldChar w:fldCharType="end"/>
      </w:r>
      <w:r w:rsidR="00D55D97">
        <w:t xml:space="preserve"> Due to the interaction between agents, the tasks complexity </w:t>
      </w:r>
      <w:r w:rsidR="00622F30">
        <w:t xml:space="preserve">and according to that needed computation power </w:t>
      </w:r>
      <w:r w:rsidR="00D55D97">
        <w:t>can be increased exponentially</w:t>
      </w:r>
      <w:r w:rsidR="00622F30">
        <w:t>.</w:t>
      </w:r>
      <w:r w:rsidR="00546354">
        <w:t xml:space="preserve"> On the other hand, under the favor of the complexity it provides, multi-agents systems </w:t>
      </w:r>
      <w:r w:rsidR="00A81588">
        <w:t>reserve</w:t>
      </w:r>
      <w:r w:rsidR="00546354">
        <w:t xml:space="preserve"> a place in many areas from social science to </w:t>
      </w:r>
      <w:r w:rsidR="003343F4">
        <w:t>finance</w:t>
      </w:r>
      <w:r w:rsidR="00546354">
        <w:t>.</w:t>
      </w:r>
      <w:r w:rsidR="003343F4">
        <w:fldChar w:fldCharType="begin" w:fldLock="1"/>
      </w:r>
      <w:r w:rsidR="00C03671">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25]","plainTextFormattedCitation":"[25]","previouslyFormattedCitation":"[25]"},"properties":{"noteIndex":0},"schema":"https://github.com/citation-style-language/schema/raw/master/csl-citation.json"}</w:instrText>
      </w:r>
      <w:r w:rsidR="003343F4">
        <w:fldChar w:fldCharType="separate"/>
      </w:r>
      <w:r w:rsidR="003343F4" w:rsidRPr="003343F4">
        <w:rPr>
          <w:noProof/>
        </w:rPr>
        <w:t>[25]</w:t>
      </w:r>
      <w:r w:rsidR="003343F4">
        <w:fldChar w:fldCharType="end"/>
      </w:r>
      <w:r w:rsidR="00C03671">
        <w:fldChar w:fldCharType="begin" w:fldLock="1"/>
      </w:r>
      <w:r w:rsidR="004D6E6A">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26]","plainTextFormattedCitation":"[26]","previouslyFormattedCitation":"[26]"},"properties":{"noteIndex":0},"schema":"https://github.com/citation-style-language/schema/raw/master/csl-citation.json"}</w:instrText>
      </w:r>
      <w:r w:rsidR="00C03671">
        <w:fldChar w:fldCharType="separate"/>
      </w:r>
      <w:r w:rsidR="00C03671" w:rsidRPr="00C03671">
        <w:rPr>
          <w:noProof/>
        </w:rPr>
        <w:t>[26]</w:t>
      </w:r>
      <w:r w:rsidR="00C03671">
        <w:fldChar w:fldCharType="end"/>
      </w:r>
      <w:r w:rsidR="00A81588">
        <w:t xml:space="preserve"> Multi-agent algorithms can be divided into 3 categories</w:t>
      </w:r>
      <w:r w:rsidR="00E85985">
        <w:t>;</w:t>
      </w:r>
      <w:r w:rsidR="00A81588">
        <w:t xml:space="preserve"> cooperative, competitive, and the combination of this two depending on the task which agents solve. </w:t>
      </w:r>
      <w:r w:rsidR="000165E0">
        <w:t xml:space="preserve"> In the </w:t>
      </w:r>
      <w:r w:rsidR="000165E0">
        <w:lastRenderedPageBreak/>
        <w:t xml:space="preserve">cooperative settings, agents collaborate </w:t>
      </w:r>
      <w:r w:rsidR="007335FF">
        <w:t>with each other</w:t>
      </w:r>
      <w:r w:rsidR="004D6E6A">
        <w:t xml:space="preserve"> while try to optimize the common long-term cumulative return. On the contrary, in competitive multiagent tasks, the cumulative reward of agents sums up to </w:t>
      </w:r>
      <w:r w:rsidR="00AF5056">
        <w:t>zero. The</w:t>
      </w:r>
      <w:r w:rsidR="00C43EDF">
        <w:t xml:space="preserve"> combination of these two</w:t>
      </w:r>
      <w:r w:rsidR="00AF5056">
        <w:t xml:space="preserve"> also</w:t>
      </w:r>
      <w:r w:rsidR="00C43EDF">
        <w:t xml:space="preserve"> called as </w:t>
      </w:r>
      <w:r w:rsidR="00AF5056">
        <w:t>“Ecosystem” which is m</w:t>
      </w:r>
      <w:r w:rsidR="00C43EDF">
        <w:t>ultiple interacting agents with independent reward signals</w:t>
      </w:r>
      <w:r w:rsidR="00AF5056">
        <w:t>. This kind of environments can be thought of as an environment with full of animals where some of them will collaborate and some of them will compete.</w:t>
      </w:r>
      <w:r w:rsidR="004D6E6A">
        <w:t xml:space="preserve"> Apart from interaction between agents in MARL,</w:t>
      </w:r>
      <w:r w:rsidR="0060706E">
        <w:t xml:space="preserve"> the basic framework of multi-agents</w:t>
      </w:r>
      <w:r w:rsidR="004D6E6A">
        <w:t xml:space="preserve"> </w:t>
      </w:r>
      <w:r w:rsidR="0060706E">
        <w:t>differs</w:t>
      </w:r>
      <w:r w:rsidR="004D6E6A">
        <w:t xml:space="preserve"> from single agent settings</w:t>
      </w:r>
      <w:r w:rsidR="0060706E">
        <w:t xml:space="preserve"> in terms of stationarity. A</w:t>
      </w:r>
      <w:r w:rsidR="004D6E6A">
        <w:t xml:space="preserve">gents improve their policies </w:t>
      </w:r>
      <w:r w:rsidR="00E85985">
        <w:t>concurrently</w:t>
      </w:r>
      <w:r w:rsidR="004D6E6A">
        <w:t xml:space="preserve"> which creates self </w:t>
      </w:r>
      <w:proofErr w:type="spellStart"/>
      <w:r w:rsidR="004D6E6A">
        <w:t>autocurricula</w:t>
      </w:r>
      <w:proofErr w:type="spellEnd"/>
      <w:r w:rsidR="009258BE">
        <w:t xml:space="preserve"> </w:t>
      </w:r>
      <w:r w:rsidR="004D6E6A">
        <w:fldChar w:fldCharType="begin" w:fldLock="1"/>
      </w:r>
      <w:r w:rsidR="009258BE">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D6E6A">
        <w:fldChar w:fldCharType="separate"/>
      </w:r>
      <w:r w:rsidR="004D6E6A" w:rsidRPr="004D6E6A">
        <w:rPr>
          <w:noProof/>
        </w:rPr>
        <w:t>[3]</w:t>
      </w:r>
      <w:r w:rsidR="004D6E6A">
        <w:fldChar w:fldCharType="end"/>
      </w:r>
      <w:r w:rsidR="004D6E6A">
        <w:t xml:space="preserve"> and the environment faced by agents become non-stationary</w:t>
      </w:r>
      <w:r w:rsidR="009258BE">
        <w:t xml:space="preserve"> in MARL</w:t>
      </w:r>
      <w:r w:rsidR="004D6E6A">
        <w:t>.</w:t>
      </w:r>
      <w:r w:rsidR="009258BE">
        <w:fldChar w:fldCharType="begin" w:fldLock="1"/>
      </w:r>
      <w:r w:rsidR="00856691">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9258BE">
        <w:fldChar w:fldCharType="separate"/>
      </w:r>
      <w:r w:rsidR="009258BE" w:rsidRPr="009258BE">
        <w:rPr>
          <w:noProof/>
        </w:rPr>
        <w:t>[27]</w:t>
      </w:r>
      <w:r w:rsidR="009258BE">
        <w:fldChar w:fldCharType="end"/>
      </w:r>
      <w:r w:rsidR="004D6E6A">
        <w:t xml:space="preserve"> </w:t>
      </w:r>
      <w:r w:rsidR="009258BE">
        <w:t xml:space="preserve">Eliminating the stationary environment settings </w:t>
      </w:r>
      <w:r w:rsidR="00E85985">
        <w:t>is</w:t>
      </w:r>
      <w:r w:rsidR="009258BE">
        <w:t xml:space="preserve"> also a choice of design. </w:t>
      </w:r>
      <w:r w:rsidR="00FB4302">
        <w:t>Although RL</w:t>
      </w:r>
      <w:r w:rsidR="009258BE">
        <w:t xml:space="preserve"> methods optimized themselves in stationary environments </w:t>
      </w:r>
      <w:r w:rsidR="00E85985">
        <w:t>better</w:t>
      </w:r>
      <w:r w:rsidR="009258BE">
        <w:t xml:space="preserve"> than non-stationary ones</w:t>
      </w:r>
      <w:r w:rsidR="00856691">
        <w:t xml:space="preserve"> they are restrictive and </w:t>
      </w:r>
      <w:r w:rsidR="00E85985" w:rsidRPr="00E85985">
        <w:t xml:space="preserve">usually </w:t>
      </w:r>
      <w:r w:rsidR="00856691">
        <w:t>overfit the task</w:t>
      </w:r>
      <w:r w:rsidR="00FB4302">
        <w:t>. As researchers our goal was to get as close as possible to a real</w:t>
      </w:r>
      <w:r w:rsidR="00FC50B1">
        <w:t>-world</w:t>
      </w:r>
      <w:r w:rsidR="00FB4302">
        <w:t xml:space="preserve"> scenario</w:t>
      </w:r>
      <w:r w:rsidR="00FC50B1">
        <w:t>s</w:t>
      </w:r>
      <w:r w:rsidR="00FB4302">
        <w:t xml:space="preserve"> since almost every one of the real</w:t>
      </w:r>
      <w:r w:rsidR="00FC50B1">
        <w:t>-life applications</w:t>
      </w:r>
      <w:r w:rsidR="00FB4302">
        <w:t xml:space="preserve"> are non-stationary.</w:t>
      </w:r>
      <w:r w:rsidR="00856691">
        <w:fldChar w:fldCharType="begin" w:fldLock="1"/>
      </w:r>
      <w:r w:rsidR="00FB4302">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856691">
        <w:fldChar w:fldCharType="separate"/>
      </w:r>
      <w:r w:rsidR="00856691" w:rsidRPr="00856691">
        <w:rPr>
          <w:noProof/>
        </w:rPr>
        <w:t>[27]</w:t>
      </w:r>
      <w:r w:rsidR="00856691">
        <w:fldChar w:fldCharType="end"/>
      </w:r>
      <w:r w:rsidR="00FC50B1">
        <w:t xml:space="preserve"> Furthermore in </w:t>
      </w:r>
      <w:r w:rsidR="00FC50B1">
        <w:fldChar w:fldCharType="begin" w:fldLock="1"/>
      </w:r>
      <w:r w:rsidR="00A375FE">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28]","plainTextFormattedCitation":"[28]","previouslyFormattedCitation":"[28]"},"properties":{"noteIndex":0},"schema":"https://github.com/citation-style-language/schema/raw/master/csl-citation.json"}</w:instrText>
      </w:r>
      <w:r w:rsidR="00FC50B1">
        <w:fldChar w:fldCharType="separate"/>
      </w:r>
      <w:r w:rsidR="00FC50B1" w:rsidRPr="00FC50B1">
        <w:rPr>
          <w:noProof/>
        </w:rPr>
        <w:t>[28]</w:t>
      </w:r>
      <w:r w:rsidR="00FC50B1">
        <w:fldChar w:fldCharType="end"/>
      </w:r>
      <w:r w:rsidR="004575C1">
        <w:t xml:space="preserve">, authors discuss that MARL systems suffer from the curse of dimensionality also known as </w:t>
      </w:r>
      <w:r w:rsidR="004575C1" w:rsidRPr="004575C1">
        <w:t>combinatorial nature of MARL</w:t>
      </w:r>
      <w:r w:rsidR="004575C1">
        <w:t>.</w:t>
      </w:r>
      <w:r w:rsidR="00D04417" w:rsidRPr="00D04417">
        <w:t xml:space="preserve"> </w:t>
      </w:r>
      <w:r w:rsidR="00D04417">
        <w:t xml:space="preserve">One way to </w:t>
      </w:r>
      <w:r w:rsidR="008C576A">
        <w:t>overcome this difficulty</w:t>
      </w:r>
      <w:r w:rsidR="00D04417">
        <w:t xml:space="preserve"> </w:t>
      </w:r>
      <w:r w:rsidR="008C576A">
        <w:t xml:space="preserve">in </w:t>
      </w:r>
      <w:r w:rsidR="00D04417">
        <w:t>multiagent scenarios is the use of search parallelization</w:t>
      </w:r>
      <w:r w:rsidR="008C576A">
        <w:t xml:space="preserve"> </w:t>
      </w:r>
      <w:r w:rsidR="00EA000C">
        <w:t xml:space="preserve">which is possible with neural networks. In upcoming </w:t>
      </w:r>
      <w:r w:rsidR="000B33FF">
        <w:t>paragraphs,</w:t>
      </w:r>
      <w:r w:rsidR="00EA000C">
        <w:t xml:space="preserve"> we will discuss the advantage of using deep neural </w:t>
      </w:r>
      <w:r w:rsidR="00016B44">
        <w:t>networks with</w:t>
      </w:r>
      <w:r w:rsidR="00EA000C">
        <w:t xml:space="preserve"> approximation algorithms such as Proximal Policy Algorithm (PPO) in deep reinforcement learning (DRL).</w:t>
      </w:r>
    </w:p>
    <w:p w14:paraId="029DA4DC" w14:textId="27557B8F" w:rsidR="00515BF7" w:rsidRDefault="00515BF7" w:rsidP="00F013DC">
      <w:pPr>
        <w:pStyle w:val="ListParagraph"/>
      </w:pPr>
      <w:bookmarkStart w:id="11" w:name="_Toc49859306"/>
      <w:r>
        <w:t>COOPERATIVE MULTI-AGENT</w:t>
      </w:r>
      <w:bookmarkEnd w:id="11"/>
    </w:p>
    <w:p w14:paraId="16395E76" w14:textId="480B6E73" w:rsidR="00016B44" w:rsidRDefault="00A81588" w:rsidP="00A81588">
      <w:pPr>
        <w:ind w:firstLine="360"/>
        <w:jc w:val="both"/>
      </w:pPr>
      <w:r>
        <w:t xml:space="preserve">Cooperation between agents fits the definition of surviving in an epidemic outbreak therefore we focused on developing </w:t>
      </w:r>
      <w:r w:rsidR="00E05577">
        <w:t>a</w:t>
      </w:r>
      <w:r>
        <w:t xml:space="preserve"> cooperative </w:t>
      </w:r>
      <w:r w:rsidR="00EA000C">
        <w:t>environment.</w:t>
      </w:r>
      <w:r w:rsidR="00524A38">
        <w:t xml:space="preserve"> Agents creates strategies even though they don’t share the same observations. The collaboration comes from having the common goal. Cooperative also called utilitarian agents </w:t>
      </w:r>
      <w:proofErr w:type="gramStart"/>
      <w:r w:rsidR="00524A38">
        <w:t>can be seen as</w:t>
      </w:r>
      <w:proofErr w:type="gramEnd"/>
      <w:r w:rsidR="00524A38">
        <w:t xml:space="preserve"> competitive too if they accidentally learn an aggressive policy work and stuck with it. </w:t>
      </w:r>
      <w:r w:rsidR="006A18AB">
        <w:t xml:space="preserve">Therefore, researcher needs to design carefully the dynamics of the environment. </w:t>
      </w:r>
      <w:r w:rsidR="00596137">
        <w:t xml:space="preserve">There are </w:t>
      </w:r>
      <w:r w:rsidR="00C5464E">
        <w:t>two</w:t>
      </w:r>
      <w:r w:rsidR="00A375FE">
        <w:t xml:space="preserve"> types of learning</w:t>
      </w:r>
      <w:r w:rsidR="00016B44">
        <w:t xml:space="preserve"> strategy</w:t>
      </w:r>
      <w:r w:rsidR="00A375FE">
        <w:t xml:space="preserve"> in cooperative multi agent RL</w:t>
      </w:r>
      <w:r w:rsidR="00016B44">
        <w:t>.</w:t>
      </w:r>
      <w:r w:rsidR="00C5464E">
        <w:t xml:space="preserve"> </w:t>
      </w:r>
      <w:r w:rsidR="00016B44" w:rsidRPr="00016B44">
        <w:rPr>
          <w:i/>
          <w:iCs/>
        </w:rPr>
        <w:t>Team l</w:t>
      </w:r>
      <w:r w:rsidR="00A375FE" w:rsidRPr="00016B44">
        <w:rPr>
          <w:i/>
          <w:iCs/>
        </w:rPr>
        <w:t>earning</w:t>
      </w:r>
      <w:r w:rsidR="00016B44">
        <w:t xml:space="preserve"> and </w:t>
      </w:r>
      <w:r w:rsidR="00016B44" w:rsidRPr="00016B44">
        <w:rPr>
          <w:i/>
          <w:iCs/>
        </w:rPr>
        <w:t>concurrent learning</w:t>
      </w:r>
      <w:r w:rsidR="00A375FE">
        <w:t xml:space="preserve">. </w:t>
      </w:r>
      <w:r w:rsidR="00016B44">
        <w:t>Team learning</w:t>
      </w:r>
      <w:r w:rsidR="00A375FE">
        <w:t xml:space="preserve"> is a common and easy way to design agents where they learn same set of behavior.</w:t>
      </w:r>
      <w:r w:rsidR="00A375FE">
        <w:fldChar w:fldCharType="begin" w:fldLock="1"/>
      </w:r>
      <w:r w:rsidR="00016B4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A375FE">
        <w:fldChar w:fldCharType="separate"/>
      </w:r>
      <w:r w:rsidR="00A375FE" w:rsidRPr="00A375FE">
        <w:rPr>
          <w:noProof/>
        </w:rPr>
        <w:t>[29]</w:t>
      </w:r>
      <w:r w:rsidR="00A375FE">
        <w:fldChar w:fldCharType="end"/>
      </w:r>
      <w:r w:rsidR="00A375FE">
        <w:t xml:space="preserve"> The advantage of </w:t>
      </w:r>
      <w:r w:rsidR="00C5464E">
        <w:t>team learning approach is that it can use single agent machine-learning techniques which sidesteps the complexity of co-adaptation of several learners</w:t>
      </w:r>
      <w:r w:rsidR="00016B44">
        <w:t xml:space="preserve"> as it is the case in concurrent learning. </w:t>
      </w:r>
    </w:p>
    <w:p w14:paraId="79990099" w14:textId="7C05605B" w:rsidR="00EE4ED0" w:rsidRPr="00EE4ED0" w:rsidRDefault="00A2317F" w:rsidP="00EE4ED0">
      <w:pPr>
        <w:pStyle w:val="Heading3"/>
      </w:pPr>
      <w:bookmarkStart w:id="12" w:name="_Toc49859307"/>
      <w:r>
        <w:t>T</w:t>
      </w:r>
      <w:r w:rsidR="00207A56">
        <w:t>eam Learning</w:t>
      </w:r>
      <w:bookmarkEnd w:id="12"/>
    </w:p>
    <w:p w14:paraId="7B4654B2" w14:textId="2AD84E4F" w:rsidR="00980005" w:rsidRDefault="00016B44" w:rsidP="00A81588">
      <w:pPr>
        <w:ind w:firstLine="360"/>
        <w:jc w:val="both"/>
      </w:pPr>
      <w:r>
        <w:t>Team learning may be divided into two categories.</w:t>
      </w:r>
      <w:r w:rsidRPr="00016B44">
        <w:t xml:space="preserve"> </w:t>
      </w:r>
      <w:r w:rsidR="003B376F">
        <w:rPr>
          <w:i/>
          <w:iCs/>
        </w:rPr>
        <w:t>H</w:t>
      </w:r>
      <w:r w:rsidRPr="00016B44">
        <w:rPr>
          <w:i/>
          <w:iCs/>
        </w:rPr>
        <w:t xml:space="preserve">omogeneous </w:t>
      </w:r>
      <w:r w:rsidRPr="00016B44">
        <w:t xml:space="preserve">and </w:t>
      </w:r>
      <w:r w:rsidRPr="00016B44">
        <w:rPr>
          <w:i/>
          <w:iCs/>
        </w:rPr>
        <w:t>heterogeneous</w:t>
      </w:r>
      <w:r w:rsidRPr="00016B44">
        <w:t xml:space="preserve"> team learning</w:t>
      </w:r>
      <w:r>
        <w:t>.</w:t>
      </w:r>
      <w:r>
        <w:fldChar w:fldCharType="begin" w:fldLock="1"/>
      </w:r>
      <w:r w:rsidR="003A0D3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fldChar w:fldCharType="separate"/>
      </w:r>
      <w:r w:rsidRPr="00016B44">
        <w:rPr>
          <w:noProof/>
        </w:rPr>
        <w:t>[29]</w:t>
      </w:r>
      <w:r>
        <w:fldChar w:fldCharType="end"/>
      </w:r>
      <w:r w:rsidR="003B376F">
        <w:t xml:space="preserve"> In homogeneous team learning all agents have the same goals and actions. The only differences among them are their sensory observations and their current states which differentiate their </w:t>
      </w:r>
      <w:r w:rsidR="003A0D37">
        <w:t>decisions</w:t>
      </w:r>
      <w:r w:rsidR="003B376F">
        <w:t>.</w:t>
      </w:r>
      <w:r w:rsidR="003A0D37">
        <w:t xml:space="preserve"> They learn single agent behavior which is known by every agent in the environment. On the other hand, heterogenous team agents can develop more complex behaviors with different roles in team. Heterogeneous teams have larger actions space but generally converge to a better solution through agent specialization.</w:t>
      </w:r>
      <w:r w:rsidR="003A0D37">
        <w:fldChar w:fldCharType="begin" w:fldLock="1"/>
      </w:r>
      <w:r w:rsidR="00B472D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3A0D37">
        <w:fldChar w:fldCharType="separate"/>
      </w:r>
      <w:r w:rsidR="003A0D37" w:rsidRPr="003A0D37">
        <w:rPr>
          <w:noProof/>
        </w:rPr>
        <w:t>[29]</w:t>
      </w:r>
      <w:r w:rsidR="003A0D37">
        <w:fldChar w:fldCharType="end"/>
      </w:r>
      <w:r w:rsidR="003A0D37">
        <w:t xml:space="preserve">  Choosing among these approaches depends on the reinforcement task</w:t>
      </w:r>
      <w:r w:rsidR="00B472D4">
        <w:t xml:space="preserve"> and some problems do not require agent specialization.</w:t>
      </w:r>
      <w:r w:rsidR="003A0D37">
        <w:t xml:space="preserve"> In our task we </w:t>
      </w:r>
      <w:r w:rsidR="00B472D4">
        <w:t>believed individuals do not need specialization and therefore we implemented</w:t>
      </w:r>
      <w:r w:rsidR="003A0D37">
        <w:t xml:space="preserve"> a homogeneous team learning multi agents to represent the </w:t>
      </w:r>
      <w:r w:rsidR="00B472D4">
        <w:t>individuals</w:t>
      </w:r>
      <w:r w:rsidR="003A0D37">
        <w:t xml:space="preserve"> in equal conditions</w:t>
      </w:r>
      <w:r w:rsidR="00B472D4">
        <w:t xml:space="preserve">. As an advantage of utilizing same brain, the search space is remarkably reduced during the training. Surprisingly in our case, as author mentions in </w:t>
      </w:r>
      <w:r w:rsidR="00B472D4">
        <w:fldChar w:fldCharType="begin" w:fldLock="1"/>
      </w:r>
      <w:r w:rsidR="00E82B8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B472D4">
        <w:fldChar w:fldCharType="separate"/>
      </w:r>
      <w:r w:rsidR="00B472D4" w:rsidRPr="00B472D4">
        <w:rPr>
          <w:noProof/>
        </w:rPr>
        <w:t>[29]</w:t>
      </w:r>
      <w:r w:rsidR="00B472D4">
        <w:fldChar w:fldCharType="end"/>
      </w:r>
      <w:r w:rsidR="000B33FF">
        <w:t>,</w:t>
      </w:r>
      <w:r w:rsidR="00B472D4">
        <w:t xml:space="preserve"> homogeneous agents learned to act heterogeneously d</w:t>
      </w:r>
      <w:r w:rsidR="000B33FF">
        <w:t xml:space="preserve">ue to the </w:t>
      </w:r>
      <w:r w:rsidR="00B472D4">
        <w:t>development of sub-behavior that differs based on agent’s health status. This behavior is discussed in results chapter.</w:t>
      </w:r>
    </w:p>
    <w:p w14:paraId="7E90E256" w14:textId="0829FF84" w:rsidR="008B5CB8" w:rsidRDefault="00207A56" w:rsidP="008B5CB8">
      <w:pPr>
        <w:pStyle w:val="Heading3"/>
      </w:pPr>
      <w:bookmarkStart w:id="13" w:name="_Toc49859308"/>
      <w:r>
        <w:t>Concurrent Learning</w:t>
      </w:r>
      <w:bookmarkEnd w:id="13"/>
    </w:p>
    <w:p w14:paraId="6C9B2C00" w14:textId="44A16447" w:rsidR="00CA500A" w:rsidRDefault="00A93811" w:rsidP="00CA500A">
      <w:pPr>
        <w:ind w:firstLine="360"/>
        <w:jc w:val="both"/>
      </w:pPr>
      <w:r>
        <w:t xml:space="preserve">A common alternative learning strategy to team learning in cooperative </w:t>
      </w:r>
      <w:r w:rsidR="00CA500A">
        <w:t xml:space="preserve">MAS </w:t>
      </w:r>
      <w:r>
        <w:t>is concurrent learning.</w:t>
      </w:r>
      <w:r w:rsidR="00CA500A">
        <w:t xml:space="preserve"> </w:t>
      </w:r>
      <w:r w:rsidR="00CA500A" w:rsidRPr="00CA500A">
        <w:t>The fundamental difference is that each agent has its own brain and they attempt to improve different parts of the team easier since the tasks can be learned independently in a degree.</w:t>
      </w:r>
      <w:r w:rsidR="00CA500A">
        <w:t xml:space="preserve"> However, the problem with concurrent learning is learners co-adapting. In team learning where agents can use standard single-agent RL algorithms, they explore the environment while improv</w:t>
      </w:r>
      <w:r w:rsidR="00547054">
        <w:t>ing</w:t>
      </w:r>
      <w:r w:rsidR="00CA500A">
        <w:t xml:space="preserve"> their policy. On the contrary</w:t>
      </w:r>
      <w:r w:rsidR="003A3F74">
        <w:t>,</w:t>
      </w:r>
      <w:r w:rsidR="00CA500A">
        <w:t xml:space="preserve"> in concurrent learning</w:t>
      </w:r>
      <w:r w:rsidR="003A3F74">
        <w:t xml:space="preserve"> </w:t>
      </w:r>
      <w:r w:rsidR="00CA500A">
        <w:t xml:space="preserve">agents </w:t>
      </w:r>
      <w:r w:rsidR="003A3F74">
        <w:t>can make obsolete assumptions about others’ behaviors while others modify their current behavior.</w:t>
      </w:r>
      <w:r w:rsidR="00E82B87">
        <w:fldChar w:fldCharType="begin" w:fldLock="1"/>
      </w:r>
      <w:r w:rsidR="00FA4430">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30]","plainTextFormattedCitation":"[30]","previouslyFormattedCitation":"[30]"},"properties":{"noteIndex":0},"schema":"https://github.com/citation-style-language/schema/raw/master/csl-citation.json"}</w:instrText>
      </w:r>
      <w:r w:rsidR="00E82B87">
        <w:fldChar w:fldCharType="separate"/>
      </w:r>
      <w:r w:rsidR="00E82B87" w:rsidRPr="00E82B87">
        <w:rPr>
          <w:noProof/>
        </w:rPr>
        <w:t>[30]</w:t>
      </w:r>
      <w:r w:rsidR="00E82B87">
        <w:fldChar w:fldCharType="end"/>
      </w:r>
      <w:r w:rsidR="003A3F74">
        <w:t xml:space="preserve"> </w:t>
      </w:r>
      <w:r w:rsidR="00E82B87">
        <w:t xml:space="preserve"> One way to tackle this problem is assuming that other agents are also </w:t>
      </w:r>
      <w:r w:rsidR="00603AFD">
        <w:t>the</w:t>
      </w:r>
      <w:r w:rsidR="00E82B87">
        <w:t xml:space="preserve"> part of the dynamic environment</w:t>
      </w:r>
      <w:r w:rsidR="00547054">
        <w:t xml:space="preserve"> </w:t>
      </w:r>
      <w:r w:rsidR="00547054">
        <w:lastRenderedPageBreak/>
        <w:t xml:space="preserve">although </w:t>
      </w:r>
      <w:r w:rsidR="00603AFD">
        <w:t>agent</w:t>
      </w:r>
      <w:r w:rsidR="00547054">
        <w:t>s</w:t>
      </w:r>
      <w:r w:rsidR="00E82B87">
        <w:t xml:space="preserve"> are</w:t>
      </w:r>
      <w:r w:rsidR="00547054">
        <w:t xml:space="preserve"> more than </w:t>
      </w:r>
      <w:r w:rsidR="00E82B87">
        <w:t>dynamic units</w:t>
      </w:r>
      <w:r w:rsidR="00603AFD">
        <w:t>, they</w:t>
      </w:r>
      <w:r w:rsidR="00E82B87">
        <w:t xml:space="preserve"> also impro</w:t>
      </w:r>
      <w:r w:rsidR="00603AFD">
        <w:t>ve</w:t>
      </w:r>
      <w:r w:rsidR="00E82B87">
        <w:t xml:space="preserve"> their own </w:t>
      </w:r>
      <w:r w:rsidR="00603AFD">
        <w:t>behavior during training</w:t>
      </w:r>
      <w:r w:rsidR="00547054">
        <w:t xml:space="preserve"> which makes convergence harder.</w:t>
      </w:r>
    </w:p>
    <w:p w14:paraId="56AC4715" w14:textId="5D3052BB" w:rsidR="00EE4ED0" w:rsidRDefault="00207A56" w:rsidP="00EE4ED0">
      <w:pPr>
        <w:pStyle w:val="Heading3"/>
      </w:pPr>
      <w:bookmarkStart w:id="14" w:name="_Toc49859309"/>
      <w:r>
        <w:t>Communication in Cooperative MAS</w:t>
      </w:r>
      <w:bookmarkEnd w:id="14"/>
    </w:p>
    <w:p w14:paraId="66E1C116" w14:textId="426392EF" w:rsidR="00141765" w:rsidRDefault="00FA4430" w:rsidP="002E34D5">
      <w:pPr>
        <w:jc w:val="both"/>
      </w:pPr>
      <w:r>
        <w:tab/>
        <w:t xml:space="preserve">Communication between agents in MARL is a subject of different opinions. In </w:t>
      </w:r>
      <w:r>
        <w:fldChar w:fldCharType="begin" w:fldLock="1"/>
      </w:r>
      <w:r w:rsidR="000D155C">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31]","plainTextFormattedCitation":"[31]","previouslyFormattedCitation":"[31]"},"properties":{"noteIndex":0},"schema":"https://github.com/citation-style-language/schema/raw/master/csl-citation.json"}</w:instrText>
      </w:r>
      <w:r>
        <w:fldChar w:fldCharType="separate"/>
      </w:r>
      <w:r w:rsidRPr="00FA4430">
        <w:rPr>
          <w:noProof/>
        </w:rPr>
        <w:t>[31]</w:t>
      </w:r>
      <w:r>
        <w:fldChar w:fldCharType="end"/>
      </w:r>
      <w:r>
        <w:t>, Stone and Veloso argue that communicating agents are not really multi-agents. Instead having unrestricted communication between agents decrease the</w:t>
      </w:r>
      <w:r w:rsidR="007C28FD">
        <w:t xml:space="preserve"> task</w:t>
      </w:r>
      <w:r>
        <w:t xml:space="preserve"> to </w:t>
      </w:r>
      <w:r w:rsidR="007C28FD">
        <w:t>a single agent</w:t>
      </w:r>
      <w:r>
        <w:t xml:space="preserve"> </w:t>
      </w:r>
      <w:r w:rsidR="004C1783">
        <w:t>RL</w:t>
      </w:r>
      <w:r w:rsidR="007C28FD">
        <w:t xml:space="preserve"> problem</w:t>
      </w:r>
      <w:r>
        <w:t>.</w:t>
      </w:r>
      <w:r w:rsidR="007C28FD">
        <w:t xml:space="preserve"> Real-world applications mostly have restrictions in terms of latency and throughput</w:t>
      </w:r>
      <w:r w:rsidR="00A2317F">
        <w:t xml:space="preserve"> in the communication</w:t>
      </w:r>
      <w:r w:rsidR="007C28FD">
        <w:t>. Therefore, we believe that a correct multi-agent problem should need some restrictions. In addition, as knowing other agents’ states via communicat</w:t>
      </w:r>
      <w:r w:rsidR="00A2317F">
        <w:t>ing</w:t>
      </w:r>
      <w:r w:rsidR="007C28FD">
        <w:t xml:space="preserve"> can exceptionally increase the search space which can sabotage more than </w:t>
      </w:r>
      <w:r w:rsidR="004C1783">
        <w:t xml:space="preserve">it </w:t>
      </w:r>
      <w:r w:rsidR="007C28FD">
        <w:t>helps to find the optimal policy.</w:t>
      </w:r>
      <w:r w:rsidR="005461E0">
        <w:t xml:space="preserve"> Edmund recommends in his paper hardcod</w:t>
      </w:r>
      <w:r w:rsidR="00A2317F">
        <w:t>ed</w:t>
      </w:r>
      <w:r w:rsidR="005461E0">
        <w:t xml:space="preserve"> </w:t>
      </w:r>
      <w:r w:rsidR="004C1783">
        <w:t xml:space="preserve">communication system </w:t>
      </w:r>
      <w:r w:rsidR="005461E0">
        <w:t>in order to simplify the learning process.</w:t>
      </w:r>
      <w:r w:rsidR="004C1783" w:rsidRPr="004C1783">
        <w:t xml:space="preserve"> </w:t>
      </w:r>
      <w:r w:rsidR="004C1783">
        <w:fldChar w:fldCharType="begin" w:fldLock="1"/>
      </w:r>
      <w:r w:rsidR="00772318">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32]","plainTextFormattedCitation":"[32]","previouslyFormattedCitation":"[32]"},"properties":{"noteIndex":0},"schema":"https://github.com/citation-style-language/schema/raw/master/csl-citation.json"}</w:instrText>
      </w:r>
      <w:r w:rsidR="004C1783">
        <w:fldChar w:fldCharType="separate"/>
      </w:r>
      <w:r w:rsidR="004C1783" w:rsidRPr="000D155C">
        <w:rPr>
          <w:noProof/>
        </w:rPr>
        <w:t>[32]</w:t>
      </w:r>
      <w:r w:rsidR="004C1783">
        <w:fldChar w:fldCharType="end"/>
      </w:r>
      <w:r w:rsidR="005461E0">
        <w:t xml:space="preserve"> Direct and indirect are two type of communication style in MARL. Direct communication can be defined which agents inform each other by sharing </w:t>
      </w:r>
      <w:r w:rsidR="004C1783">
        <w:t xml:space="preserve">their own </w:t>
      </w:r>
      <w:r w:rsidR="005461E0">
        <w:t>sensor information.</w:t>
      </w:r>
      <w:r w:rsidR="004C1783">
        <w:t xml:space="preserve"> Indirect communication methods involve not explicit sharing but modification of surroundings. For </w:t>
      </w:r>
      <w:r w:rsidR="002C7A4A">
        <w:t>instance,</w:t>
      </w:r>
      <w:r w:rsidR="004C1783">
        <w:t xml:space="preserve"> leaving footsteps in snow</w:t>
      </w:r>
      <w:r w:rsidR="002C7A4A">
        <w:t xml:space="preserve"> or</w:t>
      </w:r>
      <w:r w:rsidR="004C1783">
        <w:t xml:space="preserve"> white smoke behind while flying with </w:t>
      </w:r>
      <w:r w:rsidR="002C7A4A">
        <w:t xml:space="preserve">an </w:t>
      </w:r>
      <w:r w:rsidR="004C1783">
        <w:t>a</w:t>
      </w:r>
      <w:r w:rsidR="002C7A4A">
        <w:t>irplane, standing in a special location where it means something to</w:t>
      </w:r>
      <w:r w:rsidR="00FE59EC">
        <w:t xml:space="preserve"> other</w:t>
      </w:r>
      <w:r w:rsidR="002C7A4A">
        <w:t xml:space="preserve"> agents. Most of the indirect communication literature comes from social insects’ behaviors.</w:t>
      </w:r>
      <w:r w:rsidR="00141765">
        <w:t xml:space="preserve"> We observed </w:t>
      </w:r>
      <w:r w:rsidR="00477116">
        <w:t>a</w:t>
      </w:r>
      <w:r w:rsidR="00141765">
        <w:t xml:space="preserve"> simplistic indirect communication in our simulation which is described in detail in further chapters.</w:t>
      </w:r>
    </w:p>
    <w:p w14:paraId="0108AE60" w14:textId="3DE800A7" w:rsidR="005168F8" w:rsidRDefault="005168F8" w:rsidP="00F013DC">
      <w:pPr>
        <w:pStyle w:val="ListParagraph"/>
      </w:pPr>
      <w:bookmarkStart w:id="15" w:name="_Toc49859310"/>
      <w:r>
        <w:t>LEARNING ALGORITHMS</w:t>
      </w:r>
      <w:bookmarkEnd w:id="15"/>
    </w:p>
    <w:p w14:paraId="40B6D8A6" w14:textId="77777777" w:rsidR="007729AE" w:rsidRDefault="007729AE" w:rsidP="002E34D5">
      <w:pPr>
        <w:jc w:val="both"/>
      </w:pPr>
      <w:r>
        <w:t>In this paper, two algorithms from different families are compared. Soft Actor-Critic and Proximal Policy Optimization.</w:t>
      </w:r>
    </w:p>
    <w:p w14:paraId="270EDCD1" w14:textId="76D7E595" w:rsidR="007729AE" w:rsidRDefault="007729AE" w:rsidP="002E34D5">
      <w:pPr>
        <w:jc w:val="both"/>
      </w:pPr>
      <w:r>
        <w:t xml:space="preserve">Off policy algorithms aim to reuse </w:t>
      </w:r>
      <w:proofErr w:type="gramStart"/>
      <w:r>
        <w:t>past experience</w:t>
      </w:r>
      <w:proofErr w:type="gramEnd"/>
      <w:r>
        <w:t xml:space="preserve"> therefore they don’t require new samples for each gradient step. This quickly becomes crucial as the number of gradient steps increase, the process becomes extravagantly expensive for on-policy algorithms. Furthermore, samples per step needed to learn an effective policy increases with task complexity. A commonly used algorithm, deep deterministic policy gradient (DDPG) can be given as an example of off policy.</w:t>
      </w:r>
      <w:r>
        <w:fldChar w:fldCharType="begin" w:fldLock="1"/>
      </w:r>
      <w:r w:rsidR="008B5CB8">
        <w:instrText>ADDIN CSL_CITATION {"citationItems":[{"id":"ITEM-1","itemData":{"ISBN":"9781634393973","abstract":"2014 In this paper we consider deterministic policy gradient algorithms for reinforcement learning with continuous actions. The deterministic policy gradient has a particularly appealing form: it is the expected gradient of the action-value function. This simple form means that the deterministic policy gradient can be estimated much more efficiently than the usual stochastic policy gradient. To ensure adequate exploration, we introduce an off-policy actor-critic algorithm that learns a deterministic target policy from an exploratory behaviour policy. We demonstrate that deterministic policy gradient algorithms can significantly outperform their stochastic counterparts in high-dimensional action spaces.","author":[{"dropping-particle":"","family":"Silver","given":"David","non-dropping-particle":"","parse-names":false,"suffix":""},{"dropping-particle":"","family":"Lever","given":"Guy","non-dropping-particle":"","parse-names":false,"suffix":""},{"dropping-particle":"","family":"Heess","given":"Nicolas","non-dropping-particle":"","parse-names":false,"suffix":""},{"dropping-particle":"","family":"Degris","given":"Thomas","non-dropping-particle":"","parse-names":false,"suffix":""},{"dropping-particle":"","family":"Wierstra","given":"Daan","non-dropping-particle":"","parse-names":false,"suffix":""},{"dropping-particle":"","family":"Riedmiller","given":"Martin","non-dropping-particle":"","parse-names":false,"suffix":""}],"container-title":"31st International Conference on Machine Learning, ICML 2014","id":"ITEM-1","issued":{"date-parts":[["2014"]]},"page":"605-619","title":"Deterministic policy gradient algorithms","type":"article-journal","volume":"1"},"uris":["http://www.mendeley.com/documents/?uuid=d30f8a7d-d3ce-4adb-986c-cbc782b9abd6"]}],"mendeley":{"formattedCitation":"[33]","plainTextFormattedCitation":"[33]","previouslyFormattedCitation":"[33]"},"properties":{"noteIndex":0},"schema":"https://github.com/citation-style-language/schema/raw/master/csl-citation.json"}</w:instrText>
      </w:r>
      <w:r>
        <w:fldChar w:fldCharType="separate"/>
      </w:r>
      <w:r w:rsidRPr="007729AE">
        <w:rPr>
          <w:noProof/>
        </w:rPr>
        <w:t>[33]</w:t>
      </w:r>
      <w:r>
        <w:fldChar w:fldCharType="end"/>
      </w:r>
      <w:r>
        <w:t xml:space="preserve"> Even though it provides sample-efficiency it lacks being robust against hyperparameter tuning and brittleness. Soft actor-critic is an algorithm which provides both sample efficient learning and stability. Therefore, it is the only competitor against the popular PPO algorithm. SAC gains this advantage by exploiting Bellman’s equations for optimality, which a Q-function can be trained to satisfy using any observations. </w:t>
      </w:r>
      <w:r>
        <w:fldChar w:fldCharType="begin" w:fldLock="1"/>
      </w:r>
      <w:r w:rsidR="008B5CB8">
        <w:instrText>ADDIN CSL_CITATION {"citationItems":[{"id":"ITEM-1","itemData":{"ISBN":"9781510867963","abstract":"Model-free deep reinforcement learning (RL) algorithms have been demonstrated on a range of challenging decision making and control tasks. However, these methods typically suffer from two major challenges: very high sample complexity and brittle convergence properties, which necessitate meticulous hyperparameter tuning. Both of these challenges severely limit the applicability of such methods to complex, real-world domains. In this paper, we propose soft actor-critic, an off-policy actor-critic deep RL algorithm based on the maximum entropy reinforcement learning framework. In this framework, the actor aims to maximize expected reward while also maximizing entropy. That is, to succeed at the task while acting as randomly as possible. Prior deep RL methods based on this framework have been formulated as Q-learning methods. By combining off-policy updates with a stable stochastic actor-critic formulation, our method achieves state-of-the-art performance on a range of continuous control benchmark tasks, outperforming prior on-policy and off-policy methods. Furthermore, we demonstrate that, in contrast to other off-policy algorithms, our approach is very stable, achieving very similar performance across different random seeds.","author":[{"dropping-particle":"","family":"Haarnoja","given":"Tuomas","non-dropping-particle":"","parse-names":false,"suffix":""},{"dropping-particle":"","family":"Zhou","given":"Aurick","non-dropping-particle":"","parse-names":false,"suffix":""},{"dropping-particle":"","family":"Abbeel","given":"Pieter","non-dropping-particle":"","parse-names":false,"suffix":""},{"dropping-particle":"","family":"Levine","given":"Sergey","non-dropping-particle":"","parse-names":false,"suffix":""}],"container-title":"35th International Conference on Machine Learning, ICML 2018","id":"ITEM-1","issued":{"date-parts":[["2018","1","4"]]},"page":"2976-2989","title":"Soft Actor-Critic: Off-Policy Maximum Entropy Deep Reinforcement Learning with a Stochastic Actor","type":"article-journal","volume":"5"},"uris":["http://www.mendeley.com/documents/?uuid=bdea3279-af13-4a4c-87e1-46f1181cf4bf"]}],"mendeley":{"formattedCitation":"[34]","plainTextFormattedCitation":"[34]","previouslyFormattedCitation":"[34]"},"properties":{"noteIndex":0},"schema":"https://github.com/citation-style-language/schema/raw/master/csl-citation.json"}</w:instrText>
      </w:r>
      <w:r>
        <w:fldChar w:fldCharType="separate"/>
      </w:r>
      <w:r w:rsidRPr="007729AE">
        <w:rPr>
          <w:noProof/>
        </w:rPr>
        <w:t>[34]</w:t>
      </w:r>
      <w:r>
        <w:fldChar w:fldCharType="end"/>
      </w:r>
      <w:r>
        <w:fldChar w:fldCharType="begin" w:fldLock="1"/>
      </w:r>
      <w:r w:rsidR="008B5CB8">
        <w:instrText>ADDIN CSL_CITATION {"citationItems":[{"id":"ITEM-1","itemData":{"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author":[{"dropping-particle":"","family":"Haarnoja","given":"Tuomas","non-dropping-particle":"","parse-names":false,"suffix":""},{"dropping-particle":"","family":"Zhou","given":"Aurick","non-dropping-particle":"","parse-names":false,"suffix":""},{"dropping-particle":"","family":"Hartikainen","given":"Kristian","non-dropping-particle":"","parse-names":false,"suffix":""},{"dropping-particle":"","family":"Tucker","given":"George","non-dropping-particle":"","parse-names":false,"suffix":""},{"dropping-particle":"","family":"Ha","given":"Sehoon","non-dropping-particle":"","parse-names":false,"suffix":""},{"dropping-particle":"","family":"Tan","given":"Jie","non-dropping-particle":"","parse-names":false,"suffix":""},{"dropping-particle":"","family":"Kumar","given":"Vikash","non-dropping-particle":"","parse-names":false,"suffix":""},{"dropping-particle":"","family":"Zhu","given":"Henry","non-dropping-particle":"","parse-names":false,"suffix":""},{"dropping-particle":"","family":"Gupta","given":"Abhishek","non-dropping-particle":"","parse-names":false,"suffix":""},{"dropping-particle":"","family":"Abbeel","given":"Pieter","non-dropping-particle":"","parse-names":false,"suffix":""},{"dropping-particle":"","family":"Levine","given":"Sergey","non-dropping-particle":"","parse-names":false,"suffix":""}],"id":"ITEM-1","issued":{"date-parts":[["2018"]]},"title":"Soft Actor-Critic Algorithms and Applications","type":"article-journal"},"uris":["http://www.mendeley.com/documents/?uuid=6eef780f-1591-42ea-8747-6ddb7ee2e06e"]}],"mendeley":{"formattedCitation":"[35]","plainTextFormattedCitation":"[35]","previouslyFormattedCitation":"[35]"},"properties":{"noteIndex":0},"schema":"https://github.com/citation-style-language/schema/raw/master/csl-citation.json"}</w:instrText>
      </w:r>
      <w:r>
        <w:fldChar w:fldCharType="separate"/>
      </w:r>
      <w:r w:rsidRPr="007729AE">
        <w:rPr>
          <w:noProof/>
        </w:rPr>
        <w:t>[35]</w:t>
      </w:r>
      <w:r>
        <w:fldChar w:fldCharType="end"/>
      </w:r>
      <w:r>
        <w:t xml:space="preserve"> However, satisfying the Bellman's equation is not guarantees great policy performance always. Empirically one can get great performance—and when it happens, the sample efficiency is wonderful. These algorithms will eventually explore every reachable state and action infinitely often but can take exponentially long to learn the optimal policy and most of the times, there is not enough training time to find the optimal policy.</w:t>
      </w:r>
    </w:p>
    <w:p w14:paraId="64A1E8B0" w14:textId="55996966" w:rsidR="00F87DB1" w:rsidRDefault="007729AE" w:rsidP="00A071C0">
      <w:pPr>
        <w:jc w:val="both"/>
      </w:pPr>
      <w:r>
        <w:t>On the other hand, PPO is an on-policy algorithm that it doesn't use old data, which makes it weaker on sample efficiency. But in return, it can optimize the objective that we care about -policy performance-and it works out mathematically that you need on-policy data to calculate the updates.</w:t>
      </w:r>
      <w:r w:rsidR="008B5CB8">
        <w:fldChar w:fldCharType="begin" w:fldLock="1"/>
      </w:r>
      <w:r w:rsidR="00A31F87">
        <w:instrText>ADDIN CSL_CITATION {"citationItems":[{"id":"ITEM-1","itemData":{"abstract":"We propose a new family of policy gradient methods for reinforcement learning, which alternate between sampling data through interaction with the environment, and optimizing a \"surrogate\" objective function using stochastic gradient ascent. Whereas standard policy gradient methods perform one gradient update per data sample, we propose a novel objective function that enables multiple epochs of minibatch updates. The new methods, which we call proximal policy optimization (PPO), have some of the benefits of trust region policy optimization (TRPO), but they are much simpler to implement, more general, and have better sample complexity (empirically). Our experiments test PPO on a collection of benchmark tasks, including simulated robotic locomotion and Atari game playing, and we show that PPO outperforms other online policy gradient methods, and overall strikes a favorable balance between sample complexity, simplicity, and wall-time.","author":[{"dropping-particle":"","family":"Schulman","given":"John","non-dropping-particle":"","parse-names":false,"suffix":""},{"dropping-particle":"","family":"Wolski","given":"Filip","non-dropping-particle":"","parse-names":false,"suffix":""},{"dropping-particle":"","family":"Dhariwal","given":"Prafulla","non-dropping-particle":"","parse-names":false,"suffix":""},{"dropping-particle":"","family":"Radford","given":"Alec","non-dropping-particle":"","parse-names":false,"suffix":""},{"dropping-particle":"","family":"Klimov","given":"Oleg","non-dropping-particle":"","parse-names":false,"suffix":""}],"id":"ITEM-1","issued":{"date-parts":[["2017","7","19"]]},"page":"1-12","title":"Proximal Policy Optimization Algorithms","type":"article-journal"},"uris":["http://www.mendeley.com/documents/?uuid=97cc6b14-cf99-421b-a196-874583d2fd83"]}],"mendeley":{"formattedCitation":"[36]","plainTextFormattedCitation":"[36]","previouslyFormattedCitation":"[36]"},"properties":{"noteIndex":0},"schema":"https://github.com/citation-style-language/schema/raw/master/csl-citation.json"}</w:instrText>
      </w:r>
      <w:r w:rsidR="008B5CB8">
        <w:fldChar w:fldCharType="separate"/>
      </w:r>
      <w:r w:rsidR="008B5CB8" w:rsidRPr="008B5CB8">
        <w:rPr>
          <w:noProof/>
        </w:rPr>
        <w:t>[36]</w:t>
      </w:r>
      <w:r w:rsidR="008B5CB8">
        <w:fldChar w:fldCharType="end"/>
      </w:r>
      <w:r w:rsidR="008B5CB8">
        <w:t xml:space="preserve"> </w:t>
      </w:r>
      <w:r>
        <w:t>So, this family of algorithms trades off sample efficiency in favor of stability. These algorithms are better on not-yet understood states and actions since they always try to optimize what they have currently. Consequently, as the agent learns more about the environment, the agent’s performance should approach optimality.</w:t>
      </w:r>
      <w:r w:rsidR="008B5CB8" w:rsidRPr="007729AE">
        <w:t xml:space="preserve"> </w:t>
      </w:r>
      <w:r w:rsidR="008B5CB8">
        <w:t>We compared the results of SAC and PPO and we decided to use PPO which is described in</w:t>
      </w:r>
      <w:r w:rsidR="00937403">
        <w:t xml:space="preserve"> detailed in</w:t>
      </w:r>
      <w:r w:rsidR="008B5CB8">
        <w:t xml:space="preserve"> further chapters.</w:t>
      </w:r>
    </w:p>
    <w:p w14:paraId="796D40EC" w14:textId="77777777" w:rsidR="00F87DB1" w:rsidRDefault="00F87DB1">
      <w:r>
        <w:br w:type="page"/>
      </w:r>
    </w:p>
    <w:p w14:paraId="3A512B08" w14:textId="1330A7E3" w:rsidR="000B4327" w:rsidRDefault="000B4327" w:rsidP="00F013DC">
      <w:pPr>
        <w:pStyle w:val="ListParagraph"/>
      </w:pPr>
      <w:bookmarkStart w:id="16" w:name="_Toc49859311"/>
      <w:r>
        <w:lastRenderedPageBreak/>
        <w:t>REWARD SIGNALS</w:t>
      </w:r>
      <w:bookmarkEnd w:id="16"/>
    </w:p>
    <w:p w14:paraId="08A49325" w14:textId="335EB04F" w:rsidR="000B4327" w:rsidRDefault="000B4327" w:rsidP="002E34D5">
      <w:pPr>
        <w:jc w:val="both"/>
      </w:pPr>
      <w:r>
        <w:t xml:space="preserve">In RL tasks, the aim is to maximize the expected cumulative reward. The reward signal is a channel for communicating between agent and the designer of the task. At each time step, agent gets a reward signal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oMath>
      <w:r>
        <w:t xml:space="preserve"> and try to find an optimal policy π*. Therefore, researcher needs to define the reward function carefully. A common mistake is to design based on how the agent will solve the task. Instead a correct design should be based on “What will agent achieve”. [14]  The suggested reward function for designing an epidemic outbreak is giving a penalty for getting infected and at the end of the episode giving a reward if agent is not infected.[2] By this strategy agent has to discover a long sequence of “correct” actions in order to find  an optimal policy π*.[33] These kind of rewards are called as sparse since agent doesn’t get feedback very often. Moreover, these rewards are extrinsic since they are hand-designed by researchers and given externally into RL algorithms which can cause sub-optimal policy convergence. </w:t>
      </w:r>
    </w:p>
    <w:p w14:paraId="5FD661B8" w14:textId="1BE97435" w:rsidR="000B4327" w:rsidRDefault="000B4327" w:rsidP="002E34D5">
      <w:pPr>
        <w:jc w:val="both"/>
      </w:pPr>
      <w:r>
        <w:t>One common way is to endow the agent with a sense of curiosity and to reward it based on how surprised it is by the world around it.[34] The idea comes from baby individuals who doesn’t have any task except their intrinsic motivation to explore around. This sense of curiosity provides needed entertainment for the baby. When agent gets an unexpected reward, it surprises and try to develop new strategies to explore unknown states and gets more surprised. Hopefully, along the way agent will learn better policy with better extrinsic rewards.</w:t>
      </w:r>
    </w:p>
    <w:p w14:paraId="661BE068" w14:textId="4B48740B" w:rsidR="008B5CB8" w:rsidRDefault="005D4C3B" w:rsidP="00F013DC">
      <w:pPr>
        <w:pStyle w:val="ListParagraph"/>
      </w:pPr>
      <w:bookmarkStart w:id="17" w:name="_Toc49859312"/>
      <w:r>
        <w:t>RL</w:t>
      </w:r>
      <w:r w:rsidR="008B5CB8">
        <w:t xml:space="preserve"> SIMULAT</w:t>
      </w:r>
      <w:r>
        <w:t>ION FRAMEWORKS</w:t>
      </w:r>
      <w:bookmarkEnd w:id="17"/>
    </w:p>
    <w:p w14:paraId="2C20E961" w14:textId="421BE4E8" w:rsidR="008B5CB8" w:rsidRDefault="008B5CB8" w:rsidP="00F87DB1">
      <w:pPr>
        <w:jc w:val="both"/>
      </w:pPr>
      <w:r>
        <w:t xml:space="preserve">Even though MARL is a recent area, there are plenty </w:t>
      </w:r>
      <w:r w:rsidR="005A5D05">
        <w:t>of</w:t>
      </w:r>
      <w:r>
        <w:t xml:space="preserve"> simulators with different characteristics for </w:t>
      </w:r>
      <w:r w:rsidR="005A5D05">
        <w:t xml:space="preserve">RL agent </w:t>
      </w:r>
      <w:r>
        <w:t xml:space="preserve">training. </w:t>
      </w:r>
      <w:r w:rsidR="005A5D05">
        <w:t>Furthermore, these</w:t>
      </w:r>
      <w:r>
        <w:t xml:space="preserve"> simulators are generally open-sourced and have built-in RL algorithms for</w:t>
      </w:r>
      <w:r w:rsidR="00661F04">
        <w:t xml:space="preserve"> ease of</w:t>
      </w:r>
      <w:r>
        <w:t xml:space="preserve"> researchers</w:t>
      </w:r>
      <w:r w:rsidR="00661F04">
        <w:t xml:space="preserve">. However, a small percentage of them have support for designing new environments. </w:t>
      </w:r>
      <w:r>
        <w:t xml:space="preserve">We described </w:t>
      </w:r>
      <w:r w:rsidR="00661F04">
        <w:t>simulators which fits our design research</w:t>
      </w:r>
      <w:r>
        <w:t xml:space="preserve"> below.</w:t>
      </w:r>
    </w:p>
    <w:p w14:paraId="4F66C2D3" w14:textId="6A10D482" w:rsidR="00661F04" w:rsidRDefault="00146972" w:rsidP="00F87DB1">
      <w:pPr>
        <w:jc w:val="both"/>
      </w:pPr>
      <w:r>
        <w:t>-  A p</w:t>
      </w:r>
      <w:r w:rsidR="00264E40">
        <w:t xml:space="preserve">latform for designing </w:t>
      </w:r>
      <w:r>
        <w:t>a</w:t>
      </w:r>
      <w:r w:rsidR="00264E40">
        <w:t xml:space="preserve">rtificial </w:t>
      </w:r>
      <w:r>
        <w:t>i</w:t>
      </w:r>
      <w:r w:rsidR="00264E40">
        <w:t xml:space="preserve">ntelligence </w:t>
      </w:r>
      <w:r>
        <w:t>e</w:t>
      </w:r>
      <w:r w:rsidR="00264E40">
        <w:t>xperiments in Minecraft</w:t>
      </w:r>
      <w:r w:rsidR="00A31F87">
        <w:t xml:space="preserve"> called </w:t>
      </w:r>
      <w:r>
        <w:t>Malmo.</w:t>
      </w:r>
      <w:r w:rsidR="00A31F87">
        <w:t xml:space="preserve"> </w:t>
      </w:r>
      <w:r w:rsidR="00A31F87">
        <w:fldChar w:fldCharType="begin" w:fldLock="1"/>
      </w:r>
      <w:r w:rsidR="00E43FC7">
        <w:instrText>ADDIN CSL_CITATION {"citationItems":[{"id":"ITEM-1","itemData":{"ISSN":"10450823","abstract":"We present Project Malmo - an AI experimentation platform built on top of the popular computer game Minecraft, and designed to support fundamental research in artificial intelligence. As the AI research community pushes for artificial general intelligence (AGI), experimentation platforms are needed that support the development of flexible agents that learn to solve diverse tasks in complex environments. Minecraft is an ideal foundation for such a platform, as it exposes agents to complex 3D worlds, coupled with infinitely varied game-play. Project Malmo provides a sophisticated abstraction layer on top of Minecraft that supports a wide range of experimentation scenarios, ranging from navigation and survival to collaboration and problem solving tasks. In this demo we present the Malmo platform and its capabilities. The platform is publicly released as open source software at IJCAI, to support openness and collaboration in AI research.","author":[{"dropping-particle":"","family":"Johnson","given":"Matthew","non-dropping-particle":"","parse-names":false,"suffix":""},{"dropping-particle":"","family":"Hofmann","given":"Katja","non-dropping-particle":"","parse-names":false,"suffix":""},{"dropping-particle":"","family":"Hutton","given":"Tim","non-dropping-particle":"","parse-names":false,"suffix":""},{"dropping-particle":"","family":"Bignell","given":"David","non-dropping-particle":"","parse-names":false,"suffix":""}],"container-title":"IJCAI International Joint Conference on Artificial Intelligence","id":"ITEM-1","issued":{"date-parts":[["2016"]]},"page":"4246-4247","title":"The malmo platform for artificial intelligence experimentation","type":"article-journal","volume":"2016-January"},"uris":["http://www.mendeley.com/documents/?uuid=d87825fa-3748-4ad8-81f8-12eb3420ea4f"]}],"mendeley":{"formattedCitation":"[37]","plainTextFormattedCitation":"[37]","previouslyFormattedCitation":"[37]"},"properties":{"noteIndex":0},"schema":"https://github.com/citation-style-language/schema/raw/master/csl-citation.json"}</w:instrText>
      </w:r>
      <w:r w:rsidR="00A31F87">
        <w:fldChar w:fldCharType="separate"/>
      </w:r>
      <w:r w:rsidR="00A31F87" w:rsidRPr="00A31F87">
        <w:rPr>
          <w:noProof/>
        </w:rPr>
        <w:t>[37]</w:t>
      </w:r>
      <w:r w:rsidR="00A31F87">
        <w:fldChar w:fldCharType="end"/>
      </w:r>
      <w:r w:rsidR="00A31F87">
        <w:t xml:space="preserve"> </w:t>
      </w:r>
      <w:r>
        <w:t>As RL community expands</w:t>
      </w:r>
      <w:r w:rsidR="00CE0761">
        <w:t>,</w:t>
      </w:r>
      <w:r>
        <w:t xml:space="preserve"> </w:t>
      </w:r>
      <w:r w:rsidR="00A31F87">
        <w:t>researchers</w:t>
      </w:r>
      <w:r>
        <w:t xml:space="preserve"> looking for</w:t>
      </w:r>
      <w:r w:rsidR="00A31F87">
        <w:t xml:space="preserve"> simulators </w:t>
      </w:r>
      <w:r>
        <w:t xml:space="preserve">to </w:t>
      </w:r>
      <w:r w:rsidR="00A31F87">
        <w:t>train their own agents and design their own tasks</w:t>
      </w:r>
      <w:r>
        <w:t xml:space="preserve">. Minecraft is an ideal base for such platform </w:t>
      </w:r>
      <w:r w:rsidR="00A31F87">
        <w:t>since it provides a sandbox with many varieties.</w:t>
      </w:r>
      <w:r>
        <w:t xml:space="preserve"> Malmo</w:t>
      </w:r>
      <w:r w:rsidR="00A31F87">
        <w:t xml:space="preserve"> </w:t>
      </w:r>
      <w:r>
        <w:t>provides a</w:t>
      </w:r>
      <w:r w:rsidR="00A31F87">
        <w:t xml:space="preserve">n </w:t>
      </w:r>
      <w:r>
        <w:t>abstraction layer</w:t>
      </w:r>
      <w:r w:rsidR="00A31F87">
        <w:t xml:space="preserve"> on top of the game and support</w:t>
      </w:r>
      <w:r w:rsidR="00CE0761">
        <w:t xml:space="preserve">s </w:t>
      </w:r>
      <w:r w:rsidR="00A31F87">
        <w:t>multiagent scenarios.</w:t>
      </w:r>
    </w:p>
    <w:p w14:paraId="22B57744" w14:textId="39437699" w:rsidR="00F82361" w:rsidRDefault="00F82361" w:rsidP="00F87DB1">
      <w:pPr>
        <w:jc w:val="both"/>
      </w:pPr>
      <w:r>
        <w:t>-</w:t>
      </w:r>
      <w:r w:rsidR="006238E4">
        <w:t xml:space="preserve">Arcade Learning Environment (ALE) is an open source </w:t>
      </w:r>
      <w:r w:rsidR="00270A26">
        <w:t xml:space="preserve">platform which </w:t>
      </w:r>
      <w:r w:rsidR="00794936">
        <w:t>is built on top of the Atari</w:t>
      </w:r>
      <w:r w:rsidR="00110309">
        <w:t xml:space="preserve"> 2600</w:t>
      </w:r>
      <w:r w:rsidR="00B92B99">
        <w:t xml:space="preserve"> Emulator.</w:t>
      </w:r>
      <w:r w:rsidR="00280E83">
        <w:fldChar w:fldCharType="begin" w:fldLock="1"/>
      </w:r>
      <w:r w:rsidR="00461479">
        <w:instrText>ADDIN CSL_CITATION {"citationItems":[{"id":"ITEM-1","itemData":{"DOI":"10.1613/jair.3912","ISSN":"10769757","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title":"The Arcade Learning Environment: An Evaluation Platform for General Agents","type":"article-journal","volume":"47"},"uris":["http://www.mendeley.com/documents/?uuid=8353b9be-f93d-4c6b-a671-de841f848d41"]}],"mendeley":{"formattedCitation":"[38]","plainTextFormattedCitation":"[38]","previouslyFormattedCitation":"[38]"},"properties":{"noteIndex":0},"schema":"https://github.com/citation-style-language/schema/raw/master/csl-citation.json"}</w:instrText>
      </w:r>
      <w:r w:rsidR="00280E83">
        <w:fldChar w:fldCharType="separate"/>
      </w:r>
      <w:r w:rsidR="00280E83" w:rsidRPr="00280E83">
        <w:rPr>
          <w:noProof/>
        </w:rPr>
        <w:t>[38]</w:t>
      </w:r>
      <w:r w:rsidR="00280E83">
        <w:fldChar w:fldCharType="end"/>
      </w:r>
      <w:r w:rsidR="00B737DB">
        <w:t xml:space="preserve"> The platform presents hundreds of Atari games and </w:t>
      </w:r>
      <w:r w:rsidR="0049445E">
        <w:t>many research challenges including imitation-learning, transfer learning and intrinsic motivation.</w:t>
      </w:r>
      <w:r w:rsidR="00E54B84">
        <w:t xml:space="preserve"> </w:t>
      </w:r>
      <w:r w:rsidR="00667885">
        <w:t>Rather than creating new environments ALE is more suitable for testi</w:t>
      </w:r>
      <w:r w:rsidR="00280E83">
        <w:t>ng domain independent agents.</w:t>
      </w:r>
    </w:p>
    <w:p w14:paraId="7639210B" w14:textId="17660B5E" w:rsidR="00C23EF2" w:rsidRDefault="00C23EF2" w:rsidP="00F87DB1">
      <w:pPr>
        <w:jc w:val="both"/>
      </w:pPr>
      <w:r>
        <w:t>-</w:t>
      </w:r>
      <w:r w:rsidR="0068009E">
        <w:t xml:space="preserve">OpenAI </w:t>
      </w:r>
      <w:r w:rsidR="00567DD9">
        <w:t xml:space="preserve">Gym is a toolkit for reinforcement learning </w:t>
      </w:r>
      <w:r w:rsidR="0068009E">
        <w:t xml:space="preserve">research published </w:t>
      </w:r>
      <w:r w:rsidR="00041423">
        <w:t>in 2016.</w:t>
      </w:r>
      <w:r w:rsidR="00461479">
        <w:fldChar w:fldCharType="begin" w:fldLock="1"/>
      </w:r>
      <w:r w:rsidR="00CE4309">
        <w:instrText>ADDIN CSL_CITATION {"citationItems":[{"id":"ITEM-1","itemData":{"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author":[{"dropping-particle":"","family":"Brockman","given":"Greg","non-dropping-particle":"","parse-names":false,"suffix":""},{"dropping-particle":"","family":"Cheung","given":"Vicki","non-dropping-particle":"","parse-names":false,"suffix":""},{"dropping-particle":"","family":"Pettersson","given":"Ludwig","non-dropping-particle":"","parse-names":false,"suffix":""},{"dropping-particle":"","family":"Schneider","given":"Jonas","non-dropping-particle":"","parse-names":false,"suffix":""},{"dropping-particle":"","family":"Schulman","given":"John","non-dropping-particle":"","parse-names":false,"suffix":""},{"dropping-particle":"","family":"Tang","given":"Jie","non-dropping-particle":"","parse-names":false,"suffix":""},{"dropping-particle":"","family":"Zaremba","given":"Wojciech","non-dropping-particle":"","parse-names":false,"suffix":""}],"id":"ITEM-1","issued":{"date-parts":[["2016","6","5"]]},"page":"1-4","title":"OpenAI Gym","type":"article-journal"},"uris":["http://www.mendeley.com/documents/?uuid=900c3e55-e227-4d3a-a369-f97cbca21db3"]}],"mendeley":{"formattedCitation":"[39]","plainTextFormattedCitation":"[39]","previouslyFormattedCitation":"[39]"},"properties":{"noteIndex":0},"schema":"https://github.com/citation-style-language/schema/raw/master/csl-citation.json"}</w:instrText>
      </w:r>
      <w:r w:rsidR="00461479">
        <w:fldChar w:fldCharType="separate"/>
      </w:r>
      <w:r w:rsidR="00461479" w:rsidRPr="00461479">
        <w:rPr>
          <w:noProof/>
        </w:rPr>
        <w:t>[39]</w:t>
      </w:r>
      <w:r w:rsidR="00461479">
        <w:fldChar w:fldCharType="end"/>
      </w:r>
      <w:r w:rsidR="00DA634A">
        <w:t xml:space="preserve"> The aim of the </w:t>
      </w:r>
      <w:r w:rsidR="002A341F">
        <w:t>platform is to combine best features of previous platforms such as variety of environments, continuous control</w:t>
      </w:r>
      <w:r w:rsidR="002C7B3C">
        <w:t>, creating benchmark collection and versioning the platform which guarantees th</w:t>
      </w:r>
      <w:r w:rsidR="00212F6D">
        <w:t>at</w:t>
      </w:r>
      <w:r w:rsidR="002C7B3C">
        <w:t xml:space="preserve"> older </w:t>
      </w:r>
      <w:r w:rsidR="00E71F21">
        <w:t>results remain meaningful an reproducible.</w:t>
      </w:r>
      <w:r w:rsidR="00487182">
        <w:t xml:space="preserve"> </w:t>
      </w:r>
      <w:r w:rsidR="00536ABB">
        <w:t>Although it is possible to create</w:t>
      </w:r>
      <w:r w:rsidR="00D1508E">
        <w:t xml:space="preserve"> </w:t>
      </w:r>
      <w:r w:rsidR="00602FAB">
        <w:t>custom environment</w:t>
      </w:r>
      <w:r w:rsidR="00D1508E">
        <w:t>s</w:t>
      </w:r>
      <w:r w:rsidR="00602FAB">
        <w:t>, the</w:t>
      </w:r>
      <w:r w:rsidR="00B86237">
        <w:t xml:space="preserve"> </w:t>
      </w:r>
      <w:r w:rsidR="000638E9">
        <w:t>platform mostly focuses on developing and comparing RL algorithms.</w:t>
      </w:r>
      <w:r w:rsidR="00041BB8">
        <w:t xml:space="preserve"> For physics-based training it uses </w:t>
      </w:r>
      <w:proofErr w:type="spellStart"/>
      <w:r w:rsidR="00041BB8">
        <w:t>Mujo</w:t>
      </w:r>
      <w:r w:rsidR="00265844">
        <w:t>Co</w:t>
      </w:r>
      <w:proofErr w:type="spellEnd"/>
      <w:r w:rsidR="00265844">
        <w:t xml:space="preserve"> physics simulation which is not free.</w:t>
      </w:r>
    </w:p>
    <w:p w14:paraId="52D65166" w14:textId="05541A4E" w:rsidR="00A31F87" w:rsidRDefault="00A31F87" w:rsidP="00F87DB1">
      <w:pPr>
        <w:jc w:val="both"/>
      </w:pPr>
      <w:r>
        <w:t>-</w:t>
      </w:r>
      <w:r w:rsidR="00C23EF2">
        <w:t xml:space="preserve"> Arena </w:t>
      </w:r>
      <w:r w:rsidR="005B03D8">
        <w:t xml:space="preserve">is </w:t>
      </w:r>
      <w:r w:rsidR="00060655">
        <w:t xml:space="preserve">a </w:t>
      </w:r>
      <w:r w:rsidR="00CE0761">
        <w:t>MARL</w:t>
      </w:r>
      <w:r w:rsidR="00C42EB3">
        <w:t xml:space="preserve"> </w:t>
      </w:r>
      <w:r w:rsidR="00AF2EE2">
        <w:t>platform based on</w:t>
      </w:r>
      <w:r w:rsidR="005B1459">
        <w:t xml:space="preserve"> world-leading game engine</w:t>
      </w:r>
      <w:r w:rsidR="00AF2EE2">
        <w:t xml:space="preserve"> </w:t>
      </w:r>
      <w:r w:rsidR="006A26B4">
        <w:t xml:space="preserve">in </w:t>
      </w:r>
      <w:r w:rsidR="00AF2EE2">
        <w:t>Unity.</w:t>
      </w:r>
      <w:r w:rsidR="00E43FC7">
        <w:fldChar w:fldCharType="begin" w:fldLock="1"/>
      </w:r>
      <w:r w:rsidR="00CE4309">
        <w:instrText>ADDIN CSL_CITATION {"citationItems":[{"id":"ITEM-1","itemData":{"DOI":"10.1609/aaai.v34i05.6216","ISSN":"2374-3468","abstract":"Learning agents that are not only capable of taking tests, but also innovating is becoming a hot topic in AI. One of the most promising paths towards this vision is multi-agent learning, where agents act as the environment for each other, and improving each agent means proposing new problems for others. However, existing evaluation platforms are either not compatible with multi-agent settings, or limited to a specific game. That is, there is not yet a general evaluation platform for research on multi-agent intelligence. To this end, we introduce Arena, a general evaluation platform for multi-agent intelligence with 35 games of diverse logics and representations. Furthermore, multi-agent intelligence is still at the stage where many problems remain unexplored. Therefore, we provide a building toolkit for researchers to easily invent and build novel multi-agent problems from the provided game set based on a GUI-configurable social tree and five basic multi-agent reward schemes. Finally, we provide Python implementations of five state-of-the-art deep multi-agent reinforcement learning baselines. Along with the baseline implementations, we release a set of 100 best agents/teams that we can train with different training schemes for each game, as the base for evaluating agents with population performance. As such, the research community can perform comparisons under a stable and uniform standard. All the implementations and accompanied tutorials have been open-sourced for the community at https://sites.google.com/view/arena-unity/.","author":[{"dropping-particle":"","family":"Song","given":"Yuhang","non-dropping-particle":"","parse-names":false,"suffix":""},{"dropping-particle":"","family":"Wojcicki","given":"Andrzej","non-dropping-particle":"","parse-names":false,"suffix":""},{"dropping-particle":"","family":"Lukasiewicz","given":"Thomas","non-dropping-particle":"","parse-names":false,"suffix":""},{"dropping-particle":"","family":"Wang","given":"Jianyi","non-dropping-particle":"","parse-names":false,"suffix":""},{"dropping-particle":"","family":"Aryan","given":"Abi","non-dropping-particle":"","parse-names":false,"suffix":""},{"dropping-particle":"","family":"Xu","given":"Zhenghua","non-dropping-particle":"","parse-names":false,"suffix":""},{"dropping-particle":"","family":"Xu","given":"Mai","non-dropping-particle":"","parse-names":false,"suffix":""},{"dropping-particle":"","family":"Ding","given":"Zihan","non-dropping-particle":"","parse-names":false,"suffix":""},{"dropping-particle":"","family":"Wu","given":"Lianlong","non-dropping-particle":"","parse-names":false,"suffix":""}],"id":"ITEM-1","issue":"1","issued":{"date-parts":[["2019","5","17"]]},"title":"Arena: A General Evaluation Platform and Building Toolkit for Multi-Agent Intelligence","type":"article-journal"},"uris":["http://www.mendeley.com/documents/?uuid=0654b3c8-427b-4657-8002-5561ad7470b7"]}],"mendeley":{"formattedCitation":"[40]","plainTextFormattedCitation":"[40]","previouslyFormattedCitation":"[40]"},"properties":{"noteIndex":0},"schema":"https://github.com/citation-style-language/schema/raw/master/csl-citation.json"}</w:instrText>
      </w:r>
      <w:r w:rsidR="00E43FC7">
        <w:fldChar w:fldCharType="separate"/>
      </w:r>
      <w:r w:rsidR="00461479" w:rsidRPr="00461479">
        <w:rPr>
          <w:noProof/>
        </w:rPr>
        <w:t>[40]</w:t>
      </w:r>
      <w:r w:rsidR="00E43FC7">
        <w:fldChar w:fldCharType="end"/>
      </w:r>
      <w:r w:rsidR="00AF2EE2">
        <w:t xml:space="preserve"> It has 35 example environments </w:t>
      </w:r>
      <w:r w:rsidR="00694063">
        <w:t>of diverse logics and representations in it</w:t>
      </w:r>
      <w:r w:rsidR="0015347E">
        <w:t>.</w:t>
      </w:r>
      <w:r w:rsidR="00DD4565">
        <w:t xml:space="preserve"> The </w:t>
      </w:r>
      <w:r w:rsidR="00CE0761">
        <w:t>advantage</w:t>
      </w:r>
      <w:r w:rsidR="00DD4565">
        <w:t xml:space="preserve"> of this platform</w:t>
      </w:r>
      <w:r w:rsidR="00F370AF">
        <w:t xml:space="preserve"> is</w:t>
      </w:r>
      <w:r w:rsidR="00DD4565">
        <w:t xml:space="preserve"> </w:t>
      </w:r>
      <w:r w:rsidR="00CE0761">
        <w:t xml:space="preserve">creating environments in </w:t>
      </w:r>
      <w:r w:rsidR="00CD280C">
        <w:t>Unity</w:t>
      </w:r>
      <w:r w:rsidR="00CE0761">
        <w:t xml:space="preserve"> </w:t>
      </w:r>
      <w:r w:rsidR="00E90538">
        <w:t>which is highly used</w:t>
      </w:r>
      <w:r w:rsidR="00F370AF">
        <w:t xml:space="preserve"> engine</w:t>
      </w:r>
      <w:r w:rsidR="00E90538">
        <w:t xml:space="preserve"> for creating games</w:t>
      </w:r>
      <w:r w:rsidR="00CD280C">
        <w:t>.</w:t>
      </w:r>
      <w:r w:rsidR="007C0494">
        <w:t xml:space="preserve"> With the help</w:t>
      </w:r>
      <w:r w:rsidR="003210D4">
        <w:t xml:space="preserve"> of</w:t>
      </w:r>
      <w:r w:rsidR="007C0494">
        <w:t xml:space="preserve"> </w:t>
      </w:r>
      <w:r w:rsidR="00F72400">
        <w:t>user-friendly GUI</w:t>
      </w:r>
      <w:r w:rsidR="007C0494">
        <w:t xml:space="preserve"> and </w:t>
      </w:r>
      <w:r w:rsidR="00F72400">
        <w:t>community support</w:t>
      </w:r>
      <w:r w:rsidR="007C0494">
        <w:t xml:space="preserve">, </w:t>
      </w:r>
      <w:r w:rsidR="00F370AF">
        <w:t xml:space="preserve">Arena </w:t>
      </w:r>
      <w:r w:rsidR="00D75C60">
        <w:t xml:space="preserve">provides a highly </w:t>
      </w:r>
      <w:r w:rsidR="00EA2947">
        <w:t>flexible platform</w:t>
      </w:r>
      <w:r w:rsidR="00D6695C">
        <w:t xml:space="preserve"> </w:t>
      </w:r>
      <w:r w:rsidR="009F5EC8">
        <w:t xml:space="preserve">for researchers </w:t>
      </w:r>
      <w:r w:rsidR="000E0C38">
        <w:t xml:space="preserve">who want </w:t>
      </w:r>
      <w:r w:rsidR="009F5EC8">
        <w:t xml:space="preserve">to design </w:t>
      </w:r>
      <w:r w:rsidR="00D6695C">
        <w:t>their own environments.</w:t>
      </w:r>
    </w:p>
    <w:p w14:paraId="2419F42B" w14:textId="5D5F6E3B" w:rsidR="00F87DB1" w:rsidRDefault="00C23EF2" w:rsidP="00F87DB1">
      <w:pPr>
        <w:jc w:val="both"/>
      </w:pPr>
      <w:r>
        <w:t>-</w:t>
      </w:r>
      <w:r w:rsidR="00BE34F0">
        <w:t>The Unity Machine Learning Agents Too</w:t>
      </w:r>
      <w:r w:rsidR="00386080">
        <w:t>l</w:t>
      </w:r>
      <w:r w:rsidR="00BE34F0">
        <w:t>kit (ML-Agents) is an open</w:t>
      </w:r>
      <w:r w:rsidR="00F91BB1">
        <w:t xml:space="preserve">-source general platform </w:t>
      </w:r>
      <w:r w:rsidR="009C6817">
        <w:t>for training intelligen</w:t>
      </w:r>
      <w:r w:rsidR="00CB5652">
        <w:t>t</w:t>
      </w:r>
      <w:r w:rsidR="009C6817">
        <w:t xml:space="preserve"> agents.</w:t>
      </w:r>
      <w:r w:rsidR="00CE4309">
        <w:fldChar w:fldCharType="begin" w:fldLock="1"/>
      </w:r>
      <w:r w:rsidR="006E2871">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1]","plainTextFormattedCitation":"[41]","previouslyFormattedCitation":"[41]"},"properties":{"noteIndex":0},"schema":"https://github.com/citation-style-language/schema/raw/master/csl-citation.json"}</w:instrText>
      </w:r>
      <w:r w:rsidR="00CE4309">
        <w:fldChar w:fldCharType="separate"/>
      </w:r>
      <w:r w:rsidR="00CE4309" w:rsidRPr="00CE4309">
        <w:rPr>
          <w:noProof/>
        </w:rPr>
        <w:t>[41]</w:t>
      </w:r>
      <w:r w:rsidR="00CE4309">
        <w:fldChar w:fldCharType="end"/>
      </w:r>
      <w:r w:rsidR="00CE4309">
        <w:t xml:space="preserve"> </w:t>
      </w:r>
      <w:r w:rsidR="009C6817">
        <w:t>Throughout</w:t>
      </w:r>
      <w:r w:rsidR="009B088D">
        <w:t xml:space="preserve"> </w:t>
      </w:r>
      <w:r w:rsidR="007A0596">
        <w:t>an</w:t>
      </w:r>
      <w:r w:rsidR="009B088D">
        <w:t xml:space="preserve"> </w:t>
      </w:r>
      <w:r w:rsidR="000B1A48">
        <w:t>easy-to-use Python API, agents</w:t>
      </w:r>
      <w:r w:rsidR="009B088D">
        <w:t xml:space="preserve"> can be trained with reinforcement learning, imitation learning,</w:t>
      </w:r>
      <w:r w:rsidR="008B4612">
        <w:t xml:space="preserve"> </w:t>
      </w:r>
      <w:proofErr w:type="spellStart"/>
      <w:r w:rsidR="008B4612">
        <w:t>neuroevolution</w:t>
      </w:r>
      <w:proofErr w:type="spellEnd"/>
      <w:r w:rsidR="00BE34F0">
        <w:t xml:space="preserve"> </w:t>
      </w:r>
      <w:r w:rsidR="00833FA6">
        <w:t>or other</w:t>
      </w:r>
      <w:r w:rsidR="001A272E">
        <w:t xml:space="preserve"> state-of-art machine learning methods.</w:t>
      </w:r>
      <w:r w:rsidR="00371584">
        <w:t xml:space="preserve"> The platform </w:t>
      </w:r>
      <w:r w:rsidR="00B335B1">
        <w:t>has</w:t>
      </w:r>
      <w:r w:rsidR="00371584">
        <w:t xml:space="preserve"> </w:t>
      </w:r>
      <w:r w:rsidR="00F47C9B">
        <w:t>expanding collection of benchmarks and +15 example environment from single-agent</w:t>
      </w:r>
      <w:r w:rsidR="00556B93">
        <w:t xml:space="preserve"> tasks to</w:t>
      </w:r>
      <w:r w:rsidR="00F47C9B">
        <w:t xml:space="preserve"> </w:t>
      </w:r>
      <w:r w:rsidR="00556B93">
        <w:t>ecosystems.</w:t>
      </w:r>
      <w:r w:rsidR="00D94DFC">
        <w:t xml:space="preserve"> In addition, </w:t>
      </w:r>
      <w:r w:rsidR="002B093F">
        <w:t>it</w:t>
      </w:r>
      <w:r w:rsidR="00556B93">
        <w:t xml:space="preserve"> </w:t>
      </w:r>
      <w:r w:rsidR="00337CD6">
        <w:t xml:space="preserve">contains some of the examples of </w:t>
      </w:r>
      <w:r w:rsidR="004C3B54">
        <w:t>Arena</w:t>
      </w:r>
      <w:r w:rsidR="003A4137">
        <w:t>.</w:t>
      </w:r>
      <w:r w:rsidR="00353847">
        <w:t xml:space="preserve"> </w:t>
      </w:r>
      <w:r w:rsidR="000938CA">
        <w:t>T</w:t>
      </w:r>
      <w:r w:rsidR="00353847">
        <w:t>he toolkit is one-step ahead of Arena by being a native product of Unity.</w:t>
      </w:r>
      <w:r w:rsidR="00A946E7">
        <w:t xml:space="preserve"> In other </w:t>
      </w:r>
      <w:r w:rsidR="00353847">
        <w:t>words, researchers do not need to use any 3</w:t>
      </w:r>
      <w:r w:rsidR="00353847" w:rsidRPr="00353847">
        <w:rPr>
          <w:vertAlign w:val="superscript"/>
        </w:rPr>
        <w:t>rd</w:t>
      </w:r>
      <w:r w:rsidR="00353847">
        <w:t xml:space="preserve"> party product </w:t>
      </w:r>
      <w:r w:rsidR="009B370F">
        <w:t xml:space="preserve">to use </w:t>
      </w:r>
      <w:r w:rsidR="000938CA">
        <w:t>mlagents</w:t>
      </w:r>
      <w:r w:rsidR="009B370F">
        <w:t xml:space="preserve"> for training.</w:t>
      </w:r>
      <w:r w:rsidR="00A946E7">
        <w:t xml:space="preserve"> </w:t>
      </w:r>
      <w:r w:rsidR="009E6B16" w:rsidRPr="009E6B16">
        <w:t xml:space="preserve">The only </w:t>
      </w:r>
      <w:r w:rsidR="009E6B16" w:rsidRPr="009E6B16">
        <w:lastRenderedPageBreak/>
        <w:t xml:space="preserve">thing that researcher </w:t>
      </w:r>
      <w:r w:rsidR="002B093F">
        <w:t>needs</w:t>
      </w:r>
      <w:r w:rsidR="009E6B16" w:rsidRPr="009E6B16">
        <w:t xml:space="preserve"> to do is importing the mlagents package into the project and train the agents</w:t>
      </w:r>
      <w:r w:rsidR="00DE02C0">
        <w:t xml:space="preserve"> easily</w:t>
      </w:r>
      <w:r w:rsidR="009B370F">
        <w:t>.</w:t>
      </w:r>
      <w:r w:rsidR="00041BB8">
        <w:t xml:space="preserve"> </w:t>
      </w:r>
      <w:r w:rsidR="00265844">
        <w:t xml:space="preserve">Unity has its own physics </w:t>
      </w:r>
      <w:r w:rsidR="00DE02C0">
        <w:t>engine</w:t>
      </w:r>
      <w:r w:rsidR="00265844">
        <w:t xml:space="preserve"> </w:t>
      </w:r>
      <w:r w:rsidR="002B093F">
        <w:t xml:space="preserve">called </w:t>
      </w:r>
      <w:r w:rsidR="002B093F" w:rsidRPr="002B093F">
        <w:rPr>
          <w:i/>
          <w:iCs/>
        </w:rPr>
        <w:t>PhysX</w:t>
      </w:r>
      <w:r w:rsidR="002B093F">
        <w:t xml:space="preserve"> </w:t>
      </w:r>
      <w:r w:rsidR="00265844">
        <w:t xml:space="preserve">as it is a game engine therefore it doesn’t </w:t>
      </w:r>
      <w:r w:rsidR="002B093F">
        <w:t xml:space="preserve">need </w:t>
      </w:r>
      <w:r w:rsidR="00265844">
        <w:t xml:space="preserve">any </w:t>
      </w:r>
      <w:r w:rsidR="002B093F">
        <w:t xml:space="preserve">other </w:t>
      </w:r>
      <w:r w:rsidR="00265844">
        <w:t xml:space="preserve">rendering </w:t>
      </w:r>
      <w:r w:rsidR="00DA3F4D">
        <w:t xml:space="preserve">or physics simulation engine like </w:t>
      </w:r>
      <w:proofErr w:type="spellStart"/>
      <w:r w:rsidR="00DA3F4D">
        <w:t>MujoCo</w:t>
      </w:r>
      <w:proofErr w:type="spellEnd"/>
      <w:r w:rsidR="00DA3F4D">
        <w:t xml:space="preserve">. </w:t>
      </w:r>
    </w:p>
    <w:p w14:paraId="0A6D5413" w14:textId="347C6ACC" w:rsidR="00461479" w:rsidRDefault="005E4DC9" w:rsidP="00F87DB1">
      <w:pPr>
        <w:ind w:firstLine="360"/>
        <w:jc w:val="both"/>
      </w:pPr>
      <w:r>
        <w:t>One drawback of Unity mlagents is that t</w:t>
      </w:r>
      <w:r w:rsidR="00DA3F4D">
        <w:t xml:space="preserve">here are not </w:t>
      </w:r>
      <w:r w:rsidR="00BE2CE4">
        <w:t xml:space="preserve">many RL algorithms </w:t>
      </w:r>
      <w:r w:rsidR="00FB50E1">
        <w:t>which can be used by researchers</w:t>
      </w:r>
      <w:r w:rsidR="00BE2CE4">
        <w:t xml:space="preserve"> as in OpenAI </w:t>
      </w:r>
      <w:r w:rsidR="00FB50E1">
        <w:t>Gym</w:t>
      </w:r>
      <w:r w:rsidR="00EE1466">
        <w:t>.</w:t>
      </w:r>
      <w:r w:rsidR="00BE2CE4">
        <w:t xml:space="preserve"> </w:t>
      </w:r>
      <w:r w:rsidR="00EE1466">
        <w:t>However,</w:t>
      </w:r>
      <w:r w:rsidR="00705449">
        <w:t xml:space="preserve"> </w:t>
      </w:r>
      <w:r w:rsidR="00BE2CE4">
        <w:t xml:space="preserve">Unity </w:t>
      </w:r>
      <w:r w:rsidR="00705449">
        <w:t>solves this problem by creating e</w:t>
      </w:r>
      <w:r w:rsidR="00BE2CE4">
        <w:t xml:space="preserve">nvironments </w:t>
      </w:r>
      <w:r w:rsidR="00705449">
        <w:t xml:space="preserve">which </w:t>
      </w:r>
      <w:r w:rsidR="00BE2CE4">
        <w:t>are convertible to Gym</w:t>
      </w:r>
      <w:r w:rsidR="00CB1AF2">
        <w:t xml:space="preserve"> environment</w:t>
      </w:r>
      <w:r w:rsidR="00EE1466">
        <w:t>s</w:t>
      </w:r>
      <w:r w:rsidR="00705449">
        <w:t xml:space="preserve">. </w:t>
      </w:r>
      <w:r w:rsidR="00BE2CE4">
        <w:t xml:space="preserve"> </w:t>
      </w:r>
      <w:r w:rsidR="00EE1466">
        <w:t>Therefore</w:t>
      </w:r>
      <w:r w:rsidR="00FB50E1">
        <w:t xml:space="preserve">, they can also be used with Gym </w:t>
      </w:r>
      <w:r w:rsidR="00CB1AF2">
        <w:t>instead of Unity</w:t>
      </w:r>
      <w:r w:rsidR="00194DC2">
        <w:t xml:space="preserve"> if desired</w:t>
      </w:r>
      <w:r w:rsidR="00FB50E1">
        <w:t>.</w:t>
      </w:r>
      <w:r w:rsidR="00194DC2">
        <w:t xml:space="preserve"> Though gym convertibility is only supported for single-agents, Unity mlagents package </w:t>
      </w:r>
      <w:r w:rsidR="00CE4309">
        <w:t>is act</w:t>
      </w:r>
      <w:r w:rsidR="00DE028F">
        <w:t>ively developing</w:t>
      </w:r>
      <w:r w:rsidR="00CE4309">
        <w:t>.</w:t>
      </w:r>
      <w:r w:rsidR="00194DC2">
        <w:t xml:space="preserve"> </w:t>
      </w:r>
      <w:r w:rsidR="00A25DE4">
        <w:t xml:space="preserve">After </w:t>
      </w:r>
      <w:r w:rsidR="001D299F">
        <w:t>comparing</w:t>
      </w:r>
      <w:r w:rsidR="00231FDD">
        <w:t xml:space="preserve"> these many simulator </w:t>
      </w:r>
      <w:r w:rsidR="005D4C3B">
        <w:t>options,</w:t>
      </w:r>
      <w:r w:rsidR="00231FDD">
        <w:t xml:space="preserve"> we choose to continue with Unity mlagent</w:t>
      </w:r>
      <w:r w:rsidR="005D4C3B">
        <w:t>s package as a platform</w:t>
      </w:r>
    </w:p>
    <w:p w14:paraId="1F14CD18" w14:textId="526ECFD7" w:rsidR="00C5338F" w:rsidRDefault="00D1482C" w:rsidP="00F87DB1">
      <w:pPr>
        <w:ind w:firstLine="360"/>
        <w:jc w:val="both"/>
      </w:pPr>
      <w:r w:rsidRPr="009361DB">
        <w:t>To the best</w:t>
      </w:r>
      <w:r w:rsidR="009361DB" w:rsidRPr="009361DB">
        <w:t xml:space="preserve"> of our knowledge, there has been no research recently</w:t>
      </w:r>
      <w:r>
        <w:t xml:space="preserve"> </w:t>
      </w:r>
      <w:r w:rsidR="009361DB" w:rsidRPr="009361DB">
        <w:t>done</w:t>
      </w:r>
      <w:r>
        <w:t xml:space="preserve"> </w:t>
      </w:r>
      <w:r w:rsidR="009361DB" w:rsidRPr="009361DB">
        <w:t>on</w:t>
      </w:r>
      <w:r w:rsidR="00375CB4">
        <w:t xml:space="preserve"> physics-based epidemic simulation with </w:t>
      </w:r>
      <w:r w:rsidR="00263904">
        <w:t>reinforcement learning.</w:t>
      </w:r>
      <w:r w:rsidR="00CA3E9A">
        <w:t xml:space="preserve"> Authors in </w:t>
      </w:r>
      <w:r w:rsidR="00CA3E9A">
        <w:fldChar w:fldCharType="begin" w:fldLock="1"/>
      </w:r>
      <w:r w:rsidR="00A67D55">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CA3E9A">
        <w:fldChar w:fldCharType="separate"/>
      </w:r>
      <w:r w:rsidR="00CA3E9A" w:rsidRPr="00CA3E9A">
        <w:rPr>
          <w:noProof/>
        </w:rPr>
        <w:t>[2]</w:t>
      </w:r>
      <w:r w:rsidR="00CA3E9A">
        <w:fldChar w:fldCharType="end"/>
      </w:r>
      <w:r w:rsidR="006C09D2">
        <w:t xml:space="preserve"> offer approaches </w:t>
      </w:r>
      <w:r w:rsidR="00481F2F">
        <w:t xml:space="preserve">about how to design RL environments for </w:t>
      </w:r>
      <w:r w:rsidR="00E774D9">
        <w:t>e</w:t>
      </w:r>
      <w:r w:rsidR="00481F2F">
        <w:t xml:space="preserve">pidemic </w:t>
      </w:r>
      <w:r w:rsidR="00A9226F">
        <w:t>s</w:t>
      </w:r>
      <w:r w:rsidR="00481F2F">
        <w:t xml:space="preserve">pread however it is </w:t>
      </w:r>
      <w:r w:rsidR="00116FEA">
        <w:t>neither agent-based nor physics-based simulation.</w:t>
      </w:r>
      <w:r w:rsidR="00A9226F">
        <w:t xml:space="preserve"> Authors in </w:t>
      </w:r>
      <w:r w:rsidR="00A67D55">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A67D55">
        <w:fldChar w:fldCharType="separate"/>
      </w:r>
      <w:r w:rsidR="00A67D55" w:rsidRPr="00A67D55">
        <w:rPr>
          <w:noProof/>
        </w:rPr>
        <w:t>[6]</w:t>
      </w:r>
      <w:r w:rsidR="00A67D55">
        <w:fldChar w:fldCharType="end"/>
      </w:r>
      <w:r w:rsidR="00F866F2">
        <w:t>,</w:t>
      </w:r>
      <w:r w:rsidR="007843E7">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7843E7">
        <w:fldChar w:fldCharType="separate"/>
      </w:r>
      <w:r w:rsidR="007843E7" w:rsidRPr="007843E7">
        <w:rPr>
          <w:noProof/>
        </w:rPr>
        <w:t>[11]</w:t>
      </w:r>
      <w:r w:rsidR="007843E7">
        <w:fldChar w:fldCharType="end"/>
      </w:r>
      <w:r w:rsidR="007843E7">
        <w:t xml:space="preserve"> </w:t>
      </w:r>
      <w:r w:rsidR="007C6BD2">
        <w:t>use ABM</w:t>
      </w:r>
      <w:r w:rsidR="007843E7">
        <w:t xml:space="preserve"> simulations</w:t>
      </w:r>
      <w:r w:rsidR="007C6BD2">
        <w:t xml:space="preserve"> without </w:t>
      </w:r>
      <w:r w:rsidR="007843E7">
        <w:t>utilizing the artificial intelligence</w:t>
      </w:r>
      <w:r w:rsidR="00E902BF">
        <w:t xml:space="preserve"> whereas in our epidemic simulation, agents implicitly develop this instinct through RL training and multi-agent cooperation.  </w:t>
      </w:r>
    </w:p>
    <w:p w14:paraId="3C4A6657" w14:textId="5E5447AB" w:rsidR="005D4C3B" w:rsidRDefault="00C5338F" w:rsidP="00F87DB1">
      <w:pPr>
        <w:pStyle w:val="Heading1"/>
        <w:jc w:val="both"/>
      </w:pPr>
      <w:bookmarkStart w:id="18" w:name="_Toc49859313"/>
      <w:r w:rsidRPr="004A5B02">
        <w:t>METHODOLOGY</w:t>
      </w:r>
      <w:bookmarkEnd w:id="18"/>
    </w:p>
    <w:p w14:paraId="624E50F2" w14:textId="728DF980" w:rsidR="005D4C3B" w:rsidRPr="005D4C3B" w:rsidRDefault="005D4C3B" w:rsidP="004A4865">
      <w:pPr>
        <w:ind w:firstLine="360"/>
        <w:jc w:val="both"/>
      </w:pPr>
      <w:r>
        <w:t>Agents are tasked with cooperating as a team in a physics-based epidemic outbreak.</w:t>
      </w:r>
      <w:r w:rsidR="00E902BF">
        <w:t xml:space="preserve"> The aim is</w:t>
      </w:r>
      <w:r w:rsidR="00F87DB1">
        <w:t xml:space="preserve"> </w:t>
      </w:r>
      <w:r w:rsidR="00E902BF">
        <w:t xml:space="preserve">staying uninfected </w:t>
      </w:r>
      <w:r w:rsidR="00F87DB1">
        <w:t xml:space="preserve">as much as possible </w:t>
      </w:r>
      <w:r w:rsidR="00E902BF">
        <w:t>and not</w:t>
      </w:r>
      <w:r w:rsidR="00F87DB1">
        <w:t xml:space="preserve"> to</w:t>
      </w:r>
      <w:r w:rsidR="00E902BF">
        <w:t xml:space="preserve"> spread the disease</w:t>
      </w:r>
      <w:r w:rsidR="00F87DB1">
        <w:t xml:space="preserve"> once infected</w:t>
      </w:r>
      <w:r w:rsidR="00E902BF">
        <w:t>.</w:t>
      </w:r>
      <w:r w:rsidR="00F87DB1">
        <w:t xml:space="preserve"> The healthy agents are tasked to actively avoid each other, and infected ones are tasked to not infect other agents. Before designing a reinforcement learning environment, we started from creating an epidemic simulation which can use as a base for our RL task.</w:t>
      </w:r>
      <w:r w:rsidR="009E3BB1" w:rsidRPr="009E3BB1">
        <w:t xml:space="preserve"> </w:t>
      </w:r>
    </w:p>
    <w:p w14:paraId="2A4E9724" w14:textId="509CAB2D" w:rsidR="00F87DB1" w:rsidRDefault="0087671F" w:rsidP="00F013DC">
      <w:pPr>
        <w:pStyle w:val="ListParagraph"/>
      </w:pPr>
      <w:bookmarkStart w:id="19" w:name="_Toc49859314"/>
      <w:r>
        <w:t>EPIDEMIC SIMULATION</w:t>
      </w:r>
      <w:r w:rsidR="0062768B">
        <w:t xml:space="preserve"> IMPLEMENTATION</w:t>
      </w:r>
      <w:bookmarkEnd w:id="19"/>
    </w:p>
    <w:p w14:paraId="4C109100" w14:textId="05DEEB68" w:rsidR="007A7048" w:rsidRDefault="00F87DB1" w:rsidP="007A7048">
      <w:pPr>
        <w:ind w:firstLine="360"/>
        <w:jc w:val="both"/>
      </w:pPr>
      <w:r>
        <w:t xml:space="preserve">We </w:t>
      </w:r>
      <w:r w:rsidR="00207A56">
        <w:t xml:space="preserve">have </w:t>
      </w:r>
      <w:r>
        <w:t xml:space="preserve">created the environment where the </w:t>
      </w:r>
      <w:r w:rsidR="00207A56">
        <w:t xml:space="preserve">training </w:t>
      </w:r>
      <w:r>
        <w:t>will take place</w:t>
      </w:r>
      <w:r w:rsidR="00670E82">
        <w:t xml:space="preserve"> </w:t>
      </w:r>
      <w:r w:rsidR="00E95B97">
        <w:t xml:space="preserve">in </w:t>
      </w:r>
      <w:r w:rsidR="00670E82">
        <w:t>Unity Engine with C#</w:t>
      </w:r>
      <w:r>
        <w:t xml:space="preserve">. </w:t>
      </w:r>
      <w:r w:rsidR="009E3BB1" w:rsidRPr="009E3BB1">
        <w:t xml:space="preserve">The fundamental assumptions of </w:t>
      </w:r>
      <w:r w:rsidR="00207A56">
        <w:t xml:space="preserve">our simulation </w:t>
      </w:r>
      <w:r w:rsidR="009E3BB1" w:rsidRPr="009E3BB1">
        <w:t>are:</w:t>
      </w:r>
      <w:r w:rsidR="009E3BB1">
        <w:t xml:space="preserve"> </w:t>
      </w:r>
      <w:r w:rsidR="007A7048" w:rsidRPr="007A7048">
        <w:t xml:space="preserve">Cubes represent agents as a group and indicates a community who live together. </w:t>
      </w:r>
      <w:r w:rsidR="00207A56">
        <w:t>Spreading infection and getting sick are only depends on physical proximity between agents</w:t>
      </w:r>
      <w:r w:rsidR="004A4865">
        <w:t xml:space="preserve">. In other words, we simplify the social distancing </w:t>
      </w:r>
      <w:r w:rsidR="00C73C3E">
        <w:t>only to physical form.</w:t>
      </w:r>
      <w:r w:rsidR="00207A56">
        <w:t xml:space="preserve"> </w:t>
      </w:r>
      <w:r w:rsidR="00C73C3E">
        <w:t xml:space="preserve">In addition, </w:t>
      </w:r>
      <w:r w:rsidR="00207A56">
        <w:t>agents do not show any symptoms of the disease</w:t>
      </w:r>
      <w:r w:rsidR="007A7048">
        <w:t xml:space="preserve"> such as color changes to each other therefore they don’t know each other’s health status</w:t>
      </w:r>
      <w:r w:rsidR="007A2B44">
        <w:t>.</w:t>
      </w:r>
      <w:r w:rsidR="007A7048">
        <w:t xml:space="preserve"> </w:t>
      </w:r>
    </w:p>
    <w:p w14:paraId="06CCCB93" w14:textId="79AA8C28" w:rsidR="00703ED7" w:rsidRDefault="006E2871" w:rsidP="00703ED7">
      <w:pPr>
        <w:ind w:firstLine="360"/>
        <w:jc w:val="both"/>
      </w:pPr>
      <w:r w:rsidRPr="009E3BB1">
        <w:drawing>
          <wp:anchor distT="0" distB="0" distL="114300" distR="114300" simplePos="0" relativeHeight="251427840" behindDoc="1" locked="0" layoutInCell="1" allowOverlap="1" wp14:anchorId="40DBBE1C" wp14:editId="1F07D372">
            <wp:simplePos x="0" y="0"/>
            <wp:positionH relativeFrom="margin">
              <wp:align>center</wp:align>
            </wp:positionH>
            <wp:positionV relativeFrom="paragraph">
              <wp:posOffset>599763</wp:posOffset>
            </wp:positionV>
            <wp:extent cx="4149090" cy="2645410"/>
            <wp:effectExtent l="0" t="0" r="3810" b="254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7231" t="6971" r="7922" b="5"/>
                    <a:stretch/>
                  </pic:blipFill>
                  <pic:spPr bwMode="auto">
                    <a:xfrm>
                      <a:off x="0" y="0"/>
                      <a:ext cx="4149090" cy="2645410"/>
                    </a:xfrm>
                    <a:prstGeom prst="rect">
                      <a:avLst/>
                    </a:prstGeom>
                    <a:ln cap="rnd">
                      <a:noFill/>
                    </a:ln>
                    <a:effectLst/>
                    <a:extLst>
                      <a:ext uri="{53640926-AAD7-44D8-BBD7-CCE9431645EC}">
                        <a14:shadowObscured xmlns:a14="http://schemas.microsoft.com/office/drawing/2010/main"/>
                      </a:ext>
                    </a:extLst>
                  </pic:spPr>
                </pic:pic>
              </a:graphicData>
            </a:graphic>
          </wp:anchor>
        </w:drawing>
      </w:r>
      <w:r w:rsidR="00C73C3E">
        <w:t>The environment is a square shaped area with a wall around so agents cannot go through.</w:t>
      </w:r>
      <w:r>
        <w:t xml:space="preserve"> Unity mlagents package comes with +15 environments and this area was used in one of the experiments.</w:t>
      </w:r>
      <w:r w:rsidR="00C73C3E" w:rsidRPr="009E3BB1">
        <w:t xml:space="preserve"> </w:t>
      </w:r>
      <w:r w:rsidR="009E3BB1" w:rsidRPr="009E3BB1">
        <w:t xml:space="preserve"> </w:t>
      </w:r>
    </w:p>
    <w:p w14:paraId="47A9F3AA" w14:textId="150152B9" w:rsidR="00E95B97" w:rsidRPr="00C367BD" w:rsidRDefault="00E95B97" w:rsidP="00E95B97">
      <w:pPr>
        <w:pStyle w:val="Caption"/>
        <w:jc w:val="both"/>
        <w:rPr>
          <w:color w:val="3B3838" w:themeColor="background2" w:themeShade="40"/>
          <w:sz w:val="20"/>
          <w:szCs w:val="20"/>
        </w:rPr>
      </w:pPr>
      <w:r w:rsidRPr="00C367BD">
        <w:rPr>
          <w:color w:val="3B3838" w:themeColor="background2" w:themeShade="40"/>
          <w:sz w:val="20"/>
          <w:szCs w:val="20"/>
        </w:rPr>
        <w:t xml:space="preserve">Figure </w:t>
      </w:r>
      <w:r w:rsidRPr="00C367BD">
        <w:rPr>
          <w:color w:val="3B3838" w:themeColor="background2" w:themeShade="40"/>
          <w:sz w:val="20"/>
          <w:szCs w:val="20"/>
        </w:rPr>
        <w:fldChar w:fldCharType="begin"/>
      </w:r>
      <w:r w:rsidRPr="00C367BD">
        <w:rPr>
          <w:color w:val="3B3838" w:themeColor="background2" w:themeShade="40"/>
          <w:sz w:val="20"/>
          <w:szCs w:val="20"/>
        </w:rPr>
        <w:instrText xml:space="preserve"> SEQ Figure \* ARABIC </w:instrText>
      </w:r>
      <w:r w:rsidRPr="00C367BD">
        <w:rPr>
          <w:color w:val="3B3838" w:themeColor="background2" w:themeShade="40"/>
          <w:sz w:val="20"/>
          <w:szCs w:val="20"/>
        </w:rPr>
        <w:fldChar w:fldCharType="separate"/>
      </w:r>
      <w:r w:rsidR="00BA605F">
        <w:rPr>
          <w:noProof/>
          <w:color w:val="3B3838" w:themeColor="background2" w:themeShade="40"/>
          <w:sz w:val="20"/>
          <w:szCs w:val="20"/>
        </w:rPr>
        <w:t>5</w:t>
      </w:r>
      <w:r w:rsidRPr="00C367BD">
        <w:rPr>
          <w:color w:val="3B3838" w:themeColor="background2" w:themeShade="40"/>
          <w:sz w:val="20"/>
          <w:szCs w:val="20"/>
        </w:rPr>
        <w:fldChar w:fldCharType="end"/>
      </w:r>
      <w:r w:rsidRPr="00C367BD">
        <w:rPr>
          <w:color w:val="3B3838" w:themeColor="background2" w:themeShade="40"/>
          <w:sz w:val="20"/>
          <w:szCs w:val="20"/>
        </w:rPr>
        <w:t>:The Environment and agents. The square shape court limits the area and the cubes are the agents. White ones represent healthy and red ones represent infectious agents. The simulation shows how one infected agent starts to spread the disease in each time</w:t>
      </w:r>
    </w:p>
    <w:p w14:paraId="321A4285" w14:textId="41D8ACE8" w:rsidR="006E2871" w:rsidRPr="006E2871" w:rsidRDefault="006E2871" w:rsidP="00C73C3E">
      <w:pPr>
        <w:jc w:val="both"/>
      </w:pPr>
      <w:r>
        <w:lastRenderedPageBreak/>
        <w:t xml:space="preserve">We used the same </w:t>
      </w:r>
      <w:r w:rsidR="00792026">
        <w:t>3D model for the area</w:t>
      </w:r>
      <w:r>
        <w:t xml:space="preserve"> from </w:t>
      </w:r>
      <w:r w:rsidRPr="006E2871">
        <w:rPr>
          <w:i/>
          <w:iCs/>
        </w:rPr>
        <w:t>Food Collect</w:t>
      </w:r>
      <w:r>
        <w:rPr>
          <w:i/>
          <w:iCs/>
        </w:rPr>
        <w:t>o</w:t>
      </w:r>
      <w:r w:rsidRPr="006E2871">
        <w:rPr>
          <w:i/>
          <w:iCs/>
        </w:rPr>
        <w:t>r</w:t>
      </w:r>
      <w:r>
        <w:rPr>
          <w:i/>
          <w:iCs/>
        </w:rPr>
        <w:fldChar w:fldCharType="begin" w:fldLock="1"/>
      </w:r>
      <w:r w:rsidR="00EE26D9">
        <w:rPr>
          <w:i/>
          <w:iCs/>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1]","plainTextFormattedCitation":"[41]","previouslyFormattedCitation":"[41]"},"properties":{"noteIndex":0},"schema":"https://github.com/citation-style-language/schema/raw/master/csl-citation.json"}</w:instrText>
      </w:r>
      <w:r>
        <w:rPr>
          <w:i/>
          <w:iCs/>
        </w:rPr>
        <w:fldChar w:fldCharType="separate"/>
      </w:r>
      <w:r w:rsidRPr="006E2871">
        <w:rPr>
          <w:iCs/>
          <w:noProof/>
        </w:rPr>
        <w:t>[41]</w:t>
      </w:r>
      <w:r>
        <w:rPr>
          <w:i/>
          <w:iCs/>
        </w:rPr>
        <w:fldChar w:fldCharType="end"/>
      </w:r>
      <w:r>
        <w:rPr>
          <w:i/>
          <w:iCs/>
        </w:rPr>
        <w:t xml:space="preserve">  </w:t>
      </w:r>
      <w:r>
        <w:t xml:space="preserve">which is a competitive multi-agent environment </w:t>
      </w:r>
      <w:r w:rsidR="00792026">
        <w:t xml:space="preserve"> example </w:t>
      </w:r>
      <w:r>
        <w:t>where agent</w:t>
      </w:r>
      <w:r w:rsidR="00792026">
        <w:t>s can shoot</w:t>
      </w:r>
      <w:r>
        <w:t xml:space="preserve"> each other to get the </w:t>
      </w:r>
      <w:proofErr w:type="spellStart"/>
      <w:r w:rsidRPr="006E2871">
        <w:rPr>
          <w:i/>
          <w:iCs/>
        </w:rPr>
        <w:t>goodFood</w:t>
      </w:r>
      <w:proofErr w:type="spellEnd"/>
      <w:r>
        <w:t xml:space="preserve"> and avoid </w:t>
      </w:r>
      <w:proofErr w:type="spellStart"/>
      <w:r w:rsidRPr="006E2871">
        <w:rPr>
          <w:i/>
          <w:iCs/>
        </w:rPr>
        <w:t>badFood</w:t>
      </w:r>
      <w:proofErr w:type="spellEnd"/>
      <w:r>
        <w:t>. The purpose</w:t>
      </w:r>
      <w:r w:rsidR="0062768B">
        <w:t xml:space="preserve"> of using very basic shapes like cubes</w:t>
      </w:r>
      <w:r>
        <w:t xml:space="preserve"> was </w:t>
      </w:r>
      <w:r w:rsidR="00F95A7D">
        <w:t xml:space="preserve">to </w:t>
      </w:r>
      <w:r>
        <w:t xml:space="preserve">avoid any error during the training </w:t>
      </w:r>
      <w:r w:rsidR="00792026">
        <w:t xml:space="preserve">due to the 3D </w:t>
      </w:r>
      <w:r w:rsidR="0062768B">
        <w:t>objects and decrease the complexity of the computation which</w:t>
      </w:r>
      <w:r>
        <w:t xml:space="preserve"> is </w:t>
      </w:r>
      <w:r w:rsidR="00792026">
        <w:t xml:space="preserve">also </w:t>
      </w:r>
      <w:r>
        <w:t>recommended by Unity.</w:t>
      </w:r>
      <w:r w:rsidR="0062768B">
        <w:t xml:space="preserve"> </w:t>
      </w:r>
    </w:p>
    <w:p w14:paraId="3C4EA029" w14:textId="6154152C" w:rsidR="00C73C3E" w:rsidRDefault="00C73C3E" w:rsidP="0046664A">
      <w:pPr>
        <w:ind w:firstLine="360"/>
        <w:jc w:val="both"/>
      </w:pPr>
      <w:r>
        <w:t>First, we have created hard coded dummy bots which do not have an artificial neural network.</w:t>
      </w:r>
      <w:r w:rsidR="00CE08CA">
        <w:t xml:space="preserve"> The aim of having dummy bots are to create danger and problem to solve for our agents.</w:t>
      </w:r>
      <w:r w:rsidR="0046664A">
        <w:t xml:space="preserve"> They should </w:t>
      </w:r>
      <w:proofErr w:type="gramStart"/>
      <w:r w:rsidR="0046664A">
        <w:t>be seen as</w:t>
      </w:r>
      <w:proofErr w:type="gramEnd"/>
      <w:r w:rsidR="0046664A">
        <w:t xml:space="preserve"> a part of the environment and they represent individuals who do not take any precautions during an epidemic outbreak and </w:t>
      </w:r>
      <w:r w:rsidR="0046664A" w:rsidRPr="0046664A">
        <w:t>cause the spread of the disease</w:t>
      </w:r>
      <w:r w:rsidR="0046664A">
        <w:t xml:space="preserve"> in real-life.</w:t>
      </w:r>
      <w:r w:rsidR="00CE08CA">
        <w:t xml:space="preserve"> </w:t>
      </w:r>
      <w:r>
        <w:t>We define two movement style for the dummy bots: target-choosers and bouncers.</w:t>
      </w:r>
      <w:r w:rsidR="0062768B">
        <w:t xml:space="preserve"> The simulation based on physics engine of Unity </w:t>
      </w:r>
      <w:r w:rsidR="0062768B" w:rsidRPr="0062768B">
        <w:rPr>
          <w:i/>
          <w:iCs/>
        </w:rPr>
        <w:t>PhysX</w:t>
      </w:r>
      <w:r w:rsidR="00CE08CA">
        <w:rPr>
          <w:i/>
          <w:iCs/>
        </w:rPr>
        <w:t xml:space="preserve"> </w:t>
      </w:r>
      <w:r w:rsidR="0062768B">
        <w:t xml:space="preserve">has some built in components such as rigidbody which </w:t>
      </w:r>
      <w:r w:rsidR="007C6C37">
        <w:t>allows designer</w:t>
      </w:r>
      <w:r w:rsidR="0062768B">
        <w:t xml:space="preserve"> to control of an object’s position through the physics simulation.</w:t>
      </w:r>
      <w:r w:rsidR="007C6C37">
        <w:t xml:space="preserve"> There </w:t>
      </w:r>
      <w:r w:rsidR="00CE08CA">
        <w:t>were</w:t>
      </w:r>
      <w:r w:rsidR="007C6C37">
        <w:t xml:space="preserve"> couple of options for position manipulation such as adding force, </w:t>
      </w:r>
      <w:r w:rsidR="00CE08CA">
        <w:t xml:space="preserve">adding </w:t>
      </w:r>
      <w:r w:rsidR="007C6C37">
        <w:t xml:space="preserve">velocity and directly changing the position. For both movement style of </w:t>
      </w:r>
      <w:r w:rsidR="00CE08CA">
        <w:t xml:space="preserve">our </w:t>
      </w:r>
      <w:r w:rsidR="007C6C37">
        <w:t>dummy bots, we choose directly chang</w:t>
      </w:r>
      <w:r w:rsidR="00CE08CA">
        <w:t xml:space="preserve">ing </w:t>
      </w:r>
      <w:r w:rsidR="007C6C37">
        <w:t xml:space="preserve">position to eliminate the complexity of physics engine. For the bouncer </w:t>
      </w:r>
      <w:r w:rsidR="00CE08CA">
        <w:t xml:space="preserve">dummy </w:t>
      </w:r>
      <w:r w:rsidR="007C6C37">
        <w:t xml:space="preserve">bots, when they collide with an object e.g. wall or another </w:t>
      </w:r>
      <w:r w:rsidR="00CE08CA">
        <w:t>cube,</w:t>
      </w:r>
      <w:r w:rsidR="007C6C37">
        <w:t xml:space="preserve"> they bounce in the opposite direction </w:t>
      </w:r>
      <w:r w:rsidR="00CE08CA">
        <w:t xml:space="preserve">such </w:t>
      </w:r>
      <w:r w:rsidR="007C6C37">
        <w:t xml:space="preserve">as screen saver logos. </w:t>
      </w:r>
      <w:r w:rsidR="00CE08CA">
        <w:t>However, t</w:t>
      </w:r>
      <w:r w:rsidR="007C6C37">
        <w:t>his was not our first choice due to its simplicity and obvious behavior. The target-choosers choose a random position inside of the area and until they reach there</w:t>
      </w:r>
      <w:r w:rsidR="00CE08CA">
        <w:t>,</w:t>
      </w:r>
      <w:r w:rsidR="007C6C37">
        <w:t xml:space="preserve"> they try to go in that direction without </w:t>
      </w:r>
      <w:r w:rsidR="00541335">
        <w:t>interruption.</w:t>
      </w:r>
      <w:r w:rsidR="00CE08CA">
        <w:t xml:space="preserve"> When they reach their target, they instantly choose another one.</w:t>
      </w:r>
      <w:r w:rsidR="00541335">
        <w:t xml:space="preserve"> From designer perspective this style was more unpredictable and</w:t>
      </w:r>
      <w:r w:rsidR="00541335" w:rsidRPr="00541335">
        <w:t xml:space="preserve"> </w:t>
      </w:r>
      <w:r w:rsidR="00541335">
        <w:t xml:space="preserve">convincing than bouncing cubes until our agents find out a </w:t>
      </w:r>
      <w:r w:rsidR="00CE08CA">
        <w:t xml:space="preserve">weakness of target-choosers. </w:t>
      </w:r>
      <w:r w:rsidR="00541335">
        <w:t xml:space="preserve">Turns out the target-choosers don’t go edges of the arena as much as bouncers since </w:t>
      </w:r>
      <w:r w:rsidR="00CE08CA">
        <w:t>bouncers</w:t>
      </w:r>
      <w:r w:rsidR="00541335">
        <w:t xml:space="preserve"> have to bounce from the walls. </w:t>
      </w:r>
      <w:r w:rsidR="00CE08CA">
        <w:t>Therefore,</w:t>
      </w:r>
      <w:r w:rsidR="00541335">
        <w:t xml:space="preserve"> after our first results came </w:t>
      </w:r>
      <w:r w:rsidR="00CE08CA">
        <w:t>out,</w:t>
      </w:r>
      <w:r w:rsidR="00541335">
        <w:t xml:space="preserve"> we found out</w:t>
      </w:r>
      <w:r w:rsidR="00CE08CA">
        <w:t xml:space="preserve"> our</w:t>
      </w:r>
      <w:r w:rsidR="00541335">
        <w:t xml:space="preserve"> agents learned to hide in corners</w:t>
      </w:r>
      <w:r w:rsidR="00CE08CA">
        <w:t xml:space="preserve"> since it was a blind-spot for target-choosers and converge to suboptimal policy. Thus, we used the combination of two different movement style in our dummy bots.</w:t>
      </w:r>
      <w:r w:rsidR="005B0A99">
        <w:t xml:space="preserve"> </w:t>
      </w:r>
    </w:p>
    <w:p w14:paraId="71BD2E3F" w14:textId="14548C3C" w:rsidR="005B0A99" w:rsidRDefault="005B0A99" w:rsidP="0046664A">
      <w:pPr>
        <w:ind w:firstLine="360"/>
        <w:jc w:val="both"/>
      </w:pPr>
      <w:r>
        <w:t xml:space="preserve">The infection mechanism works as </w:t>
      </w:r>
      <w:r w:rsidR="00703ED7">
        <w:t>follows: every cube has its own sphere-shaped collider</w:t>
      </w:r>
      <w:r w:rsidR="008B54A0">
        <w:t xml:space="preserve">s called </w:t>
      </w:r>
      <w:r w:rsidR="008B54A0" w:rsidRPr="008B54A0">
        <w:rPr>
          <w:i/>
          <w:iCs/>
        </w:rPr>
        <w:t>infection</w:t>
      </w:r>
      <w:r w:rsidR="008B54A0">
        <w:rPr>
          <w:i/>
          <w:iCs/>
        </w:rPr>
        <w:t>Colliders</w:t>
      </w:r>
      <w:r w:rsidR="00703ED7">
        <w:t xml:space="preserve">. </w:t>
      </w:r>
      <w:r w:rsidR="008B54A0">
        <w:t>At each time step, Unity physics engine checks if any of these colliders touch to each other. If there are infectionColliders which start to intersect and one of the cubes is sick, the other one is exposed to infection every time step. Expose function gets the distance between agents and calculates the probability of getting infected inversely proportional to the distance. At each step there is a random chance that agent can get infected and the probability increases if they stay longer.</w:t>
      </w:r>
      <w:r w:rsidR="00602E30">
        <w:t xml:space="preserve"> There is also an </w:t>
      </w:r>
      <w:r w:rsidR="00602E30" w:rsidRPr="00602E30">
        <w:rPr>
          <w:i/>
          <w:iCs/>
        </w:rPr>
        <w:t>infection coefficient constant</w:t>
      </w:r>
      <w:r w:rsidR="00602E30">
        <w:t xml:space="preserve"> which can be used to adjust the infectious rate of the disease thus the risk of getting sick.</w:t>
      </w:r>
    </w:p>
    <w:p w14:paraId="3F4C6206" w14:textId="77777777" w:rsidR="00703ED7" w:rsidRDefault="005B0A99" w:rsidP="00CA6FA8">
      <w:pPr>
        <w:keepNext/>
        <w:ind w:firstLine="360"/>
        <w:jc w:val="center"/>
      </w:pPr>
      <w:r w:rsidRPr="005B0A99">
        <w:drawing>
          <wp:inline distT="0" distB="0" distL="0" distR="0" wp14:anchorId="14B415BA" wp14:editId="0A478B2B">
            <wp:extent cx="3923928" cy="2398144"/>
            <wp:effectExtent l="0" t="0" r="635"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9346" r="10417" b="15805"/>
                    <a:stretch/>
                  </pic:blipFill>
                  <pic:spPr bwMode="auto">
                    <a:xfrm>
                      <a:off x="0" y="0"/>
                      <a:ext cx="3925194" cy="2398918"/>
                    </a:xfrm>
                    <a:prstGeom prst="rect">
                      <a:avLst/>
                    </a:prstGeom>
                    <a:ln>
                      <a:noFill/>
                    </a:ln>
                    <a:extLst>
                      <a:ext uri="{53640926-AAD7-44D8-BBD7-CCE9431645EC}">
                        <a14:shadowObscured xmlns:a14="http://schemas.microsoft.com/office/drawing/2010/main"/>
                      </a:ext>
                    </a:extLst>
                  </pic:spPr>
                </pic:pic>
              </a:graphicData>
            </a:graphic>
          </wp:inline>
        </w:drawing>
      </w:r>
    </w:p>
    <w:p w14:paraId="32EA70D0" w14:textId="2A6F74D6" w:rsidR="00E729C1" w:rsidRDefault="00703ED7" w:rsidP="00703ED7">
      <w:pPr>
        <w:pStyle w:val="Caption"/>
        <w:jc w:val="both"/>
        <w:rPr>
          <w:color w:val="3B3838" w:themeColor="background2" w:themeShade="40"/>
          <w:sz w:val="20"/>
          <w:szCs w:val="20"/>
        </w:rPr>
      </w:pPr>
      <w:r w:rsidRPr="00703ED7">
        <w:rPr>
          <w:color w:val="3B3838" w:themeColor="background2" w:themeShade="40"/>
          <w:sz w:val="20"/>
          <w:szCs w:val="20"/>
        </w:rPr>
        <w:t xml:space="preserve">Figure </w:t>
      </w:r>
      <w:r w:rsidRPr="00703ED7">
        <w:rPr>
          <w:color w:val="3B3838" w:themeColor="background2" w:themeShade="40"/>
          <w:sz w:val="20"/>
          <w:szCs w:val="20"/>
        </w:rPr>
        <w:fldChar w:fldCharType="begin"/>
      </w:r>
      <w:r w:rsidRPr="00703ED7">
        <w:rPr>
          <w:color w:val="3B3838" w:themeColor="background2" w:themeShade="40"/>
          <w:sz w:val="20"/>
          <w:szCs w:val="20"/>
        </w:rPr>
        <w:instrText xml:space="preserve"> SEQ Figure \* ARABIC </w:instrText>
      </w:r>
      <w:r w:rsidRPr="00703ED7">
        <w:rPr>
          <w:color w:val="3B3838" w:themeColor="background2" w:themeShade="40"/>
          <w:sz w:val="20"/>
          <w:szCs w:val="20"/>
        </w:rPr>
        <w:fldChar w:fldCharType="separate"/>
      </w:r>
      <w:r w:rsidR="00BA605F">
        <w:rPr>
          <w:noProof/>
          <w:color w:val="3B3838" w:themeColor="background2" w:themeShade="40"/>
          <w:sz w:val="20"/>
          <w:szCs w:val="20"/>
        </w:rPr>
        <w:t>6</w:t>
      </w:r>
      <w:r w:rsidRPr="00703ED7">
        <w:rPr>
          <w:color w:val="3B3838" w:themeColor="background2" w:themeShade="40"/>
          <w:sz w:val="20"/>
          <w:szCs w:val="20"/>
        </w:rPr>
        <w:fldChar w:fldCharType="end"/>
      </w:r>
      <w:r w:rsidRPr="00703ED7">
        <w:rPr>
          <w:color w:val="3B3838" w:themeColor="background2" w:themeShade="40"/>
          <w:sz w:val="20"/>
          <w:szCs w:val="20"/>
        </w:rPr>
        <w:t xml:space="preserve">: </w:t>
      </w:r>
      <w:r>
        <w:rPr>
          <w:color w:val="3B3838" w:themeColor="background2" w:themeShade="40"/>
          <w:sz w:val="20"/>
          <w:szCs w:val="20"/>
        </w:rPr>
        <w:t>Two cubes with their visible sphere colliders.</w:t>
      </w:r>
      <w:r w:rsidRPr="00703ED7">
        <w:rPr>
          <w:color w:val="3B3838" w:themeColor="background2" w:themeShade="40"/>
          <w:sz w:val="20"/>
          <w:szCs w:val="20"/>
        </w:rPr>
        <w:t xml:space="preserve"> One is infected and the other </w:t>
      </w:r>
      <w:r w:rsidR="008B54A0">
        <w:rPr>
          <w:color w:val="3B3838" w:themeColor="background2" w:themeShade="40"/>
          <w:sz w:val="20"/>
          <w:szCs w:val="20"/>
        </w:rPr>
        <w:t xml:space="preserve">one </w:t>
      </w:r>
      <w:r w:rsidRPr="00703ED7">
        <w:rPr>
          <w:color w:val="3B3838" w:themeColor="background2" w:themeShade="40"/>
          <w:sz w:val="20"/>
          <w:szCs w:val="20"/>
        </w:rPr>
        <w:t>is at risk to get infect</w:t>
      </w:r>
      <w:r w:rsidR="008B54A0">
        <w:rPr>
          <w:color w:val="3B3838" w:themeColor="background2" w:themeShade="40"/>
          <w:sz w:val="20"/>
          <w:szCs w:val="20"/>
        </w:rPr>
        <w:t>ed</w:t>
      </w:r>
      <w:r w:rsidRPr="00703ED7">
        <w:rPr>
          <w:color w:val="3B3838" w:themeColor="background2" w:themeShade="40"/>
          <w:sz w:val="20"/>
          <w:szCs w:val="20"/>
        </w:rPr>
        <w:t xml:space="preserve"> every time step.</w:t>
      </w:r>
      <w:r>
        <w:rPr>
          <w:color w:val="3B3838" w:themeColor="background2" w:themeShade="40"/>
          <w:sz w:val="20"/>
          <w:szCs w:val="20"/>
        </w:rPr>
        <w:t xml:space="preserve">  The risk is getting higher if the distance between t</w:t>
      </w:r>
      <w:r w:rsidR="008B54A0">
        <w:rPr>
          <w:color w:val="3B3838" w:themeColor="background2" w:themeShade="40"/>
          <w:sz w:val="20"/>
          <w:szCs w:val="20"/>
        </w:rPr>
        <w:t>w</w:t>
      </w:r>
      <w:r>
        <w:rPr>
          <w:color w:val="3B3838" w:themeColor="background2" w:themeShade="40"/>
          <w:sz w:val="20"/>
          <w:szCs w:val="20"/>
        </w:rPr>
        <w:t>o is closer.</w:t>
      </w:r>
    </w:p>
    <w:p w14:paraId="7B594745" w14:textId="77777777" w:rsidR="00E729C1" w:rsidRDefault="00E729C1">
      <w:pPr>
        <w:rPr>
          <w:i/>
          <w:iCs/>
          <w:color w:val="3B3838" w:themeColor="background2" w:themeShade="40"/>
          <w:szCs w:val="20"/>
        </w:rPr>
      </w:pPr>
      <w:r>
        <w:rPr>
          <w:color w:val="3B3838" w:themeColor="background2" w:themeShade="40"/>
          <w:szCs w:val="20"/>
        </w:rPr>
        <w:br w:type="page"/>
      </w:r>
    </w:p>
    <w:p w14:paraId="22D25518" w14:textId="601D8A83" w:rsidR="00A26070" w:rsidRDefault="002B28F8" w:rsidP="006908B0">
      <w:pPr>
        <w:ind w:firstLine="360"/>
        <w:jc w:val="both"/>
        <w:rPr>
          <w:noProof/>
        </w:rPr>
      </w:pPr>
      <w:r>
        <w:rPr>
          <w:noProof/>
        </w:rPr>
        <w:lastRenderedPageBreak/>
        <mc:AlternateContent>
          <mc:Choice Requires="wpg">
            <w:drawing>
              <wp:anchor distT="0" distB="0" distL="114300" distR="114300" simplePos="0" relativeHeight="251701248" behindDoc="0" locked="0" layoutInCell="1" allowOverlap="1" wp14:anchorId="5171D68D" wp14:editId="75B2A06C">
                <wp:simplePos x="0" y="0"/>
                <wp:positionH relativeFrom="margin">
                  <wp:align>center</wp:align>
                </wp:positionH>
                <wp:positionV relativeFrom="paragraph">
                  <wp:posOffset>3140662</wp:posOffset>
                </wp:positionV>
                <wp:extent cx="4597400" cy="4968240"/>
                <wp:effectExtent l="0" t="0" r="0" b="3810"/>
                <wp:wrapTopAndBottom/>
                <wp:docPr id="60" name="Group 60"/>
                <wp:cNvGraphicFramePr/>
                <a:graphic xmlns:a="http://schemas.openxmlformats.org/drawingml/2006/main">
                  <a:graphicData uri="http://schemas.microsoft.com/office/word/2010/wordprocessingGroup">
                    <wpg:wgp>
                      <wpg:cNvGrpSpPr/>
                      <wpg:grpSpPr>
                        <a:xfrm>
                          <a:off x="0" y="0"/>
                          <a:ext cx="4597400" cy="4968240"/>
                          <a:chOff x="0" y="0"/>
                          <a:chExt cx="4892040" cy="5141583"/>
                        </a:xfrm>
                      </wpg:grpSpPr>
                      <pic:pic xmlns:pic="http://schemas.openxmlformats.org/drawingml/2006/picture">
                        <pic:nvPicPr>
                          <pic:cNvPr id="55" name="Picture 55"/>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92040" cy="2499360"/>
                          </a:xfrm>
                          <a:prstGeom prst="rect">
                            <a:avLst/>
                          </a:prstGeom>
                        </pic:spPr>
                      </pic:pic>
                      <pic:pic xmlns:pic="http://schemas.openxmlformats.org/drawingml/2006/picture">
                        <pic:nvPicPr>
                          <pic:cNvPr id="57" name="Picture 57"/>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2639683"/>
                            <a:ext cx="4892040" cy="2501900"/>
                          </a:xfrm>
                          <a:prstGeom prst="rect">
                            <a:avLst/>
                          </a:prstGeom>
                        </pic:spPr>
                      </pic:pic>
                    </wpg:wgp>
                  </a:graphicData>
                </a:graphic>
              </wp:anchor>
            </w:drawing>
          </mc:Choice>
          <mc:Fallback>
            <w:pict>
              <v:group w14:anchorId="29660828" id="Group 60" o:spid="_x0000_s1026" style="position:absolute;margin-left:0;margin-top:247.3pt;width:362pt;height:391.2pt;z-index:251701248;mso-position-horizontal:center;mso-position-horizontal-relative:margin" coordsize="48920,51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5" o:spid="_x0000_s1027" type="#_x0000_t75" style="position:absolute;width:48920;height:24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">
                  <v:imagedata r:id="rId20" o:title=""/>
                </v:shape>
                <v:shape id="Picture 57" o:spid="_x0000_s1028" type="#_x0000_t75" style="position:absolute;top:26396;width:48920;height:25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">
                  <v:imagedata r:id="rId21" o:title=""/>
                </v:shape>
                <w10:wrap type="topAndBottom" anchorx="margin"/>
              </v:group>
            </w:pict>
          </mc:Fallback>
        </mc:AlternateContent>
      </w:r>
      <w:r w:rsidR="004213A6">
        <w:rPr>
          <w:noProof/>
        </w:rPr>
        <mc:AlternateContent>
          <mc:Choice Requires="wps">
            <w:drawing>
              <wp:anchor distT="0" distB="0" distL="114300" distR="114300" simplePos="0" relativeHeight="251689984" behindDoc="0" locked="0" layoutInCell="1" allowOverlap="1" wp14:anchorId="4CD7925A" wp14:editId="60C14B17">
                <wp:simplePos x="0" y="0"/>
                <wp:positionH relativeFrom="column">
                  <wp:posOffset>-11322</wp:posOffset>
                </wp:positionH>
                <wp:positionV relativeFrom="paragraph">
                  <wp:posOffset>8271594</wp:posOffset>
                </wp:positionV>
                <wp:extent cx="4892040"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4892040" cy="635"/>
                        </a:xfrm>
                        <a:prstGeom prst="rect">
                          <a:avLst/>
                        </a:prstGeom>
                        <a:solidFill>
                          <a:prstClr val="white"/>
                        </a:solidFill>
                        <a:ln>
                          <a:noFill/>
                        </a:ln>
                      </wps:spPr>
                      <wps:txbx>
                        <w:txbxContent>
                          <w:p w14:paraId="2DD0D207" w14:textId="20165AC4" w:rsidR="00AC4429" w:rsidRPr="00396B7A" w:rsidRDefault="00AC4429"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sidR="00BA605F">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16 Raycast provides 360 degree theoretical vision. However this is not the optimal way of seeing since there could be a small object close to agent  which does not hit the spheres on the end of rays thus agents cannot see them. For optimizing the training 16 rays were enough for our task</w:t>
                            </w:r>
                            <w:r w:rsidRPr="00396B7A">
                              <w:rPr>
                                <w:noProof/>
                                <w:color w:val="3B3838" w:themeColor="background2" w:themeShade="4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D7925A" id="Text Box 61" o:spid="_x0000_s1028" type="#_x0000_t202" style="position:absolute;left:0;text-align:left;margin-left:-.9pt;margin-top:651.3pt;width:385.2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9mmLgIAAGYEAAAOAAAAZHJzL2Uyb0RvYy54bWysVMFu2zAMvQ/YPwi6L06yLm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" stroked="f">
                <v:textbox style="mso-fit-shape-to-text:t" inset="0,0,0,0">
                  <w:txbxContent>
                    <w:p w14:paraId="2DD0D207" w14:textId="20165AC4" w:rsidR="00AC4429" w:rsidRPr="00396B7A" w:rsidRDefault="00AC4429"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sidR="00BA605F">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16 Raycast provides 360 degree theoretical vision. However this is not the optimal way of seeing since there could be a small object close to agent  which does not hit the spheres on the end of rays thus agents cannot see them. For optimizing the training 16 rays were enough for our task</w:t>
                      </w:r>
                      <w:r w:rsidRPr="00396B7A">
                        <w:rPr>
                          <w:noProof/>
                          <w:color w:val="3B3838" w:themeColor="background2" w:themeShade="40"/>
                        </w:rPr>
                        <w:t>.</w:t>
                      </w:r>
                    </w:p>
                  </w:txbxContent>
                </v:textbox>
                <w10:wrap type="topAndBottom"/>
              </v:shape>
            </w:pict>
          </mc:Fallback>
        </mc:AlternateContent>
      </w:r>
      <w:r w:rsidR="00F075E7">
        <w:t>Agents are simulated as cubic object with blue color</w:t>
      </w:r>
      <w:r w:rsidR="00E15111">
        <w:t>.</w:t>
      </w:r>
      <w:r w:rsidR="00802371">
        <w:t xml:space="preserve"> </w:t>
      </w:r>
      <w:r w:rsidR="00E15111">
        <w:t>We choose</w:t>
      </w:r>
      <w:r w:rsidR="00C37CFE">
        <w:t xml:space="preserve"> a different color </w:t>
      </w:r>
      <w:r w:rsidR="00E15111">
        <w:t xml:space="preserve">from the bots for </w:t>
      </w:r>
      <w:r w:rsidR="00C37CFE">
        <w:t xml:space="preserve">distinguishing whether </w:t>
      </w:r>
      <w:r w:rsidR="00746E91">
        <w:t>it is</w:t>
      </w:r>
      <w:r w:rsidR="00802371">
        <w:t xml:space="preserve"> controlled by a </w:t>
      </w:r>
      <w:r w:rsidR="00EF0971">
        <w:t>model or</w:t>
      </w:r>
      <w:r w:rsidR="00C37CFE">
        <w:t xml:space="preserve"> </w:t>
      </w:r>
      <w:r w:rsidR="00802371">
        <w:t>behav</w:t>
      </w:r>
      <w:r w:rsidR="00C37CFE">
        <w:t xml:space="preserve">ing </w:t>
      </w:r>
      <w:r w:rsidR="002B51F7">
        <w:t xml:space="preserve">randomly. </w:t>
      </w:r>
      <w:r w:rsidR="00BE099C">
        <w:t>The observation set of the agent was</w:t>
      </w:r>
      <w:r w:rsidR="003C4AFC">
        <w:t xml:space="preserve"> </w:t>
      </w:r>
      <w:r w:rsidR="002B51F7">
        <w:t xml:space="preserve">local velocity at x and z axis and their </w:t>
      </w:r>
      <w:r w:rsidR="00BA605F">
        <w:t>health</w:t>
      </w:r>
      <w:r w:rsidR="002B51F7">
        <w:t xml:space="preserve"> status</w:t>
      </w:r>
      <w:r w:rsidR="00022BF9">
        <w:t xml:space="preserve">. </w:t>
      </w:r>
      <w:r w:rsidR="004D1BF0">
        <w:t xml:space="preserve">Observation vectors is stacked with 5 previous observations before being fed to neural network. </w:t>
      </w:r>
      <w:r w:rsidR="004D1BF0" w:rsidRPr="004D1BF0">
        <w:t>The "Number of stacked</w:t>
      </w:r>
      <w:r w:rsidR="004D1BF0">
        <w:t xml:space="preserve"> vectors</w:t>
      </w:r>
      <w:r w:rsidR="004D1BF0" w:rsidRPr="004D1BF0">
        <w:t>" parameter changes how many sets of observations into the past you'd like to stack. Increasing this allows the agent to "see" further into the past.</w:t>
      </w:r>
      <w:r w:rsidR="004D1BF0">
        <w:t xml:space="preserve"> In our case 5 step back was enough. Stacking observations</w:t>
      </w:r>
      <w:r w:rsidR="00C57C5C">
        <w:t xml:space="preserve"> </w:t>
      </w:r>
      <w:proofErr w:type="gramStart"/>
      <w:r w:rsidR="00C57C5C">
        <w:t>can be seen as</w:t>
      </w:r>
      <w:proofErr w:type="gramEnd"/>
      <w:r w:rsidR="00C57C5C">
        <w:t xml:space="preserve"> a memory enhancement however it</w:t>
      </w:r>
      <w:r w:rsidR="004D1BF0">
        <w:t xml:space="preserve"> shouldn’t be confused with Long Short Term Memory (LSTM), which is not </w:t>
      </w:r>
      <w:r w:rsidR="006908B0">
        <w:t>implemented</w:t>
      </w:r>
      <w:r w:rsidR="004D1BF0">
        <w:t xml:space="preserve"> in our task yet, but it is mentioned in the future work. </w:t>
      </w:r>
      <w:r w:rsidR="002B51F7">
        <w:t xml:space="preserve">Agents also have 360 degree </w:t>
      </w:r>
      <w:r w:rsidR="00BE099C">
        <w:t xml:space="preserve">raycast observations as seen in below figures. </w:t>
      </w:r>
      <w:r w:rsidR="00D64480">
        <w:t>Each agent has</w:t>
      </w:r>
      <w:r w:rsidR="00BE099C">
        <w:t xml:space="preserve"> 16 rays with a sphere </w:t>
      </w:r>
      <w:r w:rsidR="00AC3678">
        <w:t>on their end</w:t>
      </w:r>
      <w:r w:rsidR="00BE099C">
        <w:t>.</w:t>
      </w:r>
      <w:r w:rsidR="006908B0">
        <w:t xml:space="preserve"> The agent</w:t>
      </w:r>
      <w:r w:rsidR="00E729C1">
        <w:t>s’</w:t>
      </w:r>
      <w:r w:rsidR="006908B0">
        <w:t xml:space="preserve"> </w:t>
      </w:r>
      <w:r w:rsidR="00DF38EB" w:rsidRPr="006908B0">
        <w:rPr>
          <w:i/>
          <w:iCs/>
        </w:rPr>
        <w:t xml:space="preserve">infection </w:t>
      </w:r>
      <w:r w:rsidR="00DF38EB">
        <w:rPr>
          <w:i/>
          <w:iCs/>
        </w:rPr>
        <w:t>Sp</w:t>
      </w:r>
      <w:r w:rsidR="00DF38EB" w:rsidRPr="006908B0">
        <w:rPr>
          <w:i/>
          <w:iCs/>
        </w:rPr>
        <w:t>her</w:t>
      </w:r>
      <w:r w:rsidR="00DF38EB">
        <w:rPr>
          <w:i/>
          <w:iCs/>
        </w:rPr>
        <w:t>es</w:t>
      </w:r>
      <w:r w:rsidR="006908B0" w:rsidRPr="006908B0">
        <w:rPr>
          <w:i/>
          <w:iCs/>
        </w:rPr>
        <w:t xml:space="preserve"> </w:t>
      </w:r>
      <w:r w:rsidR="00E729C1">
        <w:t xml:space="preserve">are </w:t>
      </w:r>
      <w:r w:rsidR="006908B0">
        <w:t>masked out therefore rays cannot hit these colliders. Instead they can only hit cubes and walls.</w:t>
      </w:r>
      <w:r w:rsidR="00922B86" w:rsidRPr="00922B86">
        <w:t xml:space="preserve"> During observations, </w:t>
      </w:r>
      <w:r w:rsidR="00922B86">
        <w:t>these</w:t>
      </w:r>
      <w:r w:rsidR="00922B86" w:rsidRPr="00922B86">
        <w:t xml:space="preserve"> rays are cast into the physics world, and the objects that</w:t>
      </w:r>
      <w:r w:rsidR="00AC3678">
        <w:t xml:space="preserve"> </w:t>
      </w:r>
      <w:r w:rsidR="00922B86" w:rsidRPr="00922B86">
        <w:t>hit determine the observation vector that is produced</w:t>
      </w:r>
      <w:r w:rsidR="00922B86">
        <w:t xml:space="preserve"> as list of floats</w:t>
      </w:r>
      <w:r w:rsidR="00922B86" w:rsidRPr="00922B86">
        <w:t>.</w:t>
      </w:r>
      <w:r w:rsidR="00BE099C" w:rsidRPr="00BE099C">
        <w:t xml:space="preserve"> </w:t>
      </w:r>
      <w:r w:rsidR="00BE099C">
        <w:t xml:space="preserve">The sphere </w:t>
      </w:r>
      <w:r w:rsidR="00D64480">
        <w:t xml:space="preserve">radius </w:t>
      </w:r>
      <w:r w:rsidR="00BE099C">
        <w:t xml:space="preserve">increases the chance of the raycast to </w:t>
      </w:r>
      <w:r w:rsidR="00D64480">
        <w:t>collide with</w:t>
      </w:r>
      <w:r w:rsidR="00BE099C">
        <w:t xml:space="preserve"> an object.</w:t>
      </w:r>
      <w:r w:rsidR="00922B86">
        <w:t xml:space="preserve"> </w:t>
      </w:r>
      <w:r w:rsidR="00D64480">
        <w:t xml:space="preserve">When </w:t>
      </w:r>
      <w:r w:rsidR="00BE099C">
        <w:t>raycast</w:t>
      </w:r>
      <w:r w:rsidR="00D64480">
        <w:t xml:space="preserve"> hit an object, ray’s color</w:t>
      </w:r>
      <w:r w:rsidR="00BE099C">
        <w:t xml:space="preserve"> turns </w:t>
      </w:r>
      <w:r w:rsidR="00D64480">
        <w:t xml:space="preserve">to </w:t>
      </w:r>
      <w:r w:rsidR="00BE099C">
        <w:t xml:space="preserve">red and </w:t>
      </w:r>
      <w:r w:rsidR="00AC3678">
        <w:t xml:space="preserve">fed </w:t>
      </w:r>
      <w:r w:rsidR="006908B0">
        <w:t>neural</w:t>
      </w:r>
      <w:r w:rsidR="00AC3678">
        <w:t xml:space="preserve"> network with</w:t>
      </w:r>
      <w:r w:rsidR="00BE099C">
        <w:t xml:space="preserve"> what type of object did it hit as an input.</w:t>
      </w:r>
      <w:r w:rsidR="00922B86">
        <w:t xml:space="preserve"> </w:t>
      </w:r>
      <w:r w:rsidR="00D64480">
        <w:t>W</w:t>
      </w:r>
      <w:r w:rsidR="00BE099C">
        <w:t xml:space="preserve">e </w:t>
      </w:r>
      <w:r w:rsidR="00AC3678">
        <w:t>gave different tags to</w:t>
      </w:r>
      <w:r w:rsidR="00D64480">
        <w:t xml:space="preserve"> </w:t>
      </w:r>
      <w:r w:rsidR="00AC3678">
        <w:t>objects and</w:t>
      </w:r>
      <w:r w:rsidR="00BE099C">
        <w:t xml:space="preserve"> </w:t>
      </w:r>
      <w:r w:rsidR="00AC3678">
        <w:t>we split it into</w:t>
      </w:r>
      <w:r w:rsidR="00BE099C">
        <w:t xml:space="preserve"> 3 different object type</w:t>
      </w:r>
      <w:r w:rsidR="00D64480">
        <w:t>s</w:t>
      </w:r>
      <w:r w:rsidR="00BE099C">
        <w:t>: wall</w:t>
      </w:r>
      <w:r w:rsidR="00AC3678">
        <w:t>s</w:t>
      </w:r>
      <w:r w:rsidR="00BE099C">
        <w:t>, agent</w:t>
      </w:r>
      <w:r w:rsidR="00AC3678">
        <w:t>s-bots</w:t>
      </w:r>
      <w:r w:rsidR="00BE099C">
        <w:t xml:space="preserve"> and reward</w:t>
      </w:r>
      <w:r w:rsidR="00AC3678">
        <w:t xml:space="preserve"> cube</w:t>
      </w:r>
      <w:r w:rsidR="00BE099C">
        <w:t xml:space="preserve">. The reward </w:t>
      </w:r>
      <w:r w:rsidR="00AC3678">
        <w:t xml:space="preserve">cube </w:t>
      </w:r>
      <w:r w:rsidR="00BE099C">
        <w:t xml:space="preserve">tag </w:t>
      </w:r>
      <w:r w:rsidR="00D64480">
        <w:t>only used</w:t>
      </w:r>
      <w:r w:rsidR="00BE099C">
        <w:t xml:space="preserve"> in single-agent scenarios</w:t>
      </w:r>
      <w:r w:rsidR="00D64480">
        <w:t xml:space="preserve"> and removed in multi-agent environment.</w:t>
      </w:r>
      <w:r w:rsidR="006908B0">
        <w:t xml:space="preserve"> In </w:t>
      </w:r>
      <w:r w:rsidR="006908B0">
        <w:rPr>
          <w:rFonts w:eastAsiaTheme="minorEastAsia"/>
        </w:rPr>
        <w:t>our case, there were 165 raycast sensor observation for single-agent scenarios and 132 in multi-agent scenarios.</w:t>
      </w:r>
      <w:r w:rsidR="00A26070" w:rsidRPr="00A26070">
        <w:rPr>
          <w:noProof/>
        </w:rPr>
        <w:t xml:space="preserve"> </w:t>
      </w:r>
    </w:p>
    <w:p w14:paraId="379016D5" w14:textId="24BE6426" w:rsidR="00022BF9" w:rsidRDefault="00022BF9" w:rsidP="006908B0">
      <w:pPr>
        <w:ind w:firstLine="360"/>
        <w:jc w:val="both"/>
      </w:pPr>
    </w:p>
    <w:p w14:paraId="09E69D12" w14:textId="1B1142D5" w:rsidR="00E729C1" w:rsidRDefault="00A26070" w:rsidP="00BE099C">
      <w:pPr>
        <w:ind w:firstLine="360"/>
        <w:jc w:val="both"/>
        <w:rPr>
          <w:rFonts w:eastAsiaTheme="minorEastAsia"/>
        </w:rPr>
      </w:pPr>
      <w:r>
        <w:rPr>
          <w:rFonts w:eastAsiaTheme="minorEastAsia"/>
        </w:rPr>
        <w:lastRenderedPageBreak/>
        <w:t>Calculation of th</w:t>
      </w:r>
      <w:r w:rsidR="00396B7A">
        <w:rPr>
          <w:rFonts w:eastAsiaTheme="minorEastAsia"/>
        </w:rPr>
        <w:t>e</w:t>
      </w:r>
      <w:r>
        <w:rPr>
          <w:rFonts w:eastAsiaTheme="minorEastAsia"/>
        </w:rPr>
        <w:t xml:space="preserve"> </w:t>
      </w:r>
      <w:r w:rsidR="00396B7A">
        <w:rPr>
          <w:rFonts w:eastAsiaTheme="minorEastAsia"/>
        </w:rPr>
        <w:t>raycast observations is as follows:</w:t>
      </w:r>
    </w:p>
    <w:p w14:paraId="334785A4" w14:textId="59FE3FE8" w:rsidR="00BE099C" w:rsidRPr="000028D5" w:rsidRDefault="006908B0" w:rsidP="00BE099C">
      <w:pPr>
        <w:ind w:firstLine="360"/>
        <w:jc w:val="both"/>
      </w:pPr>
      <m:oMathPara>
        <m:oMathParaPr>
          <m:jc m:val="left"/>
        </m:oMathParaPr>
        <m:oMath>
          <m:r>
            <w:rPr>
              <w:rFonts w:ascii="Cambria Math" w:hAnsi="Cambria Math"/>
            </w:rPr>
            <m:t>The total vector observation created by raycasts</m:t>
          </m:r>
        </m:oMath>
      </m:oMathPara>
    </w:p>
    <w:p w14:paraId="630AA1C1" w14:textId="29D02355" w:rsidR="00922B86" w:rsidRPr="000028D5" w:rsidRDefault="006908B0" w:rsidP="00BE099C">
      <w:pPr>
        <w:ind w:firstLine="360"/>
        <w:jc w:val="both"/>
        <w:rPr>
          <w:rFonts w:eastAsiaTheme="minorEastAsia"/>
        </w:rPr>
      </w:pPr>
      <w:bookmarkStart w:id="20" w:name="_Hlk49699811"/>
      <m:oMathPara>
        <m:oMathParaPr>
          <m:jc m:val="left"/>
        </m:oMathParaPr>
        <m:oMath>
          <m:r>
            <w:rPr>
              <w:rFonts w:ascii="Cambria Math" w:hAnsi="Cambria Math"/>
            </w:rPr>
            <m:t>=</m:t>
          </m:r>
          <m:r>
            <w:rPr>
              <w:rFonts w:ascii="Cambria Math" w:hAnsi="Cambria Math"/>
            </w:rPr>
            <m:t xml:space="preserve">(Observation Stacks) × (1+ (2 × </m:t>
          </m:r>
          <m:r>
            <w:rPr>
              <w:rFonts w:ascii="Cambria Math" w:hAnsi="Cambria Math"/>
            </w:rPr>
            <m:t xml:space="preserve">Num </m:t>
          </m:r>
          <m:r>
            <w:rPr>
              <w:rFonts w:ascii="Cambria Math" w:hAnsi="Cambria Math"/>
            </w:rPr>
            <m:t>Rays)) × (</m:t>
          </m:r>
          <m:r>
            <w:rPr>
              <w:rFonts w:ascii="Cambria Math" w:hAnsi="Cambria Math"/>
            </w:rPr>
            <m:t xml:space="preserve">Num </m:t>
          </m:r>
          <m:r>
            <w:rPr>
              <w:rFonts w:ascii="Cambria Math" w:hAnsi="Cambria Math"/>
            </w:rPr>
            <m:t>Detectable Tags + 2</m:t>
          </m:r>
          <m:r>
            <w:rPr>
              <w:rFonts w:ascii="Cambria Math" w:hAnsi="Cambria Math"/>
            </w:rPr>
            <m:t>)</m:t>
          </m:r>
        </m:oMath>
      </m:oMathPara>
    </w:p>
    <w:bookmarkEnd w:id="20"/>
    <w:p w14:paraId="10069138" w14:textId="52CCC343" w:rsidR="00F013DC" w:rsidRDefault="009E37B6" w:rsidP="00BE099C">
      <w:pPr>
        <w:ind w:firstLine="360"/>
        <w:jc w:val="both"/>
      </w:pPr>
      <w:r>
        <w:rPr>
          <w:noProof/>
        </w:rPr>
        <mc:AlternateContent>
          <mc:Choice Requires="wpg">
            <w:drawing>
              <wp:anchor distT="0" distB="0" distL="114300" distR="114300" simplePos="0" relativeHeight="251563008" behindDoc="0" locked="0" layoutInCell="1" allowOverlap="1" wp14:anchorId="146BCE10" wp14:editId="726A94EF">
                <wp:simplePos x="0" y="0"/>
                <wp:positionH relativeFrom="margin">
                  <wp:align>right</wp:align>
                </wp:positionH>
                <wp:positionV relativeFrom="paragraph">
                  <wp:posOffset>1252664</wp:posOffset>
                </wp:positionV>
                <wp:extent cx="4892040" cy="2846705"/>
                <wp:effectExtent l="0" t="0" r="3810" b="0"/>
                <wp:wrapTopAndBottom/>
                <wp:docPr id="199" name="Group 199"/>
                <wp:cNvGraphicFramePr/>
                <a:graphic xmlns:a="http://schemas.openxmlformats.org/drawingml/2006/main">
                  <a:graphicData uri="http://schemas.microsoft.com/office/word/2010/wordprocessingGroup">
                    <wpg:wgp>
                      <wpg:cNvGrpSpPr/>
                      <wpg:grpSpPr>
                        <a:xfrm>
                          <a:off x="0" y="0"/>
                          <a:ext cx="4892040" cy="2846705"/>
                          <a:chOff x="0" y="0"/>
                          <a:chExt cx="4892040" cy="2846705"/>
                        </a:xfrm>
                      </wpg:grpSpPr>
                      <pic:pic xmlns:pic="http://schemas.openxmlformats.org/drawingml/2006/picture">
                        <pic:nvPicPr>
                          <pic:cNvPr id="48" name="Picture 48"/>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4892040" cy="2846705"/>
                          </a:xfrm>
                          <a:prstGeom prst="rect">
                            <a:avLst/>
                          </a:prstGeom>
                        </pic:spPr>
                      </pic:pic>
                      <wps:wsp>
                        <wps:cNvPr id="49" name="Oval 49"/>
                        <wps:cNvSpPr/>
                        <wps:spPr>
                          <a:xfrm>
                            <a:off x="2743200" y="508959"/>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flipH="1" flipV="1">
                            <a:off x="2522507" y="253761"/>
                            <a:ext cx="269875" cy="298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Oval 51"/>
                        <wps:cNvSpPr/>
                        <wps:spPr>
                          <a:xfrm>
                            <a:off x="2708694" y="923027"/>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Arrow Connector 52"/>
                        <wps:cNvCnPr/>
                        <wps:spPr>
                          <a:xfrm flipV="1">
                            <a:off x="3010619" y="331398"/>
                            <a:ext cx="600075" cy="63373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 Box 2"/>
                        <wps:cNvSpPr txBox="1">
                          <a:spLocks noChangeArrowheads="1"/>
                        </wps:cNvSpPr>
                        <wps:spPr bwMode="auto">
                          <a:xfrm>
                            <a:off x="1716657" y="43132"/>
                            <a:ext cx="1031875" cy="359410"/>
                          </a:xfrm>
                          <a:prstGeom prst="rect">
                            <a:avLst/>
                          </a:prstGeom>
                          <a:noFill/>
                          <a:ln w="9525">
                            <a:noFill/>
                            <a:miter lim="800000"/>
                            <a:headEnd/>
                            <a:tailEnd/>
                          </a:ln>
                        </wps:spPr>
                        <wps:txbx>
                          <w:txbxContent>
                            <w:p w14:paraId="501DF335" w14:textId="1C935BAC" w:rsidR="00AC4429" w:rsidRPr="00DF06CA" w:rsidRDefault="00AC4429">
                              <w:pPr>
                                <w:rPr>
                                  <w:color w:val="FFFFFF" w:themeColor="background1"/>
                                </w:rPr>
                              </w:pPr>
                              <w:r w:rsidRPr="00DF06CA">
                                <w:rPr>
                                  <w:color w:val="FFFFFF" w:themeColor="background1"/>
                                </w:rPr>
                                <w:t>Reward cube</w:t>
                              </w:r>
                            </w:p>
                          </w:txbxContent>
                        </wps:txbx>
                        <wps:bodyPr rot="0" vert="horz" wrap="square" lIns="91440" tIns="45720" rIns="91440" bIns="45720" anchor="t" anchorCtr="0">
                          <a:spAutoFit/>
                        </wps:bodyPr>
                      </wps:wsp>
                      <wps:wsp>
                        <wps:cNvPr id="53" name="Text Box 2"/>
                        <wps:cNvSpPr txBox="1">
                          <a:spLocks noChangeArrowheads="1"/>
                        </wps:cNvSpPr>
                        <wps:spPr bwMode="auto">
                          <a:xfrm>
                            <a:off x="3614468" y="120770"/>
                            <a:ext cx="1031875" cy="359410"/>
                          </a:xfrm>
                          <a:prstGeom prst="rect">
                            <a:avLst/>
                          </a:prstGeom>
                          <a:noFill/>
                          <a:ln w="9525">
                            <a:noFill/>
                            <a:miter lim="800000"/>
                            <a:headEnd/>
                            <a:tailEnd/>
                          </a:ln>
                        </wps:spPr>
                        <wps:txbx>
                          <w:txbxContent>
                            <w:p w14:paraId="70EF7380" w14:textId="7CE20413" w:rsidR="00AC4429" w:rsidRPr="00DF06CA" w:rsidRDefault="00AC4429" w:rsidP="00DF06CA">
                              <w:pPr>
                                <w:rPr>
                                  <w:color w:val="FFFFFF" w:themeColor="background1"/>
                                </w:rPr>
                              </w:pPr>
                              <w:r>
                                <w:rPr>
                                  <w:color w:val="FFFFFF" w:themeColor="background1"/>
                                </w:rPr>
                                <w:t>Agent</w:t>
                              </w:r>
                            </w:p>
                          </w:txbxContent>
                        </wps:txbx>
                        <wps:bodyPr rot="0" vert="horz" wrap="square" lIns="91440" tIns="45720" rIns="91440" bIns="45720" anchor="t" anchorCtr="0">
                          <a:spAutoFit/>
                        </wps:bodyPr>
                      </wps:wsp>
                    </wpg:wgp>
                  </a:graphicData>
                </a:graphic>
              </wp:anchor>
            </w:drawing>
          </mc:Choice>
          <mc:Fallback>
            <w:pict>
              <v:group w14:anchorId="146BCE10" id="Group 199" o:spid="_x0000_s1029" style="position:absolute;left:0;text-align:left;margin-left:334pt;margin-top:98.65pt;width:385.2pt;height:224.15pt;z-index:251563008;mso-position-horizontal:right;mso-position-horizontal-relative:margin" coordsize="48920,28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">
                <v:shape id="Picture 48" o:spid="_x0000_s1030" type="#_x0000_t75" style="position:absolute;width:48920;height:28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">
                  <v:imagedata r:id="rId23" o:title=""/>
                </v:shape>
                <v:oval id="Oval 49" o:spid="_x0000_s1031" style="position:absolute;left:27432;top:5089;width:349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" filled="f" strokecolor="white [3212]" strokeweight="1pt">
                  <v:stroke joinstyle="miter"/>
                </v:oval>
                <v:shapetype id="_x0000_t32" coordsize="21600,21600" o:spt="32" o:oned="t" path="m,l21600,21600e" filled="f">
                  <v:path arrowok="t" fillok="f" o:connecttype="none"/>
                  <o:lock v:ext="edit" shapetype="t"/>
                </v:shapetype>
                <v:shape id="Straight Arrow Connector 50" o:spid="_x0000_s1032" type="#_x0000_t32" style="position:absolute;left:25225;top:2537;width:2698;height:29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" strokecolor="white [3212]" strokeweight=".5pt">
                  <v:stroke endarrow="block" joinstyle="miter"/>
                </v:shape>
                <v:oval id="Oval 51" o:spid="_x0000_s1033" style="position:absolute;left:27086;top:9230;width:349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" filled="f" strokecolor="white [3212]" strokeweight="1pt">
                  <v:stroke joinstyle="miter"/>
                </v:oval>
                <v:shape id="Straight Arrow Connector 52" o:spid="_x0000_s1034" type="#_x0000_t32" style="position:absolute;left:30106;top:3313;width:6000;height:6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" strokecolor="white [3212]" strokeweight=".5pt">
                  <v:stroke endarrow="block" joinstyle="miter"/>
                </v:shape>
                <v:shape id="Text Box 2" o:spid="_x0000_s1035" type="#_x0000_t202" style="position:absolute;left:17166;top:431;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501DF335" w14:textId="1C935BAC" w:rsidR="00AC4429" w:rsidRPr="00DF06CA" w:rsidRDefault="00AC4429">
                        <w:pPr>
                          <w:rPr>
                            <w:color w:val="FFFFFF" w:themeColor="background1"/>
                          </w:rPr>
                        </w:pPr>
                        <w:r w:rsidRPr="00DF06CA">
                          <w:rPr>
                            <w:color w:val="FFFFFF" w:themeColor="background1"/>
                          </w:rPr>
                          <w:t>Reward cube</w:t>
                        </w:r>
                      </w:p>
                    </w:txbxContent>
                  </v:textbox>
                </v:shape>
                <v:shape id="Text Box 2" o:spid="_x0000_s1036" type="#_x0000_t202" style="position:absolute;left:36144;top:1207;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14:paraId="70EF7380" w14:textId="7CE20413" w:rsidR="00AC4429" w:rsidRPr="00DF06CA" w:rsidRDefault="00AC4429" w:rsidP="00DF06CA">
                        <w:pPr>
                          <w:rPr>
                            <w:color w:val="FFFFFF" w:themeColor="background1"/>
                          </w:rPr>
                        </w:pPr>
                        <w:r>
                          <w:rPr>
                            <w:color w:val="FFFFFF" w:themeColor="background1"/>
                          </w:rPr>
                          <w:t>Agent</w:t>
                        </w:r>
                      </w:p>
                    </w:txbxContent>
                  </v:textbox>
                </v:shape>
                <w10:wrap type="topAndBottom" anchorx="margin"/>
              </v:group>
            </w:pict>
          </mc:Fallback>
        </mc:AlternateContent>
      </w:r>
      <w:r w:rsidR="002F435A">
        <w:t xml:space="preserve">As output of the neural </w:t>
      </w:r>
      <w:r w:rsidR="004D1BF0">
        <w:t>network, agents</w:t>
      </w:r>
      <w:r w:rsidR="003C4AFC">
        <w:t xml:space="preserve"> have </w:t>
      </w:r>
      <w:r w:rsidR="00EF0971">
        <w:t>2</w:t>
      </w:r>
      <w:r w:rsidR="003C4AFC">
        <w:t xml:space="preserve"> type</w:t>
      </w:r>
      <w:r w:rsidR="00EF0971">
        <w:t>s</w:t>
      </w:r>
      <w:r w:rsidR="003C4AFC">
        <w:t xml:space="preserve"> of</w:t>
      </w:r>
      <w:r w:rsidR="00EF0971">
        <w:t xml:space="preserve"> discrete</w:t>
      </w:r>
      <w:r w:rsidR="003C4AFC">
        <w:t xml:space="preserve"> actions</w:t>
      </w:r>
      <w:r w:rsidR="00EF0971">
        <w:t xml:space="preserve"> set that can be chosen simultaneously at each time step. First action set consist of 3 actions which is for moving in x and z axis. The agent may choose to move forward, backward or not move. The second action set consist of 2 actions which is for rotating clockwise or counterclockwise. We did not implement “do not rotate” action </w:t>
      </w:r>
      <w:r w:rsidR="00D54D52">
        <w:t>due to</w:t>
      </w:r>
      <w:r w:rsidR="00EF0971">
        <w:t xml:space="preserve"> </w:t>
      </w:r>
      <w:r w:rsidR="00D54D52">
        <w:t xml:space="preserve">decrease complexity of action space. </w:t>
      </w:r>
      <w:r w:rsidR="002B51F7">
        <w:t>Moreover,</w:t>
      </w:r>
      <w:r w:rsidR="00D54D52">
        <w:t xml:space="preserve"> </w:t>
      </w:r>
      <w:r w:rsidR="00EF0971">
        <w:t xml:space="preserve">agent was able to compensate </w:t>
      </w:r>
      <w:r w:rsidR="00D54D52">
        <w:t>rotation</w:t>
      </w:r>
      <w:r w:rsidR="00EF0971">
        <w:t xml:space="preserve"> </w:t>
      </w:r>
      <w:r w:rsidR="00D54D52">
        <w:t xml:space="preserve">with constant </w:t>
      </w:r>
      <w:r w:rsidR="00EF0971">
        <w:t>shifting</w:t>
      </w:r>
      <w:r w:rsidR="00D54D52">
        <w:t>.</w:t>
      </w:r>
      <w:r w:rsidR="009550D7">
        <w:t xml:space="preserve"> A </w:t>
      </w:r>
      <w:r w:rsidR="007D5F1E">
        <w:t>h</w:t>
      </w:r>
      <w:r w:rsidR="009550D7">
        <w:t xml:space="preserve">euristic </w:t>
      </w:r>
      <w:r w:rsidR="007D5F1E">
        <w:t>mode is also implemented for testing the movements.</w:t>
      </w:r>
    </w:p>
    <w:p w14:paraId="5F74BD53" w14:textId="1713390A" w:rsidR="00F66E81" w:rsidRDefault="00F66E81" w:rsidP="00F66E81">
      <w:pPr>
        <w:keepNext/>
        <w:ind w:firstLine="360"/>
        <w:jc w:val="both"/>
      </w:pPr>
    </w:p>
    <w:p w14:paraId="5A2660C9" w14:textId="7C420E63" w:rsidR="00DF06CA" w:rsidRDefault="00F66E81" w:rsidP="00F66E81">
      <w:pPr>
        <w:pStyle w:val="Caption"/>
        <w:jc w:val="both"/>
        <w:rPr>
          <w:color w:val="3B3838" w:themeColor="background2" w:themeShade="40"/>
          <w:sz w:val="20"/>
          <w:szCs w:val="20"/>
        </w:rPr>
      </w:pPr>
      <w:r w:rsidRPr="00F66E81">
        <w:rPr>
          <w:color w:val="3B3838" w:themeColor="background2" w:themeShade="40"/>
          <w:sz w:val="20"/>
          <w:szCs w:val="20"/>
        </w:rPr>
        <w:t xml:space="preserve">Figure </w:t>
      </w:r>
      <w:r w:rsidRPr="00F66E81">
        <w:rPr>
          <w:color w:val="3B3838" w:themeColor="background2" w:themeShade="40"/>
          <w:sz w:val="20"/>
          <w:szCs w:val="20"/>
        </w:rPr>
        <w:fldChar w:fldCharType="begin"/>
      </w:r>
      <w:r w:rsidRPr="00F66E81">
        <w:rPr>
          <w:color w:val="3B3838" w:themeColor="background2" w:themeShade="40"/>
          <w:sz w:val="20"/>
          <w:szCs w:val="20"/>
        </w:rPr>
        <w:instrText xml:space="preserve"> SEQ Figure \* ARABIC </w:instrText>
      </w:r>
      <w:r w:rsidRPr="00F66E81">
        <w:rPr>
          <w:color w:val="3B3838" w:themeColor="background2" w:themeShade="40"/>
          <w:sz w:val="20"/>
          <w:szCs w:val="20"/>
        </w:rPr>
        <w:fldChar w:fldCharType="separate"/>
      </w:r>
      <w:r w:rsidR="00BA605F">
        <w:rPr>
          <w:noProof/>
          <w:color w:val="3B3838" w:themeColor="background2" w:themeShade="40"/>
          <w:sz w:val="20"/>
          <w:szCs w:val="20"/>
        </w:rPr>
        <w:t>8</w:t>
      </w:r>
      <w:r w:rsidRPr="00F66E81">
        <w:rPr>
          <w:color w:val="3B3838" w:themeColor="background2" w:themeShade="40"/>
          <w:sz w:val="20"/>
          <w:szCs w:val="20"/>
        </w:rPr>
        <w:fldChar w:fldCharType="end"/>
      </w:r>
      <w:r w:rsidRPr="00F66E81">
        <w:rPr>
          <w:color w:val="3B3838" w:themeColor="background2" w:themeShade="40"/>
          <w:sz w:val="20"/>
          <w:szCs w:val="20"/>
        </w:rPr>
        <w:t>. A single-agent scenario where agent tries to avoid infected bots and collect the reward.</w:t>
      </w:r>
      <w:r w:rsidR="00FC7D49">
        <w:rPr>
          <w:color w:val="3B3838" w:themeColor="background2" w:themeShade="40"/>
          <w:sz w:val="20"/>
          <w:szCs w:val="20"/>
        </w:rPr>
        <w:t xml:space="preserve"> The reward spawns randomly when </w:t>
      </w:r>
      <w:r w:rsidR="00045452">
        <w:rPr>
          <w:color w:val="3B3838" w:themeColor="background2" w:themeShade="40"/>
          <w:sz w:val="20"/>
          <w:szCs w:val="20"/>
        </w:rPr>
        <w:t>agents collide with it. Each collection of reward cube counts as +1 reward.</w:t>
      </w:r>
    </w:p>
    <w:p w14:paraId="04348502" w14:textId="014AE376" w:rsidR="00F55A01" w:rsidRPr="00F55A01" w:rsidRDefault="002B28F8" w:rsidP="00912D45">
      <w:pPr>
        <w:ind w:firstLine="360"/>
        <w:jc w:val="both"/>
      </w:pPr>
      <w:r>
        <w:t xml:space="preserve">We first started with a single-agent scenario where agent is alone with other 1-20 infected dummy bots. The maximum time step of an episode is defined as </w:t>
      </w:r>
      <w:r w:rsidRPr="00746E91">
        <w:t>10000</w:t>
      </w:r>
      <w:r>
        <w:t xml:space="preserve"> steps. For each time step that agent is alive we gave 0.01f survival bonus. For getting infected we gave -1 and finished the episode. If agent survive till the end, its cumulative reward would be 10. To avoid suboptimal behaviors such as hiding corners we took some precautions. A shiny yellow colored cube has been spawned on environment representing the work. This encouraged our agent to dive in group of infected bots and collect the reward instead of waiting its death in the corner. As an extra help for the agent, we gave the distance and direction vector in space as an observation. Also, number of detectable tags were increased by 1 with reward cube tag.</w:t>
      </w:r>
      <w:r w:rsidR="00D66CDC">
        <w:t xml:space="preserve"> </w:t>
      </w:r>
      <w:r w:rsidR="00B12C2E">
        <w:t>Also,</w:t>
      </w:r>
      <w:r w:rsidR="00D66CDC">
        <w:t xml:space="preserve"> we ended episodes when our single agent got infected since there is no point to continue learning. Through simulation </w:t>
      </w:r>
      <w:r w:rsidR="00B12C2E">
        <w:t>the episode lengths increased.</w:t>
      </w:r>
    </w:p>
    <w:p w14:paraId="74751CC8" w14:textId="7A38691F" w:rsidR="00C440DD" w:rsidRPr="00C440DD" w:rsidRDefault="00C73C3E" w:rsidP="00C440DD">
      <w:pPr>
        <w:ind w:firstLine="360"/>
        <w:jc w:val="both"/>
      </w:pPr>
      <w:r>
        <w:t>T</w:t>
      </w:r>
      <w:r w:rsidR="00693C8A">
        <w:t>he spawning</w:t>
      </w:r>
      <w:r w:rsidR="0095312B">
        <w:t xml:space="preserve"> mechanism</w:t>
      </w:r>
      <w:r w:rsidR="00693C8A">
        <w:t xml:space="preserve"> of the infected bots </w:t>
      </w:r>
      <w:r w:rsidR="00FF4CB9">
        <w:t xml:space="preserve">was creating some </w:t>
      </w:r>
      <w:r w:rsidR="006170B6">
        <w:t>problem since</w:t>
      </w:r>
      <w:r w:rsidR="00693C8A">
        <w:t xml:space="preserve"> they were spawning randomly </w:t>
      </w:r>
      <w:r w:rsidR="00A25A49">
        <w:t>on the beginning of episodes</w:t>
      </w:r>
      <w:r w:rsidR="00FF4CB9">
        <w:t xml:space="preserve"> and i</w:t>
      </w:r>
      <w:r w:rsidR="00A25A49">
        <w:t xml:space="preserve">f they </w:t>
      </w:r>
      <w:r w:rsidR="00FF4CB9">
        <w:t>spawn</w:t>
      </w:r>
      <w:r w:rsidR="00A25A49">
        <w:t xml:space="preserve"> too close to </w:t>
      </w:r>
      <w:r w:rsidR="00B90C39">
        <w:t>agents,</w:t>
      </w:r>
      <w:r w:rsidR="00A25A49">
        <w:t xml:space="preserve"> they </w:t>
      </w:r>
      <w:r w:rsidR="00FF4CB9">
        <w:t xml:space="preserve">directly infect </w:t>
      </w:r>
      <w:r w:rsidR="006170B6">
        <w:t>agents</w:t>
      </w:r>
      <w:r w:rsidR="00FF4CB9">
        <w:t>,</w:t>
      </w:r>
      <w:r w:rsidR="0095312B">
        <w:t xml:space="preserve"> without giving any tim</w:t>
      </w:r>
      <w:r w:rsidR="006170B6">
        <w:t>e</w:t>
      </w:r>
      <w:r w:rsidR="00087E38">
        <w:t xml:space="preserve"> to them</w:t>
      </w:r>
      <w:r w:rsidR="006170B6">
        <w:t xml:space="preserve">. </w:t>
      </w:r>
      <w:r w:rsidR="00B90C39">
        <w:t>Therefore,</w:t>
      </w:r>
      <w:r w:rsidR="006170B6">
        <w:t xml:space="preserve"> we </w:t>
      </w:r>
      <w:r w:rsidR="00B90C39">
        <w:t>update</w:t>
      </w:r>
      <w:r w:rsidR="00552199">
        <w:t>d the mechanism</w:t>
      </w:r>
      <w:r w:rsidR="006170B6">
        <w:t>.</w:t>
      </w:r>
      <w:r w:rsidR="00B90C39">
        <w:t xml:space="preserve"> </w:t>
      </w:r>
      <w:r w:rsidR="006C3625">
        <w:t>Firstly,</w:t>
      </w:r>
      <w:r w:rsidR="00B90C39">
        <w:t xml:space="preserve"> bots will freeze for 1 second just after episode starts which </w:t>
      </w:r>
      <w:r w:rsidR="006C3625">
        <w:t xml:space="preserve">saves some time for agents to run. Secondly, we separated spawning areas of agents and infected bots. Bots spawning in the inner square with half of the arena’s range and agents spawning between inner square and arena’s walls. </w:t>
      </w:r>
      <w:r w:rsidR="00F270CB">
        <w:t xml:space="preserve"> We aim to give a wake-up time</w:t>
      </w:r>
      <w:r w:rsidR="006F12C0">
        <w:t xml:space="preserve"> for agents in the environment which visibly decreased our noise.</w:t>
      </w:r>
    </w:p>
    <w:p w14:paraId="6D05B858" w14:textId="0E100657" w:rsidR="0062203D" w:rsidRDefault="0062203D" w:rsidP="004D0161">
      <w:pPr>
        <w:ind w:firstLine="360"/>
        <w:jc w:val="both"/>
      </w:pPr>
      <w:r>
        <w:rPr>
          <w:noProof/>
        </w:rPr>
        <w:lastRenderedPageBreak/>
        <mc:AlternateContent>
          <mc:Choice Requires="wps">
            <w:drawing>
              <wp:anchor distT="0" distB="0" distL="114300" distR="114300" simplePos="0" relativeHeight="251916288" behindDoc="0" locked="0" layoutInCell="1" allowOverlap="1" wp14:anchorId="24EEC457" wp14:editId="7DE07E05">
                <wp:simplePos x="0" y="0"/>
                <wp:positionH relativeFrom="margin">
                  <wp:align>center</wp:align>
                </wp:positionH>
                <wp:positionV relativeFrom="paragraph">
                  <wp:posOffset>2429818</wp:posOffset>
                </wp:positionV>
                <wp:extent cx="6089650" cy="470535"/>
                <wp:effectExtent l="0" t="0" r="6350" b="5715"/>
                <wp:wrapTopAndBottom/>
                <wp:docPr id="214" name="Text Box 214"/>
                <wp:cNvGraphicFramePr/>
                <a:graphic xmlns:a="http://schemas.openxmlformats.org/drawingml/2006/main">
                  <a:graphicData uri="http://schemas.microsoft.com/office/word/2010/wordprocessingShape">
                    <wps:wsp>
                      <wps:cNvSpPr txBox="1"/>
                      <wps:spPr>
                        <a:xfrm>
                          <a:off x="0" y="0"/>
                          <a:ext cx="6089650" cy="470535"/>
                        </a:xfrm>
                        <a:prstGeom prst="rect">
                          <a:avLst/>
                        </a:prstGeom>
                        <a:solidFill>
                          <a:prstClr val="white"/>
                        </a:solidFill>
                        <a:ln>
                          <a:noFill/>
                        </a:ln>
                      </wps:spPr>
                      <wps:txbx>
                        <w:txbxContent>
                          <w:p w14:paraId="56468CC9" w14:textId="16B18BA9" w:rsidR="00AC4429" w:rsidRDefault="00AC4429"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sidR="00BA605F">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Left: Cumulative Reward / Step Graph. In 20 million steps agent learned how to avoid infected bots and collect rewards. Right: Policy Loss / Step. As episodes pass, the loss function decreases as it is supposed to be in successful trainings.</w:t>
                            </w:r>
                          </w:p>
                          <w:p w14:paraId="1B8F2522" w14:textId="77777777" w:rsidR="00AC4429" w:rsidRPr="0062203D" w:rsidRDefault="00AC4429" w:rsidP="0062203D"/>
                          <w:p w14:paraId="1E26FA0E" w14:textId="77777777" w:rsidR="00AC4429" w:rsidRPr="0062203D" w:rsidRDefault="00AC4429" w:rsidP="0062203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EEC457" id="Text Box 214" o:spid="_x0000_s1037" type="#_x0000_t202" style="position:absolute;left:0;text-align:left;margin-left:0;margin-top:191.3pt;width:479.5pt;height:37.05pt;z-index:25191628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" stroked="f">
                <v:textbox inset="0,0,0,0">
                  <w:txbxContent>
                    <w:p w14:paraId="56468CC9" w14:textId="16B18BA9" w:rsidR="00AC4429" w:rsidRDefault="00AC4429"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sidR="00BA605F">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Left: Cumulative Reward / Step Graph. In 20 million steps agent learned how to avoid infected bots and collect rewards. Right: Policy Loss / Step. As episodes pass, the loss function decreases as it is supposed to be in successful trainings.</w:t>
                      </w:r>
                    </w:p>
                    <w:p w14:paraId="1B8F2522" w14:textId="77777777" w:rsidR="00AC4429" w:rsidRPr="0062203D" w:rsidRDefault="00AC4429" w:rsidP="0062203D"/>
                    <w:p w14:paraId="1E26FA0E" w14:textId="77777777" w:rsidR="00AC4429" w:rsidRPr="0062203D" w:rsidRDefault="00AC4429" w:rsidP="0062203D"/>
                  </w:txbxContent>
                </v:textbox>
                <w10:wrap type="topAndBottom" anchorx="margin"/>
              </v:shape>
            </w:pict>
          </mc:Fallback>
        </mc:AlternateContent>
      </w:r>
    </w:p>
    <w:p w14:paraId="18923E84" w14:textId="152D833A" w:rsidR="00D1721D" w:rsidRDefault="0062203D" w:rsidP="004D0161">
      <w:pPr>
        <w:ind w:firstLine="360"/>
        <w:jc w:val="both"/>
      </w:pPr>
      <w:r>
        <w:rPr>
          <w:noProof/>
        </w:rPr>
        <mc:AlternateContent>
          <mc:Choice Requires="wpg">
            <w:drawing>
              <wp:anchor distT="0" distB="0" distL="114300" distR="114300" simplePos="0" relativeHeight="251743232" behindDoc="0" locked="0" layoutInCell="1" allowOverlap="1" wp14:anchorId="534A32BD" wp14:editId="284F86EB">
                <wp:simplePos x="0" y="0"/>
                <wp:positionH relativeFrom="column">
                  <wp:posOffset>-598899</wp:posOffset>
                </wp:positionH>
                <wp:positionV relativeFrom="paragraph">
                  <wp:posOffset>3521</wp:posOffset>
                </wp:positionV>
                <wp:extent cx="6042012" cy="2067560"/>
                <wp:effectExtent l="0" t="0" r="0" b="8890"/>
                <wp:wrapTopAndBottom/>
                <wp:docPr id="246" name="Group 246"/>
                <wp:cNvGraphicFramePr/>
                <a:graphic xmlns:a="http://schemas.openxmlformats.org/drawingml/2006/main">
                  <a:graphicData uri="http://schemas.microsoft.com/office/word/2010/wordprocessingGroup">
                    <wpg:wgp>
                      <wpg:cNvGrpSpPr/>
                      <wpg:grpSpPr>
                        <a:xfrm>
                          <a:off x="0" y="0"/>
                          <a:ext cx="6042012" cy="2067560"/>
                          <a:chOff x="0" y="0"/>
                          <a:chExt cx="6042012" cy="2067560"/>
                        </a:xfrm>
                      </wpg:grpSpPr>
                      <pic:pic xmlns:pic="http://schemas.openxmlformats.org/drawingml/2006/picture">
                        <pic:nvPicPr>
                          <pic:cNvPr id="62" name="Picture 62"/>
                          <pic:cNvPicPr>
                            <a:picLocks noChangeAspect="1"/>
                          </pic:cNvPicPr>
                        </pic:nvPicPr>
                        <pic:blipFill rotWithShape="1">
                          <a:blip r:embed="rId24">
                            <a:extLst>
                              <a:ext uri="{28A0092B-C50C-407E-A947-70E740481C1C}">
                                <a14:useLocalDpi xmlns:a14="http://schemas.microsoft.com/office/drawing/2010/main" val="0"/>
                              </a:ext>
                            </a:extLst>
                          </a:blip>
                          <a:srcRect t="6671" r="2" b="13077"/>
                          <a:stretch/>
                        </pic:blipFill>
                        <pic:spPr bwMode="auto">
                          <a:xfrm>
                            <a:off x="0" y="9053"/>
                            <a:ext cx="2897505" cy="20072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93" name="Picture 193"/>
                          <pic:cNvPicPr>
                            <a:picLocks noChangeAspect="1"/>
                          </pic:cNvPicPr>
                        </pic:nvPicPr>
                        <pic:blipFill rotWithShape="1">
                          <a:blip r:embed="rId25">
                            <a:extLst>
                              <a:ext uri="{28A0092B-C50C-407E-A947-70E740481C1C}">
                                <a14:useLocalDpi xmlns:a14="http://schemas.microsoft.com/office/drawing/2010/main" val="0"/>
                              </a:ext>
                            </a:extLst>
                          </a:blip>
                          <a:srcRect t="7795"/>
                          <a:stretch/>
                        </pic:blipFill>
                        <pic:spPr bwMode="auto">
                          <a:xfrm>
                            <a:off x="3023857" y="0"/>
                            <a:ext cx="3018155" cy="206756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589F303" id="Group 246" o:spid="_x0000_s1026" style="position:absolute;margin-left:-47.15pt;margin-top:.3pt;width:475.75pt;height:162.8pt;z-index:251743232" coordsize="60420,20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">
                <v:shape id="Picture 62" o:spid="_x0000_s1027" type="#_x0000_t75" style="position:absolute;top:90;width:28975;height:20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">
                  <v:imagedata r:id="rId26" o:title="" croptop="4372f" cropbottom="8570f" cropright="1f"/>
                </v:shape>
                <v:shape id="Picture 193" o:spid="_x0000_s1028" type="#_x0000_t75" style="position:absolute;left:30238;width:30182;height:20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">
                  <v:imagedata r:id="rId27" o:title="" croptop="5109f"/>
                </v:shape>
                <w10:wrap type="topAndBottom"/>
              </v:group>
            </w:pict>
          </mc:Fallback>
        </mc:AlternateContent>
      </w:r>
      <w:r w:rsidR="003B532F">
        <w:t>Single-</w:t>
      </w:r>
      <w:r w:rsidR="003A7DEA">
        <w:t xml:space="preserve">agent scenario was successful in a way that agent learned how to maximize its cumulative rewards by collecting reward cubes and </w:t>
      </w:r>
      <w:r w:rsidR="00476729">
        <w:t>avoiding infected bots. As shown in below g</w:t>
      </w:r>
      <w:r w:rsidR="00293A0A">
        <w:t>raphs</w:t>
      </w:r>
      <w:r w:rsidR="00476729">
        <w:t xml:space="preserve"> at the end of the 20 million step</w:t>
      </w:r>
      <w:r w:rsidR="00157CE7">
        <w:t xml:space="preserve">s, </w:t>
      </w:r>
      <w:r w:rsidR="00476729">
        <w:t>agent</w:t>
      </w:r>
      <w:r w:rsidR="003B532F">
        <w:t xml:space="preserve"> increased its reward from -1 to 10 in average.</w:t>
      </w:r>
      <w:r w:rsidR="003457A4">
        <w:t xml:space="preserve"> </w:t>
      </w:r>
      <w:r w:rsidR="00293A0A">
        <w:t>The policy loss c</w:t>
      </w:r>
      <w:r w:rsidR="00293A0A" w:rsidRPr="00293A0A">
        <w:t>orrelates to how much the policy (process for deciding actions) is changing. The magnitude of this should decrease during a successful training session</w:t>
      </w:r>
      <w:r w:rsidR="00157CE7">
        <w:t xml:space="preserve"> as it </w:t>
      </w:r>
      <w:r w:rsidR="004E1679">
        <w:t>did.</w:t>
      </w:r>
      <w:r w:rsidR="004D0161">
        <w:t xml:space="preserve"> </w:t>
      </w:r>
      <w:r w:rsidR="00487DF5">
        <w:t xml:space="preserve">It was a design choice to start with </w:t>
      </w:r>
      <w:r w:rsidR="007C1218">
        <w:t xml:space="preserve">a </w:t>
      </w:r>
      <w:r w:rsidR="00487DF5">
        <w:t xml:space="preserve">single agent </w:t>
      </w:r>
      <w:r w:rsidR="00DA2C64">
        <w:t xml:space="preserve">and eliminating multi-agent complexity at first for </w:t>
      </w:r>
      <w:r w:rsidR="00487DF5">
        <w:t>i</w:t>
      </w:r>
      <w:r w:rsidR="00DA2C64">
        <w:t>mproving</w:t>
      </w:r>
      <w:r w:rsidR="00487DF5">
        <w:t xml:space="preserve"> </w:t>
      </w:r>
      <w:r w:rsidR="007C1218">
        <w:t>the experiment</w:t>
      </w:r>
      <w:r w:rsidR="00487DF5">
        <w:t xml:space="preserve"> easier. We made bunch of change on the </w:t>
      </w:r>
      <w:r w:rsidR="007C1218">
        <w:t>way.</w:t>
      </w:r>
      <w:r w:rsidR="007C1218" w:rsidRPr="009728D7">
        <w:t xml:space="preserve"> We</w:t>
      </w:r>
      <w:r w:rsidR="00BC5E85" w:rsidRPr="009728D7">
        <w:t xml:space="preserve"> optimized</w:t>
      </w:r>
      <w:r w:rsidR="00A8665A" w:rsidRPr="009728D7">
        <w:t xml:space="preserve"> </w:t>
      </w:r>
      <w:r w:rsidR="00E113E7" w:rsidRPr="009728D7">
        <w:t>the</w:t>
      </w:r>
      <w:r w:rsidR="00BC5E85" w:rsidRPr="009728D7">
        <w:t xml:space="preserve"> </w:t>
      </w:r>
      <w:r w:rsidR="005C418E" w:rsidRPr="009728D7">
        <w:t>training by</w:t>
      </w:r>
      <w:r w:rsidR="00E113E7" w:rsidRPr="009728D7">
        <w:t xml:space="preserve"> </w:t>
      </w:r>
      <w:r w:rsidR="00D608C6" w:rsidRPr="009728D7">
        <w:t xml:space="preserve">changing the decision interval between steps. </w:t>
      </w:r>
      <w:r w:rsidR="00655EC5" w:rsidRPr="009728D7">
        <w:t xml:space="preserve">Agents decide a new action set at each 5 </w:t>
      </w:r>
      <w:r w:rsidR="00D608C6" w:rsidRPr="009728D7">
        <w:t xml:space="preserve">steps. This optimization worked </w:t>
      </w:r>
      <w:r w:rsidR="003E2DB6" w:rsidRPr="009728D7">
        <w:t xml:space="preserve">since steps are </w:t>
      </w:r>
      <w:r w:rsidR="001C69E1" w:rsidRPr="009728D7">
        <w:t xml:space="preserve">minuscule </w:t>
      </w:r>
      <w:r w:rsidR="00D608C6" w:rsidRPr="009728D7">
        <w:t xml:space="preserve">and </w:t>
      </w:r>
      <w:r w:rsidR="003E2DB6" w:rsidRPr="009728D7">
        <w:t xml:space="preserve">there was no </w:t>
      </w:r>
      <w:r w:rsidR="00734755">
        <w:t>difference</w:t>
      </w:r>
      <w:r w:rsidR="003E2DB6" w:rsidRPr="009728D7">
        <w:t xml:space="preserve"> in </w:t>
      </w:r>
      <w:r w:rsidR="00292188" w:rsidRPr="009728D7">
        <w:t xml:space="preserve">the cumulative </w:t>
      </w:r>
      <w:r w:rsidR="00CD397D" w:rsidRPr="009728D7">
        <w:t>reward,</w:t>
      </w:r>
      <w:r w:rsidR="00292188" w:rsidRPr="009728D7">
        <w:t xml:space="preserve"> but training time</w:t>
      </w:r>
      <w:r w:rsidR="00F66739" w:rsidRPr="009728D7">
        <w:t xml:space="preserve"> </w:t>
      </w:r>
      <w:r w:rsidR="00C51DFC">
        <w:t xml:space="preserve">is </w:t>
      </w:r>
      <w:r w:rsidR="00F66739" w:rsidRPr="009728D7">
        <w:t>reduced</w:t>
      </w:r>
      <w:r w:rsidR="001C69E1" w:rsidRPr="009728D7">
        <w:t xml:space="preserve"> after this update.</w:t>
      </w:r>
      <w:r w:rsidR="00AE37E5" w:rsidRPr="009728D7">
        <w:t xml:space="preserve"> </w:t>
      </w:r>
    </w:p>
    <w:p w14:paraId="4EAD54A6" w14:textId="6E861DDF" w:rsidR="00D1721D" w:rsidRDefault="00FC537F" w:rsidP="00FC537F">
      <w:pPr>
        <w:pStyle w:val="ListParagraph"/>
      </w:pPr>
      <w:bookmarkStart w:id="21" w:name="_Toc49859315"/>
      <w:r>
        <w:t>CURIOSITY-DRIVEN LEARNING</w:t>
      </w:r>
      <w:bookmarkEnd w:id="21"/>
    </w:p>
    <w:p w14:paraId="3A9EA226" w14:textId="3D750E2B" w:rsidR="00325203" w:rsidRPr="009728D7" w:rsidRDefault="00325203" w:rsidP="004D0161">
      <w:pPr>
        <w:ind w:firstLine="360"/>
        <w:jc w:val="both"/>
      </w:pPr>
      <w:r w:rsidRPr="009728D7">
        <w:t xml:space="preserve">Another </w:t>
      </w:r>
      <w:r w:rsidR="00AE37E5" w:rsidRPr="009728D7">
        <w:t xml:space="preserve">addition into our </w:t>
      </w:r>
      <w:r w:rsidR="00A067EF">
        <w:t>training</w:t>
      </w:r>
      <w:r w:rsidR="00AE37E5" w:rsidRPr="009728D7">
        <w:t xml:space="preserve"> was adding intrinsic motivation. </w:t>
      </w:r>
      <w:r w:rsidRPr="009728D7">
        <w:t xml:space="preserve">We combined curiosity and extrinsic rewards. The implementation that we used is coming from </w:t>
      </w:r>
      <w:r w:rsidRPr="009728D7">
        <w:fldChar w:fldCharType="begin" w:fldLock="1"/>
      </w:r>
      <w:r w:rsidRPr="009728D7">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2]","plainTextFormattedCitation":"[42]","previouslyFormattedCitation":"[42]"},"properties":{"noteIndex":0},"schema":"https://github.com/citation-style-language/schema/raw/master/csl-citation.json"}</w:instrText>
      </w:r>
      <w:r w:rsidRPr="009728D7">
        <w:fldChar w:fldCharType="separate"/>
      </w:r>
      <w:r w:rsidRPr="009728D7">
        <w:rPr>
          <w:noProof/>
        </w:rPr>
        <w:t>[42]</w:t>
      </w:r>
      <w:r w:rsidRPr="009728D7">
        <w:fldChar w:fldCharType="end"/>
      </w:r>
      <w:r w:rsidRPr="009728D7">
        <w:t xml:space="preserve"> </w:t>
      </w:r>
      <w:r w:rsidR="009C0D4C" w:rsidRPr="009728D7">
        <w:t xml:space="preserve">by Deepak Pathak and his colleagues at Berkeley. </w:t>
      </w:r>
      <w:r w:rsidRPr="009728D7">
        <w:t xml:space="preserve">Let intrinsic curiosity reward at time t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i</m:t>
            </m:r>
          </m:sup>
        </m:sSubSup>
      </m:oMath>
      <w:r w:rsidRPr="009728D7">
        <w:rPr>
          <w:rFonts w:eastAsiaTheme="minorEastAsia"/>
        </w:rPr>
        <w:t xml:space="preserve"> and extrinsic reward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e</m:t>
            </m:r>
          </m:sup>
        </m:sSubSup>
      </m:oMath>
      <w:r w:rsidRPr="009728D7">
        <w:rPr>
          <w:rFonts w:eastAsiaTheme="minorEastAsia"/>
        </w:rPr>
        <w:t xml:space="preserve">. The policy is trained to maximize sum of these rewards as </w:t>
      </w:r>
    </w:p>
    <w:p w14:paraId="72BF675D" w14:textId="77777777" w:rsidR="00325203" w:rsidRDefault="00325203" w:rsidP="00325203">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i</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e</m:t>
            </m:r>
          </m:sup>
        </m:sSubSup>
      </m:oMath>
      <w:r>
        <w:rPr>
          <w:rFonts w:eastAsiaTheme="minorEastAsia"/>
        </w:rPr>
        <w:t xml:space="preserve"> </w:t>
      </w:r>
    </w:p>
    <w:p w14:paraId="2298ABBC" w14:textId="73A80004" w:rsidR="00CD397D" w:rsidRDefault="00F15FEC" w:rsidP="00F66739">
      <w:pPr>
        <w:ind w:firstLine="708"/>
        <w:jc w:val="both"/>
        <w:rPr>
          <w:rFonts w:eastAsiaTheme="minorEastAsia"/>
        </w:rPr>
      </w:pPr>
      <w:r>
        <w:t xml:space="preserve">The </w:t>
      </w:r>
      <w:r w:rsidR="007428BC">
        <w:t>intrinsic reward</w:t>
      </w:r>
      <w:r>
        <w:t xml:space="preserve"> is composed of two subsystems, a forward and an inverse neural network.</w:t>
      </w:r>
      <w:r w:rsidR="00D36895">
        <w:t xml:space="preserve"> The</w:t>
      </w:r>
      <w:r w:rsidR="00630520">
        <w:t xml:space="preserve"> mechanism </w:t>
      </w:r>
      <w:r w:rsidR="00EE26D9">
        <w:t>utilizes</w:t>
      </w:r>
      <w:r w:rsidR="00630520">
        <w:t xml:space="preserve"> prediction error for creating curiosity </w:t>
      </w:r>
      <w:r w:rsidR="003A4C82">
        <w:t xml:space="preserve">reward. </w:t>
      </w:r>
      <w:r w:rsidR="00352F0E">
        <w:t xml:space="preserve"> The inverse model</w:t>
      </w:r>
      <w:r w:rsidR="00535FAF">
        <w:t xml:space="preserve"> takes the input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180BAC">
        <w:rPr>
          <w:rFonts w:eastAsiaTheme="minorEastAsia"/>
        </w:rPr>
        <w:t xml:space="preserve"> and </w:t>
      </w:r>
      <w:r w:rsidR="003A4C82">
        <w:rPr>
          <w:rFonts w:eastAsiaTheme="minorEastAsia"/>
        </w:rPr>
        <w:t>encodes</w:t>
      </w:r>
      <w:r w:rsidR="00180BAC">
        <w:rPr>
          <w:rFonts w:eastAsiaTheme="minorEastAsia"/>
        </w:rPr>
        <w:t xml:space="preserve"> into a feature vector</w:t>
      </w:r>
      <w:r w:rsidR="00F9714A">
        <w:rPr>
          <w:rFonts w:eastAsiaTheme="minorEastAsia"/>
        </w:rPr>
        <w:t xml:space="preserve">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hAnsi="Cambria Math"/>
              </w:rPr>
              <m:t>(</m:t>
            </m:r>
            <m:r>
              <m:rPr>
                <m:sty m:val="p"/>
              </m:rPr>
              <w:rPr>
                <w:rFonts w:ascii="Cambria Math"/>
              </w:rPr>
              <m:t>S</m:t>
            </m:r>
          </m:e>
          <m:sub>
            <m:r>
              <w:rPr>
                <w:rFonts w:ascii="Cambria Math" w:eastAsiaTheme="minorEastAsia" w:hAnsi="Cambria Math"/>
              </w:rPr>
              <m:t>t</m:t>
            </m:r>
          </m:sub>
        </m:sSub>
      </m:oMath>
      <w:r w:rsidR="00F9714A">
        <w:rPr>
          <w:rFonts w:eastAsiaTheme="minorEastAsia"/>
        </w:rPr>
        <w:t>)</w:t>
      </w:r>
      <w:r w:rsidR="00A30FD2">
        <w:rPr>
          <w:rFonts w:eastAsiaTheme="minorEastAsia"/>
        </w:rPr>
        <w:t xml:space="preserve">, </w:t>
      </w:r>
      <w:r w:rsidR="00321DD0">
        <w:rPr>
          <w:rFonts w:eastAsiaTheme="minorEastAsia"/>
        </w:rPr>
        <w:t xml:space="preserve">forward model takes as inputs the feature encoding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hAnsi="Cambria Math"/>
              </w:rPr>
              <m:t>(</m:t>
            </m:r>
            <m:r>
              <m:rPr>
                <m:sty m:val="p"/>
              </m:rPr>
              <w:rPr>
                <w:rFonts w:ascii="Cambria Math"/>
              </w:rPr>
              <m:t>S</m:t>
            </m:r>
          </m:e>
          <m:sub>
            <m:r>
              <w:rPr>
                <w:rFonts w:ascii="Cambria Math" w:eastAsiaTheme="minorEastAsia" w:hAnsi="Cambria Math"/>
              </w:rPr>
              <m:t>t</m:t>
            </m:r>
          </m:sub>
        </m:sSub>
      </m:oMath>
      <w:r w:rsidR="00321DD0">
        <w:rPr>
          <w:rFonts w:eastAsiaTheme="minorEastAsia"/>
        </w:rPr>
        <w:t>),</w:t>
      </w:r>
      <m:oMath>
        <m:r>
          <w:rPr>
            <w:rFonts w:ascii="Cambria Math" w:eastAsiaTheme="minorEastAsia" w:hAnsi="Cambria Math"/>
          </w:rPr>
          <m:t xml:space="preserve"> </m:t>
        </m:r>
        <m:sSub>
          <m:sSubPr>
            <m:ctrlPr>
              <w:rPr>
                <w:rFonts w:ascii="Cambria Math" w:eastAsiaTheme="minorEastAsia" w:hAnsi="Cambria Math"/>
                <w:i/>
              </w:rPr>
            </m:ctrlPr>
          </m:sSubPr>
          <m:e>
            <m:r>
              <m:rPr>
                <m:sty m:val="p"/>
              </m:rPr>
              <w:rPr>
                <w:rFonts w:ascii="Cambria Math" w:hAnsi="Cambria Math"/>
              </w:rPr>
              <m:t>φ</m:t>
            </m:r>
            <m:r>
              <m:rPr>
                <m:sty m:val="p"/>
              </m:rPr>
              <w:rPr>
                <w:rFonts w:ascii="Cambria Math" w:hAnsi="Cambria Math"/>
              </w:rPr>
              <m:t>(</m:t>
            </m:r>
            <m:r>
              <m:rPr>
                <m:sty m:val="p"/>
              </m:rPr>
              <w:rPr>
                <w:rFonts w:ascii="Cambria Math"/>
              </w:rPr>
              <m:t>S</m:t>
            </m:r>
          </m:e>
          <m:sub>
            <m:r>
              <w:rPr>
                <w:rFonts w:ascii="Cambria Math" w:eastAsiaTheme="minorEastAsia" w:hAnsi="Cambria Math"/>
              </w:rPr>
              <m:t>t+1</m:t>
            </m:r>
          </m:sub>
        </m:sSub>
      </m:oMath>
      <w:r w:rsidR="002F75BD">
        <w:rPr>
          <w:rFonts w:eastAsiaTheme="minorEastAsia"/>
        </w:rPr>
        <w:t xml:space="preserve">) and predicts the action </w:t>
      </w:r>
      <m:oMath>
        <m:sSub>
          <m:sSubPr>
            <m:ctrlPr>
              <w:rPr>
                <w:rFonts w:ascii="Cambria Math" w:eastAsiaTheme="minorEastAsia" w:hAnsi="Cambria Math"/>
                <w:i/>
              </w:rPr>
            </m:ctrlPr>
          </m:sSubPr>
          <m:e>
            <m:r>
              <m:rPr>
                <m:sty m:val="p"/>
              </m:rPr>
              <w:rPr>
                <w:rFonts w:ascii="Cambria Math" w:hAnsi="Cambria Math"/>
              </w:rPr>
              <m:t>a</m:t>
            </m:r>
          </m:e>
          <m:sub>
            <m:r>
              <w:rPr>
                <w:rFonts w:ascii="Cambria Math" w:eastAsiaTheme="minorEastAsia" w:hAnsi="Cambria Math"/>
              </w:rPr>
              <m:t>t</m:t>
            </m:r>
          </m:sub>
        </m:sSub>
      </m:oMath>
      <w:r w:rsidR="004036B5">
        <w:rPr>
          <w:rFonts w:eastAsiaTheme="minorEastAsia"/>
        </w:rPr>
        <w:t xml:space="preserve"> which is taken by the agent to move </w:t>
      </w:r>
      <w:r w:rsidR="000028D5">
        <w:rPr>
          <w:rFonts w:eastAsiaTheme="minorEastAsia"/>
        </w:rPr>
        <w:t xml:space="preserve">to the </w:t>
      </w:r>
      <w:r w:rsidR="004036B5">
        <w:rPr>
          <w:rFonts w:eastAsiaTheme="minorEastAsia"/>
        </w:rPr>
        <w:t>next state.</w:t>
      </w:r>
      <w:r w:rsidR="00EE26D9">
        <w:rPr>
          <w:rFonts w:eastAsiaTheme="minorEastAsia"/>
        </w:rPr>
        <w:fldChar w:fldCharType="begin" w:fldLock="1"/>
      </w:r>
      <w:r w:rsidR="009F5BC9">
        <w:rPr>
          <w:rFonts w:eastAsiaTheme="minorEastAsia"/>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2]","plainTextFormattedCitation":"[42]","previouslyFormattedCitation":"[42]"},"properties":{"noteIndex":0},"schema":"https://github.com/citation-style-language/schema/raw/master/csl-citation.json"}</w:instrText>
      </w:r>
      <w:r w:rsidR="00EE26D9">
        <w:rPr>
          <w:rFonts w:eastAsiaTheme="minorEastAsia"/>
        </w:rPr>
        <w:fldChar w:fldCharType="separate"/>
      </w:r>
      <w:r w:rsidR="00EE26D9" w:rsidRPr="00EE26D9">
        <w:rPr>
          <w:rFonts w:eastAsiaTheme="minorEastAsia"/>
          <w:noProof/>
        </w:rPr>
        <w:t>[42]</w:t>
      </w:r>
      <w:r w:rsidR="00EE26D9">
        <w:rPr>
          <w:rFonts w:eastAsiaTheme="minorEastAsia"/>
        </w:rPr>
        <w:fldChar w:fldCharType="end"/>
      </w:r>
      <w:r w:rsidR="00741931">
        <w:rPr>
          <w:rFonts w:eastAsiaTheme="minorEastAsia"/>
        </w:rPr>
        <w:t xml:space="preserve"> The</w:t>
      </w:r>
      <w:r w:rsidR="00A22DA9">
        <w:rPr>
          <w:rFonts w:eastAsiaTheme="minorEastAsia"/>
        </w:rPr>
        <w:t xml:space="preserve"> inverse dynamic model,</w:t>
      </w:r>
      <w:r w:rsidR="00741931">
        <w:rPr>
          <w:rFonts w:eastAsiaTheme="minorEastAsia"/>
        </w:rPr>
        <w:t xml:space="preserve"> learning function g</w:t>
      </w:r>
      <w:r w:rsidR="00A22DA9">
        <w:rPr>
          <w:rFonts w:eastAsiaTheme="minorEastAsia"/>
        </w:rPr>
        <w:t xml:space="preserve"> can</w:t>
      </w:r>
      <w:r w:rsidR="00741931">
        <w:rPr>
          <w:rFonts w:eastAsiaTheme="minorEastAsia"/>
        </w:rPr>
        <w:t xml:space="preserve"> be defined as:</w:t>
      </w:r>
    </w:p>
    <w:p w14:paraId="464AD0C8" w14:textId="48FCD1A7" w:rsidR="00741931" w:rsidRPr="00DE6E46" w:rsidRDefault="00741931" w:rsidP="00F66739">
      <w:pPr>
        <w:ind w:firstLine="708"/>
        <w:jc w:val="both"/>
        <w:rPr>
          <w:rFonts w:eastAsiaTheme="minorEastAsia"/>
        </w:rPr>
      </w:pPr>
      <m:oMathPara>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 g(</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m:t>
          </m:r>
          <m:sSub>
            <m:sSubPr>
              <m:ctrlPr>
                <w:rPr>
                  <w:rFonts w:ascii="Cambria Math" w:hAnsi="Cambria Math"/>
                </w:rPr>
              </m:ctrlPr>
            </m:sSubPr>
            <m:e>
              <m:r>
                <m:rPr>
                  <m:sty m:val="p"/>
                </m:rPr>
                <w:rPr>
                  <w:rFonts w:ascii="Cambria Math" w:hAnsi="Cambria Math"/>
                </w:rPr>
                <m:t>θ</m:t>
              </m:r>
            </m:e>
            <m:sub>
              <m:r>
                <w:rPr>
                  <w:rFonts w:ascii="Cambria Math" w:hAnsi="Cambria Math"/>
                </w:rPr>
                <m:t>I</m:t>
              </m:r>
            </m:sub>
          </m:sSub>
          <m:r>
            <w:rPr>
              <w:rFonts w:ascii="Cambria Math" w:hAnsi="Cambria Math"/>
            </w:rPr>
            <m:t>)</m:t>
          </m:r>
        </m:oMath>
      </m:oMathPara>
    </w:p>
    <w:p w14:paraId="2603CC3C" w14:textId="245EB181" w:rsidR="00DE6E46" w:rsidRDefault="00DE6E46" w:rsidP="0097321A">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oMath>
      <w:r>
        <w:rPr>
          <w:rFonts w:eastAsiaTheme="minorEastAsia"/>
        </w:rPr>
        <w:t xml:space="preserve"> is the </w:t>
      </w:r>
      <w:r w:rsidR="001F205C">
        <w:rPr>
          <w:rFonts w:eastAsiaTheme="minorEastAsia"/>
        </w:rPr>
        <w:t xml:space="preserve">predicted estimate of the ac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1F205C">
        <w:rPr>
          <w:rFonts w:eastAsiaTheme="minorEastAsia"/>
        </w:rPr>
        <w:t xml:space="preserve"> and the neural network</w:t>
      </w:r>
      <w:r w:rsidR="00D23E79">
        <w:rPr>
          <w:rFonts w:eastAsiaTheme="minorEastAsia"/>
        </w:rPr>
        <w:t xml:space="preserve"> parameters</w:t>
      </w:r>
      <w:r w:rsidR="001F205C">
        <w:rPr>
          <w:rFonts w:eastAsiaTheme="minorEastAsia"/>
        </w:rPr>
        <w:t xml:space="preserve"> </w:t>
      </w:r>
      <m:oMath>
        <m:sSub>
          <m:sSubPr>
            <m:ctrlPr>
              <w:rPr>
                <w:rFonts w:ascii="Cambria Math" w:hAnsi="Cambria Math"/>
              </w:rPr>
            </m:ctrlPr>
          </m:sSubPr>
          <m:e>
            <m:r>
              <m:rPr>
                <m:sty m:val="p"/>
              </m:rPr>
              <w:rPr>
                <w:rFonts w:ascii="Cambria Math" w:hAnsi="Cambria Math"/>
              </w:rPr>
              <m:t>θ</m:t>
            </m:r>
          </m:e>
          <m:sub>
            <m:r>
              <w:rPr>
                <w:rFonts w:ascii="Cambria Math" w:hAnsi="Cambria Math"/>
              </w:rPr>
              <m:t>I</m:t>
            </m:r>
          </m:sub>
        </m:sSub>
      </m:oMath>
      <w:r w:rsidR="0097321A">
        <w:rPr>
          <w:rFonts w:eastAsiaTheme="minorEastAsia"/>
        </w:rPr>
        <w:t xml:space="preserve"> are trained to optimize</w:t>
      </w:r>
      <w:r w:rsidR="00D23E79">
        <w:rPr>
          <w:rFonts w:eastAsiaTheme="minorEastAsia"/>
        </w:rPr>
        <w:t xml:space="preserve">, </w:t>
      </w:r>
    </w:p>
    <w:p w14:paraId="5FCC75B5" w14:textId="7994F8A7" w:rsidR="00D23E79" w:rsidRDefault="00F53CCD" w:rsidP="00D23E79">
      <w:pPr>
        <w:jc w:val="cente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min</m:t>
                  </m:r>
                </m:e>
                <m:lim>
                  <m:sSub>
                    <m:sSubPr>
                      <m:ctrlPr>
                        <w:rPr>
                          <w:rFonts w:ascii="Cambria Math" w:hAnsi="Cambria Math"/>
                        </w:rPr>
                      </m:ctrlPr>
                    </m:sSubPr>
                    <m:e>
                      <m:r>
                        <m:rPr>
                          <m:sty m:val="p"/>
                        </m:rPr>
                        <w:rPr>
                          <w:rFonts w:ascii="Cambria Math" w:hAnsi="Cambria Math"/>
                        </w:rPr>
                        <m:t>θ</m:t>
                      </m:r>
                    </m:e>
                    <m:sub>
                      <m:r>
                        <w:rPr>
                          <w:rFonts w:ascii="Cambria Math" w:hAnsi="Cambria Math"/>
                        </w:rPr>
                        <m:t>I</m:t>
                      </m:r>
                    </m:sub>
                  </m:sSub>
                </m:lim>
              </m:limLow>
            </m:fName>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e>
          </m:func>
          <m:r>
            <w:rPr>
              <w:rFonts w:ascii="Cambria Math" w:eastAsiaTheme="minorEastAsia" w:hAnsi="Cambria Math"/>
            </w:rPr>
            <m:t>)</m:t>
          </m:r>
        </m:oMath>
      </m:oMathPara>
    </w:p>
    <w:p w14:paraId="57112D23" w14:textId="4C11BC56" w:rsidR="00F21E72" w:rsidRDefault="00F53CCD" w:rsidP="0097321A">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oMath>
      <w:r>
        <w:rPr>
          <w:rFonts w:eastAsiaTheme="minorEastAsia"/>
        </w:rPr>
        <w:t xml:space="preserve"> is the loss function that measures the discrepancy between predicted and actual </w:t>
      </w:r>
      <w:r w:rsidR="00CA72B6">
        <w:rPr>
          <w:rFonts w:eastAsiaTheme="minorEastAsia"/>
        </w:rPr>
        <w:t>actions.</w:t>
      </w:r>
      <w:r w:rsidR="001642CC">
        <w:rPr>
          <w:rFonts w:eastAsiaTheme="minorEastAsia"/>
        </w:rPr>
        <w:t xml:space="preserve"> </w:t>
      </w:r>
      <w:r w:rsidR="00A94D4E">
        <w:rPr>
          <w:rFonts w:eastAsiaTheme="minorEastAsia"/>
        </w:rPr>
        <w:t>In the logits layer of our neural network</w:t>
      </w:r>
      <w:r w:rsidR="007A38C9">
        <w:rPr>
          <w:rFonts w:eastAsiaTheme="minorEastAsia"/>
        </w:rPr>
        <w:t>, function g outputs pro</w:t>
      </w:r>
      <w:r w:rsidR="00BB738C">
        <w:rPr>
          <w:rFonts w:eastAsiaTheme="minorEastAsia"/>
        </w:rPr>
        <w:t>bability which sums to 1 by utilizing</w:t>
      </w:r>
      <w:r w:rsidR="001642CC">
        <w:rPr>
          <w:rFonts w:eastAsiaTheme="minorEastAsia"/>
        </w:rPr>
        <w:t xml:space="preserve"> a soft-max distribution</w:t>
      </w:r>
      <w:r w:rsidR="00A84CD9">
        <w:rPr>
          <w:rFonts w:eastAsiaTheme="minorEastAsia"/>
        </w:rPr>
        <w:t xml:space="preserve"> across all possible actions.</w:t>
      </w:r>
      <w:r w:rsidR="000502E1">
        <w:rPr>
          <w:rFonts w:eastAsiaTheme="minorEastAsia"/>
        </w:rPr>
        <w:t xml:space="preserve"> </w:t>
      </w:r>
      <w:r w:rsidR="004A518C">
        <w:rPr>
          <w:rFonts w:eastAsiaTheme="minorEastAsia"/>
        </w:rPr>
        <w:t xml:space="preserve">At the same time the forward </w:t>
      </w:r>
      <w:r w:rsidR="00860DF4">
        <w:rPr>
          <w:rFonts w:eastAsiaTheme="minorEastAsia"/>
        </w:rPr>
        <w:t>dynamic model</w:t>
      </w:r>
      <w:r w:rsidR="004A518C">
        <w:rPr>
          <w:rFonts w:eastAsiaTheme="minorEastAsia"/>
        </w:rPr>
        <w:t xml:space="preserve"> is trained</w:t>
      </w:r>
      <w:r w:rsidR="00B96753">
        <w:rPr>
          <w:rFonts w:eastAsiaTheme="minorEastAsia"/>
        </w:rPr>
        <w:t xml:space="preserve"> for predicting the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hAnsi="Cambria Math"/>
              </w:rPr>
              <m:t>(</m:t>
            </m:r>
            <m:r>
              <m:rPr>
                <m:sty m:val="p"/>
              </m:rPr>
              <w:rPr>
                <w:rFonts w:ascii="Cambria Math"/>
              </w:rPr>
              <m:t>S</m:t>
            </m:r>
          </m:e>
          <m:sub>
            <m:r>
              <w:rPr>
                <w:rFonts w:ascii="Cambria Math" w:eastAsiaTheme="minorEastAsia" w:hAnsi="Cambria Math"/>
              </w:rPr>
              <m:t>t+1</m:t>
            </m:r>
          </m:sub>
        </m:sSub>
      </m:oMath>
      <w:r w:rsidR="00860DF4">
        <w:rPr>
          <w:rFonts w:eastAsiaTheme="minorEastAsia"/>
        </w:rPr>
        <w:t>)</w:t>
      </w:r>
      <w:r w:rsidR="00FF4230">
        <w:rPr>
          <w:rFonts w:eastAsiaTheme="minorEastAsia"/>
        </w:rPr>
        <w:t xml:space="preserve"> and then taking the </w:t>
      </w:r>
      <w:r w:rsidR="00C70118">
        <w:rPr>
          <w:rFonts w:eastAsiaTheme="minorEastAsia"/>
        </w:rPr>
        <w:t>difference</w:t>
      </w:r>
      <w:r w:rsidR="00FF4230">
        <w:rPr>
          <w:rFonts w:eastAsiaTheme="minorEastAsia"/>
        </w:rPr>
        <w:t xml:space="preserve"> between actual and predictio</w:t>
      </w:r>
      <w:r w:rsidR="00C70118">
        <w:rPr>
          <w:rFonts w:eastAsiaTheme="minorEastAsia"/>
        </w:rPr>
        <w:t>n as intrinsic reward.</w:t>
      </w:r>
      <w:r w:rsidR="00B76167">
        <w:rPr>
          <w:rFonts w:eastAsiaTheme="minorEastAsia"/>
        </w:rPr>
        <w:t xml:space="preserve"> The curiosity especially works when </w:t>
      </w:r>
      <w:r w:rsidR="00BA1CE8">
        <w:rPr>
          <w:rFonts w:eastAsiaTheme="minorEastAsia"/>
        </w:rPr>
        <w:t xml:space="preserve">there </w:t>
      </w:r>
      <w:r w:rsidR="00E42D18">
        <w:rPr>
          <w:rFonts w:eastAsiaTheme="minorEastAsia"/>
        </w:rPr>
        <w:t>are</w:t>
      </w:r>
      <w:r w:rsidR="00BA1CE8">
        <w:rPr>
          <w:rFonts w:eastAsiaTheme="minorEastAsia"/>
        </w:rPr>
        <w:t xml:space="preserve"> not relatively dense rewards in the environment.</w:t>
      </w:r>
      <w:r w:rsidR="00E42D18">
        <w:rPr>
          <w:rFonts w:eastAsiaTheme="minorEastAsia"/>
        </w:rPr>
        <w:t xml:space="preserve"> In our </w:t>
      </w:r>
      <w:r w:rsidR="00C27EE0">
        <w:rPr>
          <w:rFonts w:eastAsiaTheme="minorEastAsia"/>
        </w:rPr>
        <w:t>case the</w:t>
      </w:r>
      <w:r w:rsidR="00E42D18">
        <w:rPr>
          <w:rFonts w:eastAsiaTheme="minorEastAsia"/>
        </w:rPr>
        <w:t xml:space="preserve"> rewards are sparse except survival bonus, however it doesn’t say much about environment.</w:t>
      </w:r>
      <w:r w:rsidR="004F7BC2">
        <w:rPr>
          <w:rFonts w:eastAsiaTheme="minorEastAsia"/>
        </w:rPr>
        <w:t xml:space="preserve"> Adding curiosity </w:t>
      </w:r>
      <w:r w:rsidR="00C8570C">
        <w:rPr>
          <w:rFonts w:eastAsiaTheme="minorEastAsia"/>
        </w:rPr>
        <w:t xml:space="preserve">increased the cumulative reward and </w:t>
      </w:r>
      <w:r w:rsidR="00C8570C">
        <w:rPr>
          <w:rFonts w:eastAsiaTheme="minorEastAsia"/>
        </w:rPr>
        <w:lastRenderedPageBreak/>
        <w:t xml:space="preserve">helped agent to converge </w:t>
      </w:r>
      <w:r w:rsidR="00C1697C">
        <w:rPr>
          <w:rFonts w:eastAsiaTheme="minorEastAsia"/>
        </w:rPr>
        <w:t xml:space="preserve">earlier. However, the computation time is increased which is a </w:t>
      </w:r>
      <w:r w:rsidR="00FC537F">
        <w:rPr>
          <w:noProof/>
        </w:rPr>
        <w:drawing>
          <wp:anchor distT="0" distB="0" distL="114300" distR="114300" simplePos="0" relativeHeight="251898880" behindDoc="0" locked="0" layoutInCell="1" allowOverlap="1" wp14:anchorId="4296DCE2" wp14:editId="0DF7BE04">
            <wp:simplePos x="0" y="0"/>
            <wp:positionH relativeFrom="margin">
              <wp:align>right</wp:align>
            </wp:positionH>
            <wp:positionV relativeFrom="paragraph">
              <wp:posOffset>370846</wp:posOffset>
            </wp:positionV>
            <wp:extent cx="5038090" cy="2975610"/>
            <wp:effectExtent l="0" t="0" r="0" b="0"/>
            <wp:wrapTopAndBottom/>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rotWithShape="1">
                    <a:blip r:embed="rId28">
                      <a:extLst>
                        <a:ext uri="{28A0092B-C50C-407E-A947-70E740481C1C}">
                          <a14:useLocalDpi xmlns:a14="http://schemas.microsoft.com/office/drawing/2010/main" val="0"/>
                        </a:ext>
                      </a:extLst>
                    </a:blip>
                    <a:srcRect t="5461" b="4831"/>
                    <a:stretch/>
                  </pic:blipFill>
                  <pic:spPr bwMode="auto">
                    <a:xfrm>
                      <a:off x="0" y="0"/>
                      <a:ext cx="5038090" cy="29756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1697C">
        <w:rPr>
          <w:rFonts w:eastAsiaTheme="minorEastAsia"/>
        </w:rPr>
        <w:t>disadvantage of using curiosity.</w:t>
      </w:r>
    </w:p>
    <w:p w14:paraId="5921451E" w14:textId="2BE4E5D8" w:rsidR="008750A1" w:rsidRDefault="00FC537F" w:rsidP="00500E3D">
      <w:pPr>
        <w:ind w:firstLine="360"/>
        <w:jc w:val="both"/>
      </w:pPr>
      <w:r>
        <w:rPr>
          <w:noProof/>
        </w:rPr>
        <mc:AlternateContent>
          <mc:Choice Requires="wps">
            <w:drawing>
              <wp:anchor distT="0" distB="0" distL="114300" distR="114300" simplePos="0" relativeHeight="251844608" behindDoc="0" locked="0" layoutInCell="1" allowOverlap="1" wp14:anchorId="641A9E50" wp14:editId="74414E5B">
                <wp:simplePos x="0" y="0"/>
                <wp:positionH relativeFrom="margin">
                  <wp:align>center</wp:align>
                </wp:positionH>
                <wp:positionV relativeFrom="paragraph">
                  <wp:posOffset>7855397</wp:posOffset>
                </wp:positionV>
                <wp:extent cx="5864860" cy="635"/>
                <wp:effectExtent l="0" t="0" r="2540" b="0"/>
                <wp:wrapThrough wrapText="bothSides">
                  <wp:wrapPolygon edited="0">
                    <wp:start x="0" y="0"/>
                    <wp:lineTo x="0" y="20829"/>
                    <wp:lineTo x="21539" y="20829"/>
                    <wp:lineTo x="21539" y="0"/>
                    <wp:lineTo x="0" y="0"/>
                  </wp:wrapPolygon>
                </wp:wrapThrough>
                <wp:docPr id="203" name="Text Box 203"/>
                <wp:cNvGraphicFramePr/>
                <a:graphic xmlns:a="http://schemas.openxmlformats.org/drawingml/2006/main">
                  <a:graphicData uri="http://schemas.microsoft.com/office/word/2010/wordprocessingShape">
                    <wps:wsp>
                      <wps:cNvSpPr txBox="1"/>
                      <wps:spPr>
                        <a:xfrm>
                          <a:off x="0" y="0"/>
                          <a:ext cx="5864860" cy="635"/>
                        </a:xfrm>
                        <a:prstGeom prst="rect">
                          <a:avLst/>
                        </a:prstGeom>
                        <a:solidFill>
                          <a:prstClr val="white"/>
                        </a:solidFill>
                        <a:ln>
                          <a:noFill/>
                        </a:ln>
                      </wps:spPr>
                      <wps:txbx>
                        <w:txbxContent>
                          <w:p w14:paraId="5FF72759" w14:textId="39AF33D0" w:rsidR="00AC4429" w:rsidRPr="00963920" w:rsidRDefault="00AC4429"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sidR="00BA605F">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 lose rewards therefore they decreased that to almost 0. Right: Infected Counts/ Step graphs. In every run there were 20 agents and at the start almost everyone got infected. As the training continues the number of the infected agents also decrease. This means the standard deviation of the rewards decreased and agent got more s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A9E50" id="Text Box 203" o:spid="_x0000_s1038" type="#_x0000_t202" style="position:absolute;left:0;text-align:left;margin-left:0;margin-top:618.55pt;width:461.8pt;height:.05pt;z-index:25184460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" stroked="f">
                <v:textbox style="mso-fit-shape-to-text:t" inset="0,0,0,0">
                  <w:txbxContent>
                    <w:p w14:paraId="5FF72759" w14:textId="39AF33D0" w:rsidR="00AC4429" w:rsidRPr="00963920" w:rsidRDefault="00AC4429"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sidR="00BA605F">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 lose rewards therefore they decreased that to almost 0. Right: Infected Counts/ Step graphs. In every run there were 20 agents and at the start almost everyone got infected. As the training continues the number of the infected agents also decrease. This means the standard deviation of the rewards decreased and agent got more stable.</w:t>
                      </w:r>
                    </w:p>
                  </w:txbxContent>
                </v:textbox>
                <w10:wrap type="through" anchorx="margin"/>
              </v:shape>
            </w:pict>
          </mc:Fallback>
        </mc:AlternateContent>
      </w:r>
      <w:r>
        <w:rPr>
          <w:noProof/>
        </w:rPr>
        <mc:AlternateContent>
          <mc:Choice Requires="wpg">
            <w:drawing>
              <wp:anchor distT="0" distB="0" distL="114300" distR="114300" simplePos="0" relativeHeight="251808768" behindDoc="0" locked="0" layoutInCell="1" allowOverlap="1" wp14:anchorId="5CE1C3B3" wp14:editId="0867EE06">
                <wp:simplePos x="0" y="0"/>
                <wp:positionH relativeFrom="margin">
                  <wp:posOffset>-249555</wp:posOffset>
                </wp:positionH>
                <wp:positionV relativeFrom="paragraph">
                  <wp:posOffset>5941601</wp:posOffset>
                </wp:positionV>
                <wp:extent cx="5381625" cy="1892300"/>
                <wp:effectExtent l="0" t="0" r="9525" b="0"/>
                <wp:wrapTopAndBottom/>
                <wp:docPr id="202" name="Group 202"/>
                <wp:cNvGraphicFramePr/>
                <a:graphic xmlns:a="http://schemas.openxmlformats.org/drawingml/2006/main">
                  <a:graphicData uri="http://schemas.microsoft.com/office/word/2010/wordprocessingGroup">
                    <wpg:wgp>
                      <wpg:cNvGrpSpPr/>
                      <wpg:grpSpPr>
                        <a:xfrm>
                          <a:off x="0" y="0"/>
                          <a:ext cx="5381625" cy="1892300"/>
                          <a:chOff x="0" y="0"/>
                          <a:chExt cx="5864884" cy="2074389"/>
                        </a:xfrm>
                      </wpg:grpSpPr>
                      <pic:pic xmlns:pic="http://schemas.openxmlformats.org/drawingml/2006/picture">
                        <pic:nvPicPr>
                          <pic:cNvPr id="200" name="Picture 200"/>
                          <pic:cNvPicPr>
                            <a:picLocks noChangeAspect="1"/>
                          </pic:cNvPicPr>
                        </pic:nvPicPr>
                        <pic:blipFill rotWithShape="1">
                          <a:blip r:embed="rId29">
                            <a:extLst>
                              <a:ext uri="{28A0092B-C50C-407E-A947-70E740481C1C}">
                                <a14:useLocalDpi xmlns:a14="http://schemas.microsoft.com/office/drawing/2010/main" val="0"/>
                              </a:ext>
                            </a:extLst>
                          </a:blip>
                          <a:srcRect l="3850" t="4429"/>
                          <a:stretch/>
                        </pic:blipFill>
                        <pic:spPr bwMode="auto">
                          <a:xfrm>
                            <a:off x="0" y="0"/>
                            <a:ext cx="3015615" cy="2047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1" name="Picture 201"/>
                          <pic:cNvPicPr>
                            <a:picLocks noChangeAspect="1"/>
                          </pic:cNvPicPr>
                        </pic:nvPicPr>
                        <pic:blipFill rotWithShape="1">
                          <a:blip r:embed="rId30">
                            <a:extLst>
                              <a:ext uri="{28A0092B-C50C-407E-A947-70E740481C1C}">
                                <a14:useLocalDpi xmlns:a14="http://schemas.microsoft.com/office/drawing/2010/main" val="0"/>
                              </a:ext>
                            </a:extLst>
                          </a:blip>
                          <a:srcRect l="3576" t="4097" r="4805"/>
                          <a:stretch/>
                        </pic:blipFill>
                        <pic:spPr bwMode="auto">
                          <a:xfrm>
                            <a:off x="2950234" y="25879"/>
                            <a:ext cx="2914650" cy="20485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96D453F" id="Group 202" o:spid="_x0000_s1026" style="position:absolute;margin-left:-19.65pt;margin-top:467.85pt;width:423.75pt;height:149pt;z-index:251808768;mso-position-horizontal-relative:margin;mso-width-relative:margin;mso-height-relative:margin" coordsize="58648,207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">
                <v:shape id="Picture 200" o:spid="_x0000_s1027" type="#_x0000_t75" style="position:absolute;width:30156;height:20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">
                  <v:imagedata r:id="rId31" o:title="" croptop="2903f" cropleft="2523f"/>
                </v:shape>
                <v:shape id="Picture 201" o:spid="_x0000_s1028" type="#_x0000_t75" style="position:absolute;left:29502;top:258;width:29146;height:20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">
                  <v:imagedata r:id="rId32" o:title="" croptop="2685f" cropleft="2344f" cropright="3149f"/>
                </v:shape>
                <w10:wrap type="topAndBottom" anchorx="margin"/>
              </v:group>
            </w:pict>
          </mc:Fallback>
        </mc:AlternateContent>
      </w:r>
      <w:r>
        <w:rPr>
          <w:noProof/>
        </w:rPr>
        <mc:AlternateContent>
          <mc:Choice Requires="wps">
            <w:drawing>
              <wp:anchor distT="0" distB="0" distL="114300" distR="114300" simplePos="0" relativeHeight="251875328" behindDoc="1" locked="0" layoutInCell="1" allowOverlap="1" wp14:anchorId="565E0EBC" wp14:editId="1623247D">
                <wp:simplePos x="0" y="0"/>
                <wp:positionH relativeFrom="margin">
                  <wp:align>center</wp:align>
                </wp:positionH>
                <wp:positionV relativeFrom="paragraph">
                  <wp:posOffset>3001346</wp:posOffset>
                </wp:positionV>
                <wp:extent cx="5253990" cy="615315"/>
                <wp:effectExtent l="0" t="0" r="3810" b="0"/>
                <wp:wrapTight wrapText="bothSides">
                  <wp:wrapPolygon edited="0">
                    <wp:start x="0" y="0"/>
                    <wp:lineTo x="0" y="20731"/>
                    <wp:lineTo x="21537" y="20731"/>
                    <wp:lineTo x="21537" y="0"/>
                    <wp:lineTo x="0" y="0"/>
                  </wp:wrapPolygon>
                </wp:wrapTight>
                <wp:docPr id="205" name="Text Box 205"/>
                <wp:cNvGraphicFramePr/>
                <a:graphic xmlns:a="http://schemas.openxmlformats.org/drawingml/2006/main">
                  <a:graphicData uri="http://schemas.microsoft.com/office/word/2010/wordprocessingShape">
                    <wps:wsp>
                      <wps:cNvSpPr txBox="1"/>
                      <wps:spPr>
                        <a:xfrm>
                          <a:off x="0" y="0"/>
                          <a:ext cx="5253990" cy="615635"/>
                        </a:xfrm>
                        <a:prstGeom prst="rect">
                          <a:avLst/>
                        </a:prstGeom>
                        <a:solidFill>
                          <a:prstClr val="white"/>
                        </a:solidFill>
                        <a:ln>
                          <a:noFill/>
                        </a:ln>
                      </wps:spPr>
                      <wps:txbx>
                        <w:txbxContent>
                          <w:p w14:paraId="0DA1AA32" w14:textId="249C1BC1" w:rsidR="00AC4429" w:rsidRPr="00C27EE0" w:rsidRDefault="00AC4429"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sidR="00BA605F">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The diagram showing how curiosity reward is calculated. Red boxes show inputs. Dark Green boxes correspond to neural network with two subsystem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5E0EBC" id="Text Box 205" o:spid="_x0000_s1039" type="#_x0000_t202" style="position:absolute;left:0;text-align:left;margin-left:0;margin-top:236.35pt;width:413.7pt;height:48.45pt;z-index:-25144115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" stroked="f">
                <v:textbox inset="0,0,0,0">
                  <w:txbxContent>
                    <w:p w14:paraId="0DA1AA32" w14:textId="249C1BC1" w:rsidR="00AC4429" w:rsidRPr="00C27EE0" w:rsidRDefault="00AC4429"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sidR="00BA605F">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The diagram showing how curiosity reward is calculated. Red boxes show inputs. Dark Green boxes correspond to neural network with two subsystem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v:textbox>
                <w10:wrap type="tight" anchorx="margin"/>
              </v:shape>
            </w:pict>
          </mc:Fallback>
        </mc:AlternateContent>
      </w:r>
      <w:r w:rsidR="007027B6">
        <w:t xml:space="preserve">After getting successful results from single-agent trainings we migrate to the multi-agent scenarios. Unity Engine made migration extremely easy for </w:t>
      </w:r>
      <w:r w:rsidR="00241CB9">
        <w:t>researchers. There</w:t>
      </w:r>
      <w:r w:rsidR="00A40EFC">
        <w:t xml:space="preserve"> were only few changings in the setting.</w:t>
      </w:r>
      <w:r w:rsidR="007027B6">
        <w:t xml:space="preserve"> We gather agents into one single area instead of separate areas next to each other. We changed the mechanism of ending episodes. The episodes were finishing once agent g</w:t>
      </w:r>
      <w:r w:rsidR="00C001E8">
        <w:t>o</w:t>
      </w:r>
      <w:r w:rsidR="007027B6">
        <w:t xml:space="preserve">t infected, since now there are multiple agents on environment the episode continue until there is no agent left uninfected. We also removed the reward cube, it’s distance and direction observations and the detectable tag on raycasts from the environment </w:t>
      </w:r>
      <w:r w:rsidR="007027B6" w:rsidRPr="00197DCA">
        <w:t>as it is not required</w:t>
      </w:r>
      <w:r w:rsidR="007027B6">
        <w:t xml:space="preserve"> in multi-agent scenario. </w:t>
      </w:r>
      <w:r w:rsidR="00A40EFC">
        <w:t xml:space="preserve"> The total observations</w:t>
      </w:r>
      <w:r w:rsidR="00C001E8">
        <w:t xml:space="preserve"> except raycasts</w:t>
      </w:r>
      <w:r w:rsidR="00E27403">
        <w:t xml:space="preserve"> </w:t>
      </w:r>
      <w:r w:rsidR="00A40EFC">
        <w:t xml:space="preserve">decreased to 4 </w:t>
      </w:r>
      <w:r w:rsidR="00CC052E">
        <w:t xml:space="preserve">from 7. </w:t>
      </w:r>
      <w:r w:rsidR="006F28C1">
        <w:t xml:space="preserve">The </w:t>
      </w:r>
      <w:r w:rsidR="00C001E8">
        <w:t xml:space="preserve">raycast </w:t>
      </w:r>
      <w:r w:rsidR="006F28C1">
        <w:t xml:space="preserve">observation vector </w:t>
      </w:r>
      <w:r w:rsidR="00241CB9">
        <w:t>count</w:t>
      </w:r>
      <w:r w:rsidR="00EF35AE">
        <w:t xml:space="preserve"> decreased from 195 to 152.</w:t>
      </w:r>
      <w:r w:rsidR="00241CB9">
        <w:t xml:space="preserve"> </w:t>
      </w:r>
      <w:r w:rsidR="00E75A32">
        <w:t xml:space="preserve"> After a few </w:t>
      </w:r>
      <w:r w:rsidR="00062D0D">
        <w:t>optimizations</w:t>
      </w:r>
      <w:r w:rsidR="00C001E8">
        <w:t xml:space="preserve"> and test runs</w:t>
      </w:r>
      <w:r w:rsidR="00E75A32">
        <w:t xml:space="preserve"> the multi-agent training were </w:t>
      </w:r>
      <w:r w:rsidR="00F0429E">
        <w:t xml:space="preserve">ready and working </w:t>
      </w:r>
      <w:r w:rsidR="00E75A32">
        <w:t>successful</w:t>
      </w:r>
      <w:r w:rsidR="00F0429E">
        <w:t>ly</w:t>
      </w:r>
      <w:r w:rsidR="00E75A32">
        <w:t xml:space="preserve">. </w:t>
      </w:r>
      <w:r w:rsidR="00062D0D">
        <w:t xml:space="preserve">In fact, some </w:t>
      </w:r>
      <w:r w:rsidR="00F0429E">
        <w:t xml:space="preserve">stunning </w:t>
      </w:r>
      <w:r w:rsidR="00062D0D">
        <w:t>results came out</w:t>
      </w:r>
      <w:r w:rsidR="00C001E8">
        <w:t xml:space="preserve"> of it.</w:t>
      </w:r>
      <w:r w:rsidR="008C70D6">
        <w:t xml:space="preserve"> </w:t>
      </w:r>
      <w:r w:rsidR="0060210C">
        <w:t xml:space="preserve">In addition to default graphs we define our own parameters to observe the </w:t>
      </w:r>
      <w:r w:rsidR="00626D2B">
        <w:t xml:space="preserve">simulation better. One of them were collision counts of healthy agents. Since we aim for social </w:t>
      </w:r>
      <w:r w:rsidR="00C832F7">
        <w:t>distancing,</w:t>
      </w:r>
      <w:r w:rsidR="00626D2B">
        <w:t xml:space="preserve"> we would like to see a decrease in</w:t>
      </w:r>
      <w:r w:rsidR="00FF2675">
        <w:t xml:space="preserve"> count</w:t>
      </w:r>
      <w:r w:rsidR="00626D2B">
        <w:t xml:space="preserve"> </w:t>
      </w:r>
      <w:r w:rsidR="00FF2675">
        <w:t xml:space="preserve">of </w:t>
      </w:r>
      <w:r w:rsidR="00626D2B">
        <w:t xml:space="preserve">collisions between </w:t>
      </w:r>
      <w:r w:rsidR="00FF2675">
        <w:t xml:space="preserve">healthy </w:t>
      </w:r>
      <w:r w:rsidR="00626D2B">
        <w:t xml:space="preserve">agents </w:t>
      </w:r>
      <w:r w:rsidR="00BB19D4">
        <w:t xml:space="preserve">while the training continues. </w:t>
      </w:r>
    </w:p>
    <w:p w14:paraId="521EC2DB" w14:textId="4BAC4BCD" w:rsidR="00F013DC" w:rsidRDefault="00611B87" w:rsidP="00F013DC">
      <w:pPr>
        <w:ind w:firstLine="360"/>
        <w:jc w:val="both"/>
      </w:pPr>
      <w:r>
        <w:rPr>
          <w:noProof/>
        </w:rPr>
        <w:lastRenderedPageBreak/>
        <mc:AlternateContent>
          <mc:Choice Requires="wps">
            <w:drawing>
              <wp:anchor distT="0" distB="0" distL="114300" distR="114300" simplePos="0" relativeHeight="251963392" behindDoc="0" locked="0" layoutInCell="1" allowOverlap="1" wp14:anchorId="691C95B2" wp14:editId="5D3B8DC0">
                <wp:simplePos x="0" y="0"/>
                <wp:positionH relativeFrom="margin">
                  <wp:align>right</wp:align>
                </wp:positionH>
                <wp:positionV relativeFrom="paragraph">
                  <wp:posOffset>3856786</wp:posOffset>
                </wp:positionV>
                <wp:extent cx="4847590" cy="635"/>
                <wp:effectExtent l="0" t="0" r="0" b="6350"/>
                <wp:wrapTopAndBottom/>
                <wp:docPr id="238" name="Text Box 238"/>
                <wp:cNvGraphicFramePr/>
                <a:graphic xmlns:a="http://schemas.openxmlformats.org/drawingml/2006/main">
                  <a:graphicData uri="http://schemas.microsoft.com/office/word/2010/wordprocessingShape">
                    <wps:wsp>
                      <wps:cNvSpPr txBox="1"/>
                      <wps:spPr>
                        <a:xfrm>
                          <a:off x="0" y="0"/>
                          <a:ext cx="4847590" cy="635"/>
                        </a:xfrm>
                        <a:prstGeom prst="rect">
                          <a:avLst/>
                        </a:prstGeom>
                        <a:solidFill>
                          <a:prstClr val="white"/>
                        </a:solidFill>
                        <a:ln>
                          <a:noFill/>
                        </a:ln>
                      </wps:spPr>
                      <wps:txbx>
                        <w:txbxContent>
                          <w:p w14:paraId="2115879A" w14:textId="5AFE4102" w:rsidR="00AC4429" w:rsidRPr="00621FA3" w:rsidRDefault="00AC4429"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sidR="00BA605F">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Pr>
                                <w:color w:val="3B3838" w:themeColor="background2" w:themeShade="40"/>
                                <w:sz w:val="20"/>
                                <w:szCs w:val="20"/>
                              </w:rPr>
                              <w:t xml:space="preserve">mlagents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which occur in </w:t>
                            </w:r>
                            <w:r w:rsidRPr="00621FA3">
                              <w:rPr>
                                <w:color w:val="3B3838" w:themeColor="background2" w:themeShade="40"/>
                                <w:sz w:val="20"/>
                                <w:szCs w:val="20"/>
                              </w:rPr>
                              <w:t>Unity Game Engine and yellow boxes corresponds to the Python-side of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1C95B2" id="Text Box 238" o:spid="_x0000_s1040" type="#_x0000_t202" style="position:absolute;left:0;text-align:left;margin-left:330.5pt;margin-top:303.7pt;width:381.7pt;height:.05pt;z-index:25196339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" stroked="f">
                <v:textbox style="mso-fit-shape-to-text:t" inset="0,0,0,0">
                  <w:txbxContent>
                    <w:p w14:paraId="2115879A" w14:textId="5AFE4102" w:rsidR="00AC4429" w:rsidRPr="00621FA3" w:rsidRDefault="00AC4429"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sidR="00BA605F">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Pr>
                          <w:color w:val="3B3838" w:themeColor="background2" w:themeShade="40"/>
                          <w:sz w:val="20"/>
                          <w:szCs w:val="20"/>
                        </w:rPr>
                        <w:t xml:space="preserve">mlagents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which occur in </w:t>
                      </w:r>
                      <w:r w:rsidRPr="00621FA3">
                        <w:rPr>
                          <w:color w:val="3B3838" w:themeColor="background2" w:themeShade="40"/>
                          <w:sz w:val="20"/>
                          <w:szCs w:val="20"/>
                        </w:rPr>
                        <w:t>Unity Game Engine and yellow boxes corresponds to the Python-side of the project.</w:t>
                      </w:r>
                    </w:p>
                  </w:txbxContent>
                </v:textbox>
                <w10:wrap type="topAndBottom" anchorx="margin"/>
              </v:shape>
            </w:pict>
          </mc:Fallback>
        </mc:AlternateContent>
      </w:r>
      <w:r>
        <w:rPr>
          <w:noProof/>
        </w:rPr>
        <w:drawing>
          <wp:anchor distT="0" distB="0" distL="114300" distR="114300" simplePos="0" relativeHeight="251950080" behindDoc="0" locked="0" layoutInCell="1" allowOverlap="1" wp14:anchorId="4B0647E7" wp14:editId="50B9DD62">
            <wp:simplePos x="0" y="0"/>
            <wp:positionH relativeFrom="margin">
              <wp:align>center</wp:align>
            </wp:positionH>
            <wp:positionV relativeFrom="paragraph">
              <wp:posOffset>1156826</wp:posOffset>
            </wp:positionV>
            <wp:extent cx="3156585" cy="2655570"/>
            <wp:effectExtent l="0" t="0" r="5715" b="0"/>
            <wp:wrapTopAndBottom/>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33">
                      <a:extLst>
                        <a:ext uri="{28A0092B-C50C-407E-A947-70E740481C1C}">
                          <a14:useLocalDpi xmlns:a14="http://schemas.microsoft.com/office/drawing/2010/main" val="0"/>
                        </a:ext>
                      </a:extLst>
                    </a:blip>
                    <a:srcRect t="5529" b="4794"/>
                    <a:stretch/>
                  </pic:blipFill>
                  <pic:spPr bwMode="auto">
                    <a:xfrm>
                      <a:off x="0" y="0"/>
                      <a:ext cx="3156585" cy="26555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82D0B">
        <w:t xml:space="preserve">In both single and multi-agent scenarios the training architecture </w:t>
      </w:r>
      <w:r w:rsidR="00641612">
        <w:t>w</w:t>
      </w:r>
      <w:r w:rsidR="00641612" w:rsidRPr="003648C1">
        <w:rPr>
          <w:noProof/>
        </w:rPr>
        <w:t>a</w:t>
      </w:r>
      <w:r w:rsidR="00641612">
        <w:t>s</w:t>
      </w:r>
      <w:r w:rsidR="00482D0B">
        <w:t xml:space="preserve"> </w:t>
      </w:r>
      <w:r w:rsidR="007B3F6C">
        <w:t xml:space="preserve">the </w:t>
      </w:r>
      <w:r w:rsidR="00482D0B">
        <w:t>same</w:t>
      </w:r>
      <w:r w:rsidR="00176D28">
        <w:t xml:space="preserve"> as shown in figure 12 below</w:t>
      </w:r>
      <w:r w:rsidR="00482D0B">
        <w:t xml:space="preserve">. We used multiple agents to </w:t>
      </w:r>
      <w:r w:rsidR="00A95277">
        <w:t>feed one</w:t>
      </w:r>
      <w:r w:rsidR="00482D0B">
        <w:t xml:space="preserve"> single-brain model</w:t>
      </w:r>
      <w:r w:rsidR="00A95277">
        <w:t xml:space="preserve"> whether it is used in single or many agents.</w:t>
      </w:r>
      <w:r w:rsidR="00125D3A">
        <w:t xml:space="preserve"> The optimal environment </w:t>
      </w:r>
      <w:r w:rsidR="00482AE2">
        <w:t>number was 20 i</w:t>
      </w:r>
      <w:r w:rsidR="002018C0">
        <w:t>n parallel in</w:t>
      </w:r>
      <w:r w:rsidR="00482AE2">
        <w:t xml:space="preserve"> our local machine and we used CPU </w:t>
      </w:r>
      <w:r w:rsidR="0011103B">
        <w:t xml:space="preserve">for computation power. </w:t>
      </w:r>
      <w:r w:rsidR="00415EBD">
        <w:t xml:space="preserve">The mlagents package was built in python it serves with an API. The Unity game engine communicates </w:t>
      </w:r>
      <w:r w:rsidR="00621FA3">
        <w:t>with Python Trainer via a communicator in Unity side and an API in python side.</w:t>
      </w:r>
    </w:p>
    <w:p w14:paraId="3F63B53F" w14:textId="3F48BDBE" w:rsidR="003C6B68" w:rsidRDefault="003C6B68" w:rsidP="00F013DC">
      <w:pPr>
        <w:pStyle w:val="ListParagraph"/>
      </w:pPr>
      <w:bookmarkStart w:id="22" w:name="_Toc49859316"/>
      <w:r>
        <w:t>CURRICULUM LEARNING</w:t>
      </w:r>
      <w:bookmarkEnd w:id="22"/>
    </w:p>
    <w:p w14:paraId="699A70BB" w14:textId="144B1B2F" w:rsidR="003C6B68" w:rsidRPr="003C6B68" w:rsidRDefault="009B33CA" w:rsidP="00FC537F">
      <w:pPr>
        <w:ind w:firstLine="360"/>
        <w:jc w:val="both"/>
      </w:pPr>
      <w:r>
        <w:rPr>
          <w:noProof/>
        </w:rPr>
        <mc:AlternateContent>
          <mc:Choice Requires="wpg">
            <w:drawing>
              <wp:anchor distT="0" distB="0" distL="114300" distR="114300" simplePos="0" relativeHeight="252052480" behindDoc="0" locked="0" layoutInCell="1" allowOverlap="1" wp14:anchorId="164487F6" wp14:editId="056EE241">
                <wp:simplePos x="0" y="0"/>
                <wp:positionH relativeFrom="margin">
                  <wp:align>center</wp:align>
                </wp:positionH>
                <wp:positionV relativeFrom="paragraph">
                  <wp:posOffset>1213090</wp:posOffset>
                </wp:positionV>
                <wp:extent cx="5694045" cy="3050336"/>
                <wp:effectExtent l="0" t="0" r="1905" b="0"/>
                <wp:wrapTopAndBottom/>
                <wp:docPr id="245" name="Group 245"/>
                <wp:cNvGraphicFramePr/>
                <a:graphic xmlns:a="http://schemas.openxmlformats.org/drawingml/2006/main">
                  <a:graphicData uri="http://schemas.microsoft.com/office/word/2010/wordprocessingGroup">
                    <wpg:wgp>
                      <wpg:cNvGrpSpPr/>
                      <wpg:grpSpPr>
                        <a:xfrm>
                          <a:off x="0" y="0"/>
                          <a:ext cx="5694045" cy="3050336"/>
                          <a:chOff x="25880" y="51759"/>
                          <a:chExt cx="5694045" cy="3050336"/>
                        </a:xfrm>
                      </wpg:grpSpPr>
                      <pic:pic xmlns:pic="http://schemas.openxmlformats.org/drawingml/2006/picture">
                        <pic:nvPicPr>
                          <pic:cNvPr id="243" name="Picture 243"/>
                          <pic:cNvPicPr>
                            <a:picLocks noChangeAspect="1"/>
                          </pic:cNvPicPr>
                        </pic:nvPicPr>
                        <pic:blipFill rotWithShape="1">
                          <a:blip r:embed="rId34">
                            <a:extLst>
                              <a:ext uri="{28A0092B-C50C-407E-A947-70E740481C1C}">
                                <a14:useLocalDpi xmlns:a14="http://schemas.microsoft.com/office/drawing/2010/main" val="0"/>
                              </a:ext>
                            </a:extLst>
                          </a:blip>
                          <a:srcRect t="5339" b="5303"/>
                          <a:stretch/>
                        </pic:blipFill>
                        <pic:spPr bwMode="auto">
                          <a:xfrm>
                            <a:off x="577970" y="51759"/>
                            <a:ext cx="4524375" cy="2638425"/>
                          </a:xfrm>
                          <a:prstGeom prst="rect">
                            <a:avLst/>
                          </a:prstGeom>
                          <a:noFill/>
                          <a:ln>
                            <a:noFill/>
                          </a:ln>
                          <a:extLst>
                            <a:ext uri="{53640926-AAD7-44D8-BBD7-CCE9431645EC}">
                              <a14:shadowObscured xmlns:a14="http://schemas.microsoft.com/office/drawing/2010/main"/>
                            </a:ext>
                          </a:extLst>
                        </pic:spPr>
                      </pic:pic>
                      <wps:wsp>
                        <wps:cNvPr id="244" name="Text Box 244"/>
                        <wps:cNvSpPr txBox="1"/>
                        <wps:spPr>
                          <a:xfrm>
                            <a:off x="25880" y="2829045"/>
                            <a:ext cx="5694045" cy="273050"/>
                          </a:xfrm>
                          <a:prstGeom prst="rect">
                            <a:avLst/>
                          </a:prstGeom>
                          <a:solidFill>
                            <a:prstClr val="white"/>
                          </a:solidFill>
                          <a:ln>
                            <a:noFill/>
                          </a:ln>
                        </wps:spPr>
                        <wps:txbx>
                          <w:txbxContent>
                            <w:p w14:paraId="44D104E1" w14:textId="7A67B519" w:rsidR="00AC4429" w:rsidRPr="00455828" w:rsidRDefault="00AC4429"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sidR="00BA605F">
                                <w:rPr>
                                  <w:noProof/>
                                  <w:sz w:val="20"/>
                                  <w:szCs w:val="20"/>
                                </w:rPr>
                                <w:t>13</w:t>
                              </w:r>
                              <w:r w:rsidRPr="00455828">
                                <w:rPr>
                                  <w:sz w:val="20"/>
                                  <w:szCs w:val="20"/>
                                </w:rPr>
                                <w:fldChar w:fldCharType="end"/>
                              </w:r>
                              <w:r w:rsidRPr="00455828">
                                <w:rPr>
                                  <w:sz w:val="20"/>
                                  <w:szCs w:val="20"/>
                                </w:rPr>
                                <w:t xml:space="preserve">: </w:t>
                              </w:r>
                              <w:proofErr w:type="spellStart"/>
                              <w:r>
                                <w:rPr>
                                  <w:sz w:val="20"/>
                                  <w:szCs w:val="20"/>
                                </w:rPr>
                                <w:t>Ml</w:t>
                              </w:r>
                              <w:proofErr w:type="spellEnd"/>
                              <w:r>
                                <w:rPr>
                                  <w:sz w:val="20"/>
                                  <w:szCs w:val="20"/>
                                </w:rPr>
                                <w:t>-agents</w:t>
                              </w:r>
                              <w:r w:rsidRPr="00455828">
                                <w:rPr>
                                  <w:sz w:val="20"/>
                                  <w:szCs w:val="20"/>
                                </w:rPr>
                                <w:t xml:space="preserve"> Architecture with Curriculum learning and environment parameters random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64487F6" id="Group 245" o:spid="_x0000_s1041" style="position:absolute;left:0;text-align:left;margin-left:0;margin-top:95.5pt;width:448.35pt;height:240.2pt;z-index:252052480;mso-position-horizontal:center;mso-position-horizontal-relative:margin;mso-height-relative:margin" coordorigin="258,517" coordsize="56940,305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">
                <v:shape id="Picture 243" o:spid="_x0000_s1042" type="#_x0000_t75" style="position:absolute;left:5779;top:517;width:45244;height:26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">
                  <v:imagedata r:id="rId35" o:title="" croptop="3499f" cropbottom="3475f"/>
                </v:shape>
                <v:shape id="Text Box 244" o:spid="_x0000_s1043" type="#_x0000_t202" style="position:absolute;left:258;top:28290;width:56941;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" stroked="f">
                  <v:textbox style="mso-fit-shape-to-text:t" inset="0,0,0,0">
                    <w:txbxContent>
                      <w:p w14:paraId="44D104E1" w14:textId="7A67B519" w:rsidR="00AC4429" w:rsidRPr="00455828" w:rsidRDefault="00AC4429"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sidR="00BA605F">
                          <w:rPr>
                            <w:noProof/>
                            <w:sz w:val="20"/>
                            <w:szCs w:val="20"/>
                          </w:rPr>
                          <w:t>13</w:t>
                        </w:r>
                        <w:r w:rsidRPr="00455828">
                          <w:rPr>
                            <w:sz w:val="20"/>
                            <w:szCs w:val="20"/>
                          </w:rPr>
                          <w:fldChar w:fldCharType="end"/>
                        </w:r>
                        <w:r w:rsidRPr="00455828">
                          <w:rPr>
                            <w:sz w:val="20"/>
                            <w:szCs w:val="20"/>
                          </w:rPr>
                          <w:t xml:space="preserve">: </w:t>
                        </w:r>
                        <w:proofErr w:type="spellStart"/>
                        <w:r>
                          <w:rPr>
                            <w:sz w:val="20"/>
                            <w:szCs w:val="20"/>
                          </w:rPr>
                          <w:t>Ml</w:t>
                        </w:r>
                        <w:proofErr w:type="spellEnd"/>
                        <w:r>
                          <w:rPr>
                            <w:sz w:val="20"/>
                            <w:szCs w:val="20"/>
                          </w:rPr>
                          <w:t>-agents</w:t>
                        </w:r>
                        <w:r w:rsidRPr="00455828">
                          <w:rPr>
                            <w:sz w:val="20"/>
                            <w:szCs w:val="20"/>
                          </w:rPr>
                          <w:t xml:space="preserve"> Architecture with Curriculum learning and environment parameters randomization</w:t>
                        </w:r>
                      </w:p>
                    </w:txbxContent>
                  </v:textbox>
                </v:shape>
                <w10:wrap type="topAndBottom" anchorx="margin"/>
              </v:group>
            </w:pict>
          </mc:Fallback>
        </mc:AlternateContent>
      </w:r>
      <w:r w:rsidR="00455828">
        <w:t>Curriculum Learning is a type of learning where agents start with simple tasks and gradually the task complexity is increased.</w:t>
      </w:r>
      <w:r>
        <w:fldChar w:fldCharType="begin" w:fldLock="1"/>
      </w:r>
      <w:r w:rsidR="008D40EC">
        <w:instrText>ADDIN CSL_CITATION {"citationItems":[{"id":"ITEM-1","itemData":{"abstract":"Reinforcement learning (RL) is a popular paradigm for addressing sequential decision tasks in which the agent has only limited environmental feedback. Despite many advances over the past three decades, learning in many domains still requires a large amount of interaction with the environment, which can be prohibitively expensive in realistic scenarios. To address this problem, transfer learning has been applied to reinforcement learning such that experience gained in one task can be leveraged when starting to learn the next, harder task. More recently, several lines of research have explored how tasks, or data samples themselves, can be sequenced into a curriculum for the purpose of learning a problem that may otherwise be too difficult to learn from scratch. In this article, we present a framework for curriculum learning (CL) in reinforcement learning, and use it to survey and classify existing CL methods in terms of their assumptions, capabilities, and goals. Finally, we use our framework to find open problems and suggest directions for future RL curriculum learning research.","author":[{"dropping-particle":"","family":"Narvekar","given":"Sanmit","non-dropping-particle":"","parse-names":false,"suffix":""},{"dropping-particle":"","family":"Peng","given":"Bei","non-dropping-particle":"","parse-names":false,"suffix":""},{"dropping-particle":"","family":"Leonetti","given":"Matteo","non-dropping-particle":"","parse-names":false,"suffix":""},{"dropping-particle":"","family":"Sinapov","given":"Jivko","non-dropping-particle":"","parse-names":false,"suffix":""},{"dropping-particle":"","family":"Taylor","given":"Matthew E.","non-dropping-particle":"","parse-names":false,"suffix":""},{"dropping-particle":"","family":"Stone","given":"Peter","non-dropping-particle":"","parse-names":false,"suffix":""}],"id":"ITEM-1","issued":{"date-parts":[["2020"]]},"page":"1-47","title":"Curriculum Learning for Reinforcement Learning Domains: A Framework and Survey","type":"article-journal"},"uris":["http://www.mendeley.com/documents/?uuid=ebf47422-12a8-41a1-a5ad-023d84b50570"]}],"mendeley":{"formattedCitation":"[43]","plainTextFormattedCitation":"[43]","previouslyFormattedCitation":"[43]"},"properties":{"noteIndex":0},"schema":"https://github.com/citation-style-language/schema/raw/master/csl-citation.json"}</w:instrText>
      </w:r>
      <w:r>
        <w:fldChar w:fldCharType="separate"/>
      </w:r>
      <w:r w:rsidRPr="009B33CA">
        <w:rPr>
          <w:noProof/>
        </w:rPr>
        <w:t>[43]</w:t>
      </w:r>
      <w:r>
        <w:fldChar w:fldCharType="end"/>
      </w:r>
      <w:r w:rsidR="00455828">
        <w:t xml:space="preserve"> It is closer how human</w:t>
      </w:r>
      <w:r w:rsidR="00611B87">
        <w:t xml:space="preserve">s </w:t>
      </w:r>
      <w:r w:rsidR="00455828">
        <w:t>learn complex tasks</w:t>
      </w:r>
      <w:r w:rsidR="00611B87">
        <w:t>.</w:t>
      </w:r>
      <w:r>
        <w:t xml:space="preserve"> We used curriculum learning and compared with standard training. </w:t>
      </w:r>
      <w:r w:rsidR="00455828">
        <w:t>Agents who trained with curriculum learning not also ha</w:t>
      </w:r>
      <w:r>
        <w:t>d the</w:t>
      </w:r>
      <w:r w:rsidR="00455828">
        <w:t xml:space="preserve"> advantage of sample efficiency</w:t>
      </w:r>
      <w:r w:rsidR="00611B87">
        <w:t xml:space="preserve"> </w:t>
      </w:r>
      <w:r>
        <w:t>but also,</w:t>
      </w:r>
      <w:r w:rsidR="00611B87">
        <w:t xml:space="preserve"> </w:t>
      </w:r>
      <w:r>
        <w:t xml:space="preserve">they </w:t>
      </w:r>
      <w:r w:rsidR="00611B87">
        <w:t>converge</w:t>
      </w:r>
      <w:r>
        <w:t>d</w:t>
      </w:r>
      <w:r w:rsidR="00611B87">
        <w:t xml:space="preserve"> </w:t>
      </w:r>
      <w:r>
        <w:t xml:space="preserve">a </w:t>
      </w:r>
      <w:r w:rsidR="00611B87">
        <w:t xml:space="preserve">better </w:t>
      </w:r>
      <w:r>
        <w:t>policy. The technique</w:t>
      </w:r>
      <w:r w:rsidR="00455828">
        <w:t xml:space="preserve"> is also more sophisticated in a way of dividing the </w:t>
      </w:r>
      <w:r>
        <w:t xml:space="preserve">RL </w:t>
      </w:r>
      <w:r w:rsidR="00455828">
        <w:t xml:space="preserve">task to sub-tasks and </w:t>
      </w:r>
      <w:r w:rsidR="00611B87">
        <w:t xml:space="preserve">teach one by one. Mlagents have </w:t>
      </w:r>
      <w:r>
        <w:t>curriculum learning</w:t>
      </w:r>
      <w:r w:rsidR="00611B87">
        <w:t xml:space="preserve"> functionality </w:t>
      </w:r>
      <w:r>
        <w:t xml:space="preserve">as built-in as shown in below diagram. The only change was setting the lessons for agents. We define 5 lessons and increased </w:t>
      </w:r>
      <w:r>
        <w:lastRenderedPageBreak/>
        <w:t xml:space="preserve">the infected bot counts with every lesson. In the first one, there were only 2 infected bots and we set a reward limit for them. If their cumulative reward </w:t>
      </w:r>
      <w:r w:rsidR="00263624">
        <w:t>passes</w:t>
      </w:r>
      <w:r>
        <w:t xml:space="preserve"> the limit for 100 times in a </w:t>
      </w:r>
      <w:r w:rsidR="00263624">
        <w:t>row,</w:t>
      </w:r>
      <w:r>
        <w:t xml:space="preserve"> then they </w:t>
      </w:r>
      <w:r w:rsidR="00263624">
        <w:t>pass the lesson and the task complexity is increased. While training with curriculum learning, there were drastic decreases when lessons are change but PPO recovered quickly from drops and return its former state with more generalized policy which is a plus for us.</w:t>
      </w:r>
    </w:p>
    <w:p w14:paraId="3D0DB8C4" w14:textId="67C43ED8" w:rsidR="0063015E" w:rsidRDefault="00C57335" w:rsidP="00F013DC">
      <w:pPr>
        <w:pStyle w:val="ListParagraph"/>
      </w:pPr>
      <w:bookmarkStart w:id="23" w:name="_Toc49859317"/>
      <w:r w:rsidRPr="00627D24">
        <w:t>POLICY OPTIMIZATION</w:t>
      </w:r>
      <w:bookmarkEnd w:id="23"/>
    </w:p>
    <w:p w14:paraId="1C671841" w14:textId="641ABEFA" w:rsidR="00481F6F" w:rsidRDefault="00627D24" w:rsidP="00176D28">
      <w:r w:rsidRPr="00627D24">
        <w:t xml:space="preserve">Agent policies are </w:t>
      </w:r>
      <w:r w:rsidR="00481F6F">
        <w:t>trained</w:t>
      </w:r>
      <w:r w:rsidRPr="00627D24">
        <w:t xml:space="preserve"> using Proximal Policy Optimization (PPO) and Soft-Actor Critic (SAC). Both algorithms are compared, and PPO is selected for this task.</w:t>
      </w:r>
      <w:r w:rsidR="005A76E3">
        <w:t xml:space="preserve"> </w:t>
      </w:r>
      <w:r w:rsidR="00E03E60">
        <w:t>Even though</w:t>
      </w:r>
      <w:r w:rsidR="005A76E3">
        <w:t xml:space="preserve"> SAC’s results </w:t>
      </w:r>
      <w:r w:rsidR="00616A88">
        <w:t>were</w:t>
      </w:r>
      <w:r w:rsidR="00E03E60">
        <w:t xml:space="preserve"> </w:t>
      </w:r>
      <w:r w:rsidR="005A76E3">
        <w:t>close to PPO it was taking</w:t>
      </w:r>
      <w:r w:rsidR="00E03E60">
        <w:t xml:space="preserve"> much more time in training.</w:t>
      </w:r>
      <w:r w:rsidR="005A76E3">
        <w:t xml:space="preserve"> </w:t>
      </w:r>
      <w:r w:rsidRPr="00627D24">
        <w:t xml:space="preserve"> At execution time, each agent act by using only their own observations and at optimization time, we use all agents’ observations to update our policy. So even though </w:t>
      </w:r>
      <w:r w:rsidR="007B7289">
        <w:t>20</w:t>
      </w:r>
      <w:r w:rsidRPr="00627D24">
        <w:t xml:space="preserve"> different environments are used during training</w:t>
      </w:r>
      <w:r>
        <w:t xml:space="preserve"> </w:t>
      </w:r>
      <w:r w:rsidRPr="00627D24">
        <w:t>there was only</w:t>
      </w:r>
      <w:r w:rsidR="00481F6F">
        <w:t xml:space="preserve"> one</w:t>
      </w:r>
      <w:r w:rsidRPr="00627D24">
        <w:t xml:space="preserve"> neural network as an output.  In other words, agents share the same policy parameters but act and observe independently as each of them were in different states.</w:t>
      </w:r>
    </w:p>
    <w:p w14:paraId="127B09E9" w14:textId="012CE8BD" w:rsidR="00481F6F" w:rsidRDefault="00481F6F" w:rsidP="00481F6F">
      <w:pPr>
        <w:pStyle w:val="Heading3"/>
      </w:pPr>
      <w:bookmarkStart w:id="24" w:name="_Toc49859318"/>
      <w:r>
        <w:t>N</w:t>
      </w:r>
      <w:r w:rsidR="00207A56">
        <w:t>otation</w:t>
      </w:r>
      <w:bookmarkEnd w:id="24"/>
    </w:p>
    <w:p w14:paraId="0BEA8F7D" w14:textId="31880AD0" w:rsidR="0014383E" w:rsidRDefault="000063CE" w:rsidP="0014383E">
      <w:pPr>
        <w:jc w:val="center"/>
      </w:pPr>
      <w:r>
        <w:t xml:space="preserve">We consider the standard multi-agent reinforcement learning formalism of </w:t>
      </w:r>
      <w:r w:rsidRPr="00E777AC">
        <w:rPr>
          <w:i/>
          <w:iCs/>
        </w:rPr>
        <w:t>N</w:t>
      </w:r>
      <w:r>
        <w:t xml:space="preserve"> agents interacting with each other in an environment and inspired form </w:t>
      </w:r>
      <w:r w:rsidR="00F11080">
        <w:t>OpenAI’ s</w:t>
      </w:r>
      <w:r>
        <w:t xml:space="preserve"> </w:t>
      </w:r>
      <w:r w:rsidRPr="00E777AC">
        <w:rPr>
          <w:i/>
          <w:iCs/>
        </w:rPr>
        <w:t xml:space="preserve">Emergent </w:t>
      </w:r>
      <w:r w:rsidR="00F11080" w:rsidRPr="00E777AC">
        <w:rPr>
          <w:i/>
          <w:iCs/>
        </w:rPr>
        <w:t>Tool Use From Multi-Agent Autocurricula</w:t>
      </w:r>
      <w:r w:rsidR="00F11080">
        <w:t xml:space="preserve"> pape</w:t>
      </w:r>
      <w:r w:rsidR="009F5BC9">
        <w:t>r.</w:t>
      </w:r>
      <w:r w:rsidR="009F5BC9">
        <w:fldChar w:fldCharType="begin" w:fldLock="1"/>
      </w:r>
      <w:r w:rsidR="009B33CA">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9F5BC9">
        <w:fldChar w:fldCharType="separate"/>
      </w:r>
      <w:r w:rsidR="009F5BC9" w:rsidRPr="009F5BC9">
        <w:rPr>
          <w:noProof/>
        </w:rPr>
        <w:t>[3]</w:t>
      </w:r>
      <w:r w:rsidR="009F5BC9">
        <w:fldChar w:fldCharType="end"/>
      </w:r>
      <w:r w:rsidR="00E777AC">
        <w:t xml:space="preserve"> The interaction is defined by a set of state </w:t>
      </w:r>
      <w:bookmarkStart w:id="25" w:name="_Hlk49792903"/>
      <w:r w:rsidR="00E777AC" w:rsidRPr="00E777AC">
        <w:rPr>
          <w:i/>
          <w:iCs/>
        </w:rPr>
        <w:t>S</w:t>
      </w:r>
      <w:r w:rsidR="00E777AC">
        <w:rPr>
          <w:i/>
          <w:iCs/>
        </w:rPr>
        <w:t xml:space="preserve"> </w:t>
      </w:r>
      <w:r w:rsidR="00E777AC">
        <w:t>des</w:t>
      </w:r>
      <w:bookmarkEnd w:id="25"/>
      <w:r w:rsidR="00E777AC">
        <w:t>cribing the agents configuration, a set of observation</w:t>
      </w:r>
      <w:r w:rsidR="00963C8C">
        <w:t xml:space="preserve">s </w:t>
      </w:r>
      <w:r w:rsidR="00963C8C">
        <w:rPr>
          <w:rFonts w:ascii="Bookman Old Style"/>
          <w:i/>
          <w:spacing w:val="-37"/>
          <w:w w:val="105"/>
        </w:rPr>
        <w:t xml:space="preserve"> </w:t>
      </w:r>
      <m:oMath>
        <m:sSup>
          <m:sSupPr>
            <m:ctrlPr>
              <w:rPr>
                <w:rFonts w:ascii="Cambria Math" w:hAnsi="Cambria Math"/>
                <w:i/>
                <w:spacing w:val="-37"/>
                <w:w w:val="105"/>
              </w:rPr>
            </m:ctrlPr>
          </m:sSupPr>
          <m:e>
            <m:r>
              <w:rPr>
                <w:rFonts w:ascii="Cambria Math" w:hAnsi="Cambria Math"/>
                <w:spacing w:val="-37"/>
                <w:w w:val="105"/>
              </w:rPr>
              <m:t>O</m:t>
            </m:r>
          </m:e>
          <m:sup>
            <m:r>
              <w:rPr>
                <w:rFonts w:ascii="Cambria Math" w:hAnsi="Cambria Math"/>
                <w:spacing w:val="-37"/>
                <w:w w:val="105"/>
              </w:rPr>
              <m:t>1</m:t>
            </m:r>
          </m:sup>
        </m:sSup>
        <m:r>
          <w:rPr>
            <w:rFonts w:ascii="Cambria Math" w:hAnsi="Cambria Math"/>
            <w:spacing w:val="-37"/>
            <w:w w:val="105"/>
          </w:rPr>
          <m:t>....</m:t>
        </m:r>
        <m:sSup>
          <m:sSupPr>
            <m:ctrlPr>
              <w:rPr>
                <w:rFonts w:ascii="Cambria Math" w:hAnsi="Cambria Math"/>
                <w:i/>
                <w:spacing w:val="-37"/>
                <w:w w:val="105"/>
              </w:rPr>
            </m:ctrlPr>
          </m:sSupPr>
          <m:e>
            <m:r>
              <w:rPr>
                <w:rFonts w:ascii="Cambria Math" w:hAnsi="Cambria Math"/>
                <w:spacing w:val="-37"/>
                <w:w w:val="105"/>
              </w:rPr>
              <m:t>O</m:t>
            </m:r>
          </m:e>
          <m:sup>
            <m:r>
              <w:rPr>
                <w:rFonts w:ascii="Cambria Math" w:hAnsi="Cambria Math"/>
                <w:spacing w:val="-37"/>
                <w:w w:val="105"/>
              </w:rPr>
              <m:t>n</m:t>
            </m:r>
          </m:sup>
        </m:sSup>
      </m:oMath>
      <w:r w:rsidR="00963C8C">
        <w:rPr>
          <w:rFonts w:ascii="Bookman Old Style" w:eastAsiaTheme="minorEastAsia"/>
          <w:i/>
          <w:spacing w:val="-37"/>
          <w:w w:val="105"/>
        </w:rPr>
        <w:t xml:space="preserve"> </w:t>
      </w:r>
      <w:r w:rsidR="00963C8C">
        <w:rPr>
          <w:i/>
          <w:iCs/>
        </w:rPr>
        <w:t xml:space="preserve"> </w:t>
      </w:r>
      <w:r w:rsidR="00616A88">
        <w:t xml:space="preserve">of all agents, a set of actions </w:t>
      </w:r>
      <m:oMath>
        <m:sSup>
          <m:sSupPr>
            <m:ctrlPr>
              <w:rPr>
                <w:rFonts w:ascii="Cambria Math" w:hAnsi="Cambria Math"/>
                <w:i/>
                <w:spacing w:val="-37"/>
                <w:w w:val="105"/>
              </w:rPr>
            </m:ctrlPr>
          </m:sSupPr>
          <m:e>
            <m:r>
              <w:rPr>
                <w:rFonts w:ascii="Cambria Math" w:hAnsi="Cambria Math"/>
                <w:spacing w:val="-37"/>
                <w:w w:val="105"/>
              </w:rPr>
              <m:t>A</m:t>
            </m:r>
          </m:e>
          <m:sup>
            <m:r>
              <w:rPr>
                <w:rFonts w:ascii="Cambria Math" w:hAnsi="Cambria Math"/>
                <w:spacing w:val="-37"/>
                <w:w w:val="105"/>
              </w:rPr>
              <m:t>1</m:t>
            </m:r>
          </m:sup>
        </m:sSup>
        <m:r>
          <w:rPr>
            <w:rFonts w:ascii="Cambria Math" w:hAnsi="Cambria Math"/>
            <w:spacing w:val="-37"/>
            <w:w w:val="105"/>
          </w:rPr>
          <m:t>....</m:t>
        </m:r>
        <m:sSup>
          <m:sSupPr>
            <m:ctrlPr>
              <w:rPr>
                <w:rFonts w:ascii="Cambria Math" w:hAnsi="Cambria Math"/>
                <w:i/>
                <w:spacing w:val="-37"/>
                <w:w w:val="105"/>
              </w:rPr>
            </m:ctrlPr>
          </m:sSupPr>
          <m:e>
            <m:r>
              <w:rPr>
                <w:rFonts w:ascii="Cambria Math" w:hAnsi="Cambria Math"/>
                <w:spacing w:val="-37"/>
                <w:w w:val="105"/>
              </w:rPr>
              <m:t>A</m:t>
            </m:r>
          </m:e>
          <m:sup>
            <m:r>
              <w:rPr>
                <w:rFonts w:ascii="Cambria Math" w:hAnsi="Cambria Math"/>
                <w:spacing w:val="-37"/>
                <w:w w:val="105"/>
              </w:rPr>
              <m:t>n</m:t>
            </m:r>
          </m:sup>
        </m:sSup>
      </m:oMath>
      <w:r w:rsidR="00616A88">
        <w:rPr>
          <w:rFonts w:eastAsiaTheme="minorEastAsia"/>
          <w:spacing w:val="-37"/>
          <w:w w:val="105"/>
        </w:rPr>
        <w:t xml:space="preserve"> </w:t>
      </w:r>
      <w:r w:rsidR="00616A88" w:rsidRPr="00616A88">
        <w:t>of all</w:t>
      </w:r>
      <w:r w:rsidR="00616A88">
        <w:t xml:space="preserve"> agents In our formulation, there is only one policy </w:t>
      </w:r>
      <m:oMath>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r>
              <m:rPr>
                <m:sty m:val="p"/>
              </m:rPr>
              <w:rPr>
                <w:rFonts w:ascii="Cambria Math"/>
              </w:rPr>
              <m:t>i</m:t>
            </m:r>
          </m:sub>
        </m:sSub>
        <m:r>
          <w:rPr>
            <w:rFonts w:ascii="Cambria Math" w:eastAsiaTheme="minorEastAsia" w:hAnsi="Cambria Math"/>
          </w:rPr>
          <m:t xml:space="preserve"> =</m:t>
        </m:r>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sub>
        </m:sSub>
      </m:oMath>
      <w:r w:rsidR="00616A88">
        <w:t xml:space="preserve"> which keeps improving and all agents use the same policy. Each agent aims to maximize its total expected discounted return </w:t>
      </w:r>
    </w:p>
    <w:p w14:paraId="00D674A1" w14:textId="5ACA2F2F" w:rsidR="00616A88" w:rsidRPr="0014383E" w:rsidRDefault="00616A88" w:rsidP="0014383E">
      <w:pPr>
        <w:jc w:val="center"/>
        <w:rPr>
          <w:rFonts w:eastAsiaTheme="minorEastAsia"/>
        </w:rPr>
      </w:pPr>
      <m:oMathPara>
        <m:oMath>
          <m:r>
            <w:rPr>
              <w:rFonts w:ascii="Cambria Math" w:hAnsi="Cambria Math"/>
            </w:rPr>
            <m:t>R =</m:t>
          </m:r>
          <m:nary>
            <m:naryPr>
              <m:chr m:val="∑"/>
              <m:limLoc m:val="undOvr"/>
              <m:ctrlPr>
                <w:rPr>
                  <w:rFonts w:ascii="Cambria Math" w:hAnsi="Cambria Math"/>
                  <w:i/>
                </w:rPr>
              </m:ctrlPr>
            </m:naryPr>
            <m:sub>
              <m:r>
                <w:rPr>
                  <w:rFonts w:ascii="Cambria Math" w:hAnsi="Cambria Math"/>
                </w:rPr>
                <m:t>t</m:t>
              </m:r>
              <m:r>
                <w:rPr>
                  <w:rFonts w:ascii="Cambria Math" w:hAnsi="Cambria Math"/>
                </w:rPr>
                <m:t>=0</m:t>
              </m:r>
            </m:sub>
            <m:sup>
              <m:r>
                <w:rPr>
                  <w:rFonts w:ascii="Cambria Math" w:hAnsi="Cambria Math"/>
                </w:rPr>
                <m:t>H</m:t>
              </m:r>
            </m:sup>
            <m:e>
              <m:sSup>
                <m:sSupPr>
                  <m:ctrlPr>
                    <w:rPr>
                      <w:rFonts w:ascii="Cambria Math" w:hAnsi="Cambria Math"/>
                    </w:rPr>
                  </m:ctrlPr>
                </m:sSupPr>
                <m:e>
                  <m:r>
                    <m:rPr>
                      <m:sty m:val="p"/>
                    </m:rPr>
                    <w:rPr>
                      <w:rFonts w:ascii="Cambria Math" w:hAnsi="Cambria Math"/>
                    </w:rPr>
                    <m:t>γ</m:t>
                  </m:r>
                </m:e>
                <m:sup>
                  <m:r>
                    <w:rPr>
                      <w:rFonts w:ascii="Cambria Math" w:hAnsi="Cambria Math"/>
                    </w:rPr>
                    <m:t>t</m:t>
                  </m:r>
                </m:sup>
              </m:sSup>
            </m:e>
          </m:nary>
          <m:sSubSup>
            <m:sSubSupPr>
              <m:ctrlPr>
                <w:rPr>
                  <w:rFonts w:ascii="Cambria Math" w:hAnsi="Cambria Math"/>
                  <w:i/>
                </w:rPr>
              </m:ctrlPr>
            </m:sSubSupPr>
            <m:e>
              <m:r>
                <w:rPr>
                  <w:rFonts w:ascii="Cambria Math" w:hAnsi="Cambria Math"/>
                </w:rPr>
                <m:t>r</m:t>
              </m:r>
            </m:e>
            <m:sub>
              <m:r>
                <w:rPr>
                  <w:rFonts w:ascii="Cambria Math" w:hAnsi="Cambria Math"/>
                </w:rPr>
                <m:t xml:space="preserve">t </m:t>
              </m:r>
            </m:sub>
            <m:sup>
              <m:r>
                <w:rPr>
                  <w:rFonts w:ascii="Cambria Math" w:hAnsi="Cambria Math"/>
                </w:rPr>
                <m:t>extrinsic</m:t>
              </m:r>
            </m:sup>
          </m:sSubSup>
          <m:r>
            <w:rPr>
              <w:rFonts w:ascii="Cambria Math" w:hAnsi="Cambria Math"/>
            </w:rPr>
            <m:t xml:space="preserve"> +</m:t>
          </m:r>
          <m:sSup>
            <m:sSupPr>
              <m:ctrlPr>
                <w:rPr>
                  <w:rFonts w:ascii="Cambria Math" w:hAnsi="Cambria Math"/>
                </w:rPr>
              </m:ctrlPr>
            </m:sSupPr>
            <m:e>
              <m:r>
                <m:rPr>
                  <m:sty m:val="p"/>
                </m:rPr>
                <w:rPr>
                  <w:rFonts w:ascii="Cambria Math" w:hAnsi="Cambria Math"/>
                </w:rPr>
                <m:t>γ</m:t>
              </m:r>
            </m:e>
            <m:sup>
              <m:r>
                <w:rPr>
                  <w:rFonts w:ascii="Cambria Math" w:hAnsi="Cambria Math"/>
                </w:rPr>
                <m:t>t</m:t>
              </m:r>
            </m:sup>
          </m:sSup>
          <m:sSubSup>
            <m:sSubSupPr>
              <m:ctrlPr>
                <w:rPr>
                  <w:rFonts w:ascii="Cambria Math" w:hAnsi="Cambria Math"/>
                  <w:i/>
                </w:rPr>
              </m:ctrlPr>
            </m:sSubSupPr>
            <m:e>
              <m:r>
                <w:rPr>
                  <w:rFonts w:ascii="Cambria Math" w:hAnsi="Cambria Math"/>
                </w:rPr>
                <m:t>r</m:t>
              </m:r>
            </m:e>
            <m:sub>
              <m:r>
                <w:rPr>
                  <w:rFonts w:ascii="Cambria Math" w:hAnsi="Cambria Math"/>
                </w:rPr>
                <m:t xml:space="preserve">t </m:t>
              </m:r>
            </m:sub>
            <m:sup>
              <m:r>
                <w:rPr>
                  <w:rFonts w:ascii="Cambria Math" w:hAnsi="Cambria Math"/>
                </w:rPr>
                <m:t>intrinsic</m:t>
              </m:r>
            </m:sup>
          </m:sSubSup>
          <m:r>
            <w:rPr>
              <w:rFonts w:ascii="Cambria Math" w:hAnsi="Cambria Math"/>
            </w:rPr>
            <m:t xml:space="preserve"> </m:t>
          </m:r>
        </m:oMath>
      </m:oMathPara>
    </w:p>
    <w:p w14:paraId="1980FCB6" w14:textId="213149EA" w:rsidR="0014383E" w:rsidRDefault="0014383E" w:rsidP="0014383E">
      <w:pPr>
        <w:jc w:val="both"/>
      </w:pPr>
      <w:r>
        <w:rPr>
          <w:rFonts w:eastAsiaTheme="minorEastAsia"/>
        </w:rPr>
        <w:t xml:space="preserve">where H is episode length and </w:t>
      </w:r>
      <m:oMath>
        <m:r>
          <m:rPr>
            <m:sty m:val="p"/>
          </m:rPr>
          <w:rPr>
            <w:rFonts w:ascii="Cambria Math" w:hAnsi="Cambria Math"/>
          </w:rPr>
          <m:t>γ</m:t>
        </m:r>
      </m:oMath>
      <w:r>
        <w:rPr>
          <w:rFonts w:eastAsiaTheme="minorEastAsia"/>
        </w:rPr>
        <w:t xml:space="preserve"> is a time discounting factor that biases agents toward choosing short term rewards. We determine the </w:t>
      </w:r>
      <m:oMath>
        <m:r>
          <m:rPr>
            <m:sty m:val="p"/>
          </m:rPr>
          <w:rPr>
            <w:rFonts w:ascii="Cambria Math" w:hAnsi="Cambria Math"/>
          </w:rPr>
          <m:t>γ</m:t>
        </m:r>
      </m:oMath>
      <w:r>
        <w:rPr>
          <w:rFonts w:eastAsiaTheme="minorEastAsia"/>
        </w:rPr>
        <w:t xml:space="preserve"> factor as 0.99 for both extrinsic and intrinsic rewards.</w:t>
      </w:r>
    </w:p>
    <w:p w14:paraId="49CF4CEE" w14:textId="7AED56D1" w:rsidR="00481F6F" w:rsidRDefault="00481F6F" w:rsidP="00481F6F">
      <w:pPr>
        <w:pStyle w:val="Heading3"/>
      </w:pPr>
      <w:bookmarkStart w:id="26" w:name="_Toc49859319"/>
      <w:r>
        <w:t>P</w:t>
      </w:r>
      <w:r w:rsidR="00207A56">
        <w:t>roximal Policy Optimization</w:t>
      </w:r>
      <w:r>
        <w:t xml:space="preserve"> (PPO)</w:t>
      </w:r>
      <w:bookmarkEnd w:id="26"/>
    </w:p>
    <w:p w14:paraId="7E2894B2" w14:textId="6D874153" w:rsidR="0014383E" w:rsidRDefault="00577309" w:rsidP="00131936">
      <w:pPr>
        <w:ind w:firstLine="708"/>
      </w:pPr>
      <w:r>
        <w:t>Core purpose behind the PPO is strike a balance between easy implementation, sampl</w:t>
      </w:r>
      <w:r w:rsidR="0096057F">
        <w:t>e</w:t>
      </w:r>
      <w:r>
        <w:t xml:space="preserve"> efficiency and ease of tuning.</w:t>
      </w:r>
      <w:r w:rsidR="0096057F">
        <w:t xml:space="preserve"> PPO’s policy gradient loss function can be defined as:</w:t>
      </w:r>
    </w:p>
    <w:p w14:paraId="78E1F8F9" w14:textId="376281C9" w:rsidR="0096057F" w:rsidRPr="0096057F" w:rsidRDefault="00C018CA" w:rsidP="0096057F">
      <w:pPr>
        <w:jc w:val="center"/>
        <w:rPr>
          <w:rFonts w:eastAsiaTheme="minorEastAsia"/>
        </w:rPr>
      </w:pPr>
      <w:proofErr w:type="gramStart"/>
      <w:r>
        <w:rPr>
          <w:rFonts w:eastAsiaTheme="minorEastAsia"/>
        </w:rPr>
        <w:t>g :</w:t>
      </w:r>
      <w:proofErr w:type="gramEnd"/>
      <w:r>
        <w:rPr>
          <w:rFonts w:eastAsiaTheme="minorEastAsia"/>
        </w:rPr>
        <w:t>=</w:t>
      </w:r>
      <m:oMath>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t</m:t>
            </m:r>
          </m:sub>
        </m:sSub>
        <m:r>
          <w:rPr>
            <w:rFonts w:ascii="Cambria Math" w:hAnsi="Cambria Math"/>
          </w:rPr>
          <m:t xml:space="preserve">[log </m:t>
        </m:r>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m:t>
        </m:r>
      </m:oMath>
    </w:p>
    <w:p w14:paraId="7A5F148A" w14:textId="544DE554" w:rsidR="0096057F" w:rsidRDefault="0096057F" w:rsidP="00131936">
      <w:pPr>
        <w:ind w:firstLine="708"/>
        <w:rPr>
          <w:rFonts w:eastAsiaTheme="minorEastAsia"/>
        </w:rPr>
      </w:pPr>
      <w:r>
        <w:rPr>
          <w:rFonts w:eastAsiaTheme="minorEastAsia"/>
        </w:rPr>
        <w:t xml:space="preserve">Where </w:t>
      </w:r>
      <m:oMath>
        <m:r>
          <w:rPr>
            <w:rFonts w:ascii="Cambria Math" w:hAnsi="Cambria Math"/>
          </w:rPr>
          <m:t xml:space="preserve">log </m:t>
        </m:r>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sub>
        </m:sSub>
      </m:oMath>
      <w:r>
        <w:rPr>
          <w:rFonts w:eastAsiaTheme="minorEastAsia"/>
        </w:rPr>
        <w:t xml:space="preserve"> gives the </w:t>
      </w:r>
      <w:r w:rsidR="00C018CA">
        <w:rPr>
          <w:rFonts w:eastAsiaTheme="minorEastAsia"/>
        </w:rPr>
        <w:t>probabilities of the policy</w:t>
      </w:r>
      <w:r w:rsidR="00157FA7">
        <w:rPr>
          <w:rFonts w:eastAsiaTheme="minorEastAsia"/>
        </w:rPr>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t</m:t>
            </m:r>
          </m:sub>
        </m:sSub>
      </m:oMath>
      <w:r w:rsidR="00157FA7">
        <w:rPr>
          <w:rFonts w:eastAsiaTheme="minorEastAsia"/>
        </w:rPr>
        <w:t xml:space="preserve"> denotes the empirical expectation over timesteps </w:t>
      </w:r>
      <w:r w:rsidR="00C018CA">
        <w:rPr>
          <w:rFonts w:eastAsiaTheme="minorEastAsia"/>
        </w:rPr>
        <w:t>and</w:t>
      </w:r>
      <w:r>
        <w:rPr>
          <w:rFonts w:eastAsiaTheme="minorEastAsia"/>
        </w:rPr>
        <w:t xml:space="preserve">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oMath>
      <w:r>
        <w:rPr>
          <w:rFonts w:eastAsiaTheme="minorEastAsia"/>
        </w:rPr>
        <w:t xml:space="preserve"> is an estimate of the advantage function</w:t>
      </w:r>
      <w:r w:rsidR="00C018CA">
        <w:rPr>
          <w:rFonts w:eastAsiaTheme="minorEastAsia"/>
        </w:rPr>
        <w:t xml:space="preserve">. In order to calculate advantage function, we need two things, discounted rewards and baseline value function prediction </w:t>
      </w:r>
      <m:oMath>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w:r w:rsidR="00C018CA">
        <w:rPr>
          <w:rFonts w:eastAsiaTheme="minorEastAsia"/>
        </w:rPr>
        <w:t xml:space="preserve">. </w:t>
      </w:r>
    </w:p>
    <w:p w14:paraId="3A0CFC51" w14:textId="4B639A50" w:rsidR="00C018CA" w:rsidRPr="00157FA7" w:rsidRDefault="00C018CA" w:rsidP="00C018CA">
      <w:pPr>
        <w:jc w:val="center"/>
        <w:rPr>
          <w:rFonts w:eastAsiaTheme="minorEastAsia"/>
        </w:rPr>
      </w:pPr>
      <m:oMathPara>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 </m:t>
          </m:r>
          <m:r>
            <w:rPr>
              <w:rFonts w:ascii="Cambria Math" w:eastAsiaTheme="minorEastAsia" w:hAnsi="Cambria Math"/>
            </w:rPr>
            <m:t>R -  b(</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m:oMathPara>
    </w:p>
    <w:p w14:paraId="02987332" w14:textId="77777777" w:rsidR="00131936" w:rsidRDefault="00157FA7" w:rsidP="00131936">
      <w:pPr>
        <w:ind w:firstLine="708"/>
        <w:jc w:val="both"/>
        <w:rPr>
          <w:rFonts w:eastAsiaTheme="minorEastAsia"/>
        </w:rPr>
      </w:pPr>
      <w:r>
        <w:rPr>
          <w:rFonts w:eastAsiaTheme="minorEastAsia"/>
        </w:rPr>
        <w:t xml:space="preserve">During training </w:t>
      </w:r>
      <w:r w:rsidR="00131936">
        <w:rPr>
          <w:rFonts w:eastAsiaTheme="minorEastAsia"/>
        </w:rPr>
        <w:t>l</w:t>
      </w:r>
      <w:r>
        <w:rPr>
          <w:rFonts w:eastAsiaTheme="minorEastAsia"/>
        </w:rPr>
        <w:t xml:space="preserve">oss </w:t>
      </w:r>
      <w:r w:rsidR="00131936">
        <w:rPr>
          <w:rFonts w:eastAsiaTheme="minorEastAsia"/>
        </w:rPr>
        <w:t xml:space="preserve">is </w:t>
      </w:r>
      <w:r>
        <w:rPr>
          <w:rFonts w:eastAsiaTheme="minorEastAsia"/>
        </w:rPr>
        <w:t>calculate</w:t>
      </w:r>
      <w:r w:rsidR="00131936">
        <w:rPr>
          <w:rFonts w:eastAsiaTheme="minorEastAsia"/>
        </w:rPr>
        <w:t xml:space="preserve">d. </w:t>
      </w:r>
      <w:r>
        <w:rPr>
          <w:rFonts w:eastAsiaTheme="minorEastAsia"/>
        </w:rPr>
        <w:t xml:space="preserve"> If the advantage function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m:t>
        </m:r>
      </m:oMath>
      <w:r>
        <w:rPr>
          <w:rFonts w:eastAsiaTheme="minorEastAsia"/>
        </w:rPr>
        <w:t xml:space="preserve"> is positive</w:t>
      </w:r>
      <w:r w:rsidR="00131936">
        <w:rPr>
          <w:rFonts w:eastAsiaTheme="minorEastAsia"/>
        </w:rPr>
        <w:t xml:space="preserve"> PPO</w:t>
      </w:r>
      <w:r>
        <w:rPr>
          <w:rFonts w:eastAsiaTheme="minorEastAsia"/>
        </w:rPr>
        <w:t xml:space="preserve"> increase</w:t>
      </w:r>
      <w:r w:rsidR="00131936">
        <w:rPr>
          <w:rFonts w:eastAsiaTheme="minorEastAsia"/>
        </w:rPr>
        <w:t>d</w:t>
      </w:r>
      <w:r>
        <w:rPr>
          <w:rFonts w:eastAsiaTheme="minorEastAsia"/>
        </w:rPr>
        <w:t xml:space="preserve"> the probability of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Pr>
          <w:rFonts w:eastAsiaTheme="minorEastAsia"/>
        </w:rPr>
        <w:t xml:space="preserve"> and if negative vice versa.</w:t>
      </w:r>
      <w:r w:rsidR="000B5445">
        <w:rPr>
          <w:rFonts w:eastAsiaTheme="minorEastAsia"/>
        </w:rPr>
        <w:t xml:space="preserve"> The loss function is clipped in a way if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m:t>
        </m:r>
      </m:oMath>
      <w:r w:rsidR="000B5445">
        <w:rPr>
          <w:rFonts w:eastAsiaTheme="minorEastAsia"/>
        </w:rPr>
        <w:t xml:space="preserve"> too high, </w:t>
      </w:r>
      <w:r w:rsidR="00131936">
        <w:rPr>
          <w:rFonts w:eastAsiaTheme="minorEastAsia"/>
        </w:rPr>
        <w:t xml:space="preserve">do </w:t>
      </w:r>
      <w:r w:rsidR="000B5445">
        <w:rPr>
          <w:rFonts w:eastAsiaTheme="minorEastAsia"/>
        </w:rPr>
        <w:t>not update</w:t>
      </w:r>
      <w:r w:rsidR="00131936">
        <w:rPr>
          <w:rFonts w:eastAsiaTheme="minorEastAsia"/>
        </w:rPr>
        <w:t xml:space="preserve"> it </w:t>
      </w:r>
      <w:r w:rsidR="000B5445">
        <w:rPr>
          <w:rFonts w:eastAsiaTheme="minorEastAsia"/>
        </w:rPr>
        <w:t xml:space="preserve">too much since </w:t>
      </w:r>
      <w:r w:rsidR="00131936">
        <w:rPr>
          <w:rFonts w:eastAsiaTheme="minorEastAsia"/>
        </w:rPr>
        <w:t>policy</w:t>
      </w:r>
      <w:r w:rsidR="000B5445">
        <w:rPr>
          <w:rFonts w:eastAsiaTheme="minorEastAsia"/>
        </w:rPr>
        <w:t xml:space="preserve"> might get worse</w:t>
      </w:r>
      <w:r w:rsidR="00131936">
        <w:rPr>
          <w:rFonts w:eastAsiaTheme="minorEastAsia"/>
        </w:rPr>
        <w:t>.</w:t>
      </w:r>
      <w:r w:rsidR="000B5445">
        <w:rPr>
          <w:rFonts w:eastAsiaTheme="minorEastAsia"/>
        </w:rPr>
        <w:t xml:space="preserve"> </w:t>
      </w:r>
      <w:r w:rsidR="00131936">
        <w:rPr>
          <w:rFonts w:eastAsiaTheme="minorEastAsia"/>
        </w:rPr>
        <w:t xml:space="preserve">Therefore, </w:t>
      </w:r>
      <w:r w:rsidR="000B5445">
        <w:rPr>
          <w:rFonts w:eastAsiaTheme="minorEastAsia"/>
        </w:rPr>
        <w:t xml:space="preserve">objective function </w:t>
      </w:r>
      <w:r w:rsidR="00131936">
        <w:rPr>
          <w:rFonts w:eastAsiaTheme="minorEastAsia"/>
        </w:rPr>
        <w:t>gets</w:t>
      </w:r>
      <w:r w:rsidR="000B5445">
        <w:rPr>
          <w:rFonts w:eastAsiaTheme="minorEastAsia"/>
        </w:rPr>
        <w:t xml:space="preserve"> clipped to limit the effect of the gradient update. The aim is to not destroy our policy</w:t>
      </w:r>
      <w:r w:rsidR="00131936">
        <w:rPr>
          <w:rFonts w:eastAsiaTheme="minorEastAsia"/>
        </w:rPr>
        <w:t>,</w:t>
      </w:r>
      <w:r w:rsidR="000B5445">
        <w:rPr>
          <w:rFonts w:eastAsiaTheme="minorEastAsia"/>
        </w:rPr>
        <w:t xml:space="preserve"> based on a single estimate since Advantage function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m:t>
        </m:r>
      </m:oMath>
      <w:r w:rsidR="000B5445">
        <w:rPr>
          <w:rFonts w:eastAsiaTheme="minorEastAsia"/>
        </w:rPr>
        <w:t xml:space="preserve"> is noisy and imperfect</w:t>
      </w:r>
      <w:r w:rsidR="00131936">
        <w:rPr>
          <w:rFonts w:eastAsiaTheme="minorEastAsia"/>
        </w:rPr>
        <w:t xml:space="preserve"> and there can be an error on that batch. </w:t>
      </w:r>
    </w:p>
    <w:p w14:paraId="406414FC" w14:textId="3C87998A" w:rsidR="001A251B" w:rsidRPr="001A251B" w:rsidRDefault="001A251B" w:rsidP="009D0C85">
      <w:pPr>
        <w:ind w:firstLine="708"/>
        <w:jc w:val="both"/>
        <w:rPr>
          <w:rFonts w:eastAsiaTheme="minorEastAsia"/>
        </w:rPr>
      </w:pPr>
      <w:r>
        <w:rPr>
          <w:rFonts w:eastAsiaTheme="minorEastAsia"/>
        </w:rPr>
        <w:t>Furthermore,</w:t>
      </w:r>
      <w:r w:rsidR="00131936">
        <w:rPr>
          <w:rFonts w:eastAsiaTheme="minorEastAsia"/>
        </w:rPr>
        <w:t xml:space="preserve"> as training continues entropy value decreases. Entropy</w:t>
      </w:r>
      <w:r>
        <w:rPr>
          <w:rFonts w:eastAsiaTheme="minorEastAsia"/>
        </w:rPr>
        <w:t xml:space="preserve"> of a stochastic variable which is driven by an underlying probability distribution is the average amount of bits that is needed to represent its outcome. In other words, it is a measure of how unpredictable the environment is. As agent explores the possibilities in the simulation entropy value falls and agent </w:t>
      </w:r>
      <w:r>
        <w:rPr>
          <w:rFonts w:eastAsiaTheme="minorEastAsia"/>
        </w:rPr>
        <w:lastRenderedPageBreak/>
        <w:t xml:space="preserve">becomes more confident about its decisions. In a successful run, entropy value should slowly </w:t>
      </w:r>
      <w:r w:rsidR="009D0C85" w:rsidRPr="001A251B">
        <w:rPr>
          <w:rFonts w:eastAsiaTheme="minorEastAsia"/>
        </w:rPr>
        <w:drawing>
          <wp:anchor distT="0" distB="0" distL="114300" distR="114300" simplePos="0" relativeHeight="251999232" behindDoc="1" locked="0" layoutInCell="1" allowOverlap="1" wp14:anchorId="65CE24A3" wp14:editId="09EA8F70">
            <wp:simplePos x="0" y="0"/>
            <wp:positionH relativeFrom="margin">
              <wp:posOffset>1021080</wp:posOffset>
            </wp:positionH>
            <wp:positionV relativeFrom="paragraph">
              <wp:posOffset>346710</wp:posOffset>
            </wp:positionV>
            <wp:extent cx="2719070" cy="2049780"/>
            <wp:effectExtent l="0" t="0" r="5080" b="7620"/>
            <wp:wrapTopAndBottom/>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2719070" cy="2049780"/>
                    </a:xfrm>
                    <a:prstGeom prst="rect">
                      <a:avLst/>
                    </a:prstGeom>
                  </pic:spPr>
                </pic:pic>
              </a:graphicData>
            </a:graphic>
          </wp:anchor>
        </w:drawing>
      </w:r>
      <w:r w:rsidR="009D0C85">
        <w:rPr>
          <w:noProof/>
        </w:rPr>
        <mc:AlternateContent>
          <mc:Choice Requires="wps">
            <w:drawing>
              <wp:anchor distT="0" distB="0" distL="114300" distR="114300" simplePos="0" relativeHeight="252027904" behindDoc="0" locked="0" layoutInCell="1" allowOverlap="1" wp14:anchorId="23A16DFB" wp14:editId="068D7B88">
                <wp:simplePos x="0" y="0"/>
                <wp:positionH relativeFrom="margin">
                  <wp:posOffset>104775</wp:posOffset>
                </wp:positionH>
                <wp:positionV relativeFrom="paragraph">
                  <wp:posOffset>2430007</wp:posOffset>
                </wp:positionV>
                <wp:extent cx="4787265" cy="635"/>
                <wp:effectExtent l="0" t="0" r="0" b="0"/>
                <wp:wrapSquare wrapText="bothSides"/>
                <wp:docPr id="242" name="Text Box 242"/>
                <wp:cNvGraphicFramePr/>
                <a:graphic xmlns:a="http://schemas.openxmlformats.org/drawingml/2006/main">
                  <a:graphicData uri="http://schemas.microsoft.com/office/word/2010/wordprocessingShape">
                    <wps:wsp>
                      <wps:cNvSpPr txBox="1"/>
                      <wps:spPr>
                        <a:xfrm>
                          <a:off x="0" y="0"/>
                          <a:ext cx="4787265" cy="635"/>
                        </a:xfrm>
                        <a:prstGeom prst="rect">
                          <a:avLst/>
                        </a:prstGeom>
                        <a:solidFill>
                          <a:prstClr val="white"/>
                        </a:solidFill>
                        <a:ln>
                          <a:noFill/>
                        </a:ln>
                      </wps:spPr>
                      <wps:txbx>
                        <w:txbxContent>
                          <w:p w14:paraId="027B585A" w14:textId="7BAD5AEA" w:rsidR="00AC4429" w:rsidRPr="00EA590C" w:rsidRDefault="00AC4429"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sidR="00BA605F">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entropy value corresponds to red decreases as expected run corresponds to orange stays nearly constant. This means agent could not a find a meaningful policy at all in 10 million steps therefore we stopped the run before it finish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A16DFB" id="Text Box 242" o:spid="_x0000_s1044" type="#_x0000_t202" style="position:absolute;left:0;text-align:left;margin-left:8.25pt;margin-top:191.35pt;width:376.95pt;height:.05pt;z-index:2520279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" stroked="f">
                <v:textbox style="mso-fit-shape-to-text:t" inset="0,0,0,0">
                  <w:txbxContent>
                    <w:p w14:paraId="027B585A" w14:textId="7BAD5AEA" w:rsidR="00AC4429" w:rsidRPr="00EA590C" w:rsidRDefault="00AC4429"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sidR="00BA605F">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entropy value corresponds to red decreases as expected run corresponds to orange stays nearly constant. This means agent could not a find a meaningful policy at all in 10 million steps therefore we stopped the run before it finishes.</w:t>
                      </w:r>
                    </w:p>
                  </w:txbxContent>
                </v:textbox>
                <w10:wrap type="square" anchorx="margin"/>
              </v:shape>
            </w:pict>
          </mc:Fallback>
        </mc:AlternateContent>
      </w:r>
      <w:r>
        <w:rPr>
          <w:rFonts w:eastAsiaTheme="minorEastAsia"/>
        </w:rPr>
        <w:t xml:space="preserve">decrease as shown in the </w:t>
      </w:r>
      <w:r w:rsidR="00263624">
        <w:rPr>
          <w:rFonts w:eastAsiaTheme="minorEastAsia"/>
        </w:rPr>
        <w:t>next figure</w:t>
      </w:r>
      <w:r>
        <w:rPr>
          <w:rFonts w:eastAsiaTheme="minorEastAsia"/>
        </w:rPr>
        <w:t>.</w:t>
      </w:r>
    </w:p>
    <w:p w14:paraId="58C56B05" w14:textId="5D19BED5" w:rsidR="00481F6F" w:rsidRDefault="00481F6F" w:rsidP="009D0C85">
      <w:pPr>
        <w:pStyle w:val="ListParagraph"/>
      </w:pPr>
      <w:bookmarkStart w:id="27" w:name="_Toc49859320"/>
      <w:r>
        <w:t>O</w:t>
      </w:r>
      <w:r w:rsidR="00495188">
        <w:t>PTIMIZATION SETUP</w:t>
      </w:r>
      <w:bookmarkEnd w:id="27"/>
    </w:p>
    <w:p w14:paraId="1AECEFAC" w14:textId="1507D5F7" w:rsidR="003C6B68" w:rsidRPr="003C6B68" w:rsidRDefault="003C6B68" w:rsidP="008D20C4">
      <w:pPr>
        <w:ind w:firstLine="360"/>
      </w:pPr>
      <w:r>
        <w:t>Training is performed using Unity Engine</w:t>
      </w:r>
      <w:r w:rsidR="008D20C4">
        <w:t xml:space="preserve">. We </w:t>
      </w:r>
      <w:r w:rsidR="001166C5">
        <w:t>took a build of our training scene which can be used as ex</w:t>
      </w:r>
      <w:r w:rsidR="0040446B">
        <w:t>ecutable. We use</w:t>
      </w:r>
      <w:r>
        <w:t xml:space="preserve"> </w:t>
      </w:r>
      <w:r w:rsidR="000C1612">
        <w:t>Linux</w:t>
      </w:r>
      <w:r w:rsidR="001A14FC">
        <w:t xml:space="preserve"> executable</w:t>
      </w:r>
      <w:r w:rsidR="00226E08">
        <w:t>s</w:t>
      </w:r>
      <w:r w:rsidR="001A14FC">
        <w:t xml:space="preserve"> </w:t>
      </w:r>
      <w:r w:rsidR="00B27B73">
        <w:t>on Amazon Web Service (AWS) Cloud</w:t>
      </w:r>
      <w:r w:rsidR="00261A15">
        <w:t xml:space="preserve"> </w:t>
      </w:r>
      <w:r w:rsidR="00495188">
        <w:t xml:space="preserve">instances </w:t>
      </w:r>
      <w:r w:rsidR="00261A15">
        <w:t xml:space="preserve">and </w:t>
      </w:r>
      <w:r w:rsidR="0040446B">
        <w:t xml:space="preserve">windows executables </w:t>
      </w:r>
      <w:r w:rsidR="00261A15">
        <w:t xml:space="preserve">on our local </w:t>
      </w:r>
      <w:r w:rsidR="003E11F9">
        <w:t>machines</w:t>
      </w:r>
      <w:r w:rsidR="00B27B73">
        <w:t xml:space="preserve">. </w:t>
      </w:r>
      <w:r w:rsidR="0040446B">
        <w:t xml:space="preserve">Using executable </w:t>
      </w:r>
      <w:r w:rsidR="00950DC0">
        <w:t xml:space="preserve">decreased the run time since the code was compiled. </w:t>
      </w:r>
      <w:r w:rsidR="00C22C37">
        <w:t xml:space="preserve">We have created 3 different </w:t>
      </w:r>
      <w:r w:rsidR="000323B6">
        <w:t xml:space="preserve">computed optimized </w:t>
      </w:r>
      <w:r w:rsidR="000B2888">
        <w:t xml:space="preserve">CPU </w:t>
      </w:r>
      <w:r w:rsidR="00C22C37">
        <w:t>ins</w:t>
      </w:r>
      <w:r w:rsidR="00A51E10">
        <w:t xml:space="preserve">tances </w:t>
      </w:r>
      <w:r w:rsidR="00226E08">
        <w:t>with different capacities</w:t>
      </w:r>
      <w:r w:rsidR="003A430F">
        <w:t xml:space="preserve">, one free tier with the lowest </w:t>
      </w:r>
      <w:r w:rsidR="00EB1DDC">
        <w:t>system requirements</w:t>
      </w:r>
      <w:r w:rsidR="00FE7B11">
        <w:t xml:space="preserve"> </w:t>
      </w:r>
      <w:r w:rsidR="00B233E4">
        <w:t xml:space="preserve">and 1 CPU unit </w:t>
      </w:r>
      <w:r w:rsidR="00FE7B11">
        <w:t>t</w:t>
      </w:r>
      <w:proofErr w:type="gramStart"/>
      <w:r w:rsidR="00611799">
        <w:t>2.micro</w:t>
      </w:r>
      <w:proofErr w:type="gramEnd"/>
      <w:r w:rsidR="00EB1DDC">
        <w:t xml:space="preserve">, one with </w:t>
      </w:r>
      <w:r w:rsidR="00D42B6E">
        <w:t xml:space="preserve">8 </w:t>
      </w:r>
      <w:r w:rsidR="00EB1DDC">
        <w:t>CPU units</w:t>
      </w:r>
      <w:r w:rsidR="006423C2">
        <w:t xml:space="preserve"> c5.xlarge and one with</w:t>
      </w:r>
      <w:r w:rsidR="00D42B6E">
        <w:t xml:space="preserve"> 16 CPU units c5.4xlarge</w:t>
      </w:r>
      <w:r w:rsidR="00226E08">
        <w:t>.</w:t>
      </w:r>
      <w:r w:rsidR="00D42B6E">
        <w:t xml:space="preserve"> Note that the </w:t>
      </w:r>
      <w:r w:rsidR="00B233E4" w:rsidRPr="00B233E4">
        <w:rPr>
          <w:i/>
          <w:iCs/>
        </w:rPr>
        <w:t>c</w:t>
      </w:r>
      <w:r w:rsidR="00B233E4">
        <w:t xml:space="preserve"> in front</w:t>
      </w:r>
      <w:r w:rsidR="00611799">
        <w:t xml:space="preserve"> of the instance types represent</w:t>
      </w:r>
      <w:r w:rsidR="00950DC0">
        <w:t xml:space="preserve"> that they are instances which are </w:t>
      </w:r>
      <w:r w:rsidR="00611799">
        <w:t>computing optimized.</w:t>
      </w:r>
      <w:r w:rsidR="00226E08">
        <w:t xml:space="preserve"> </w:t>
      </w:r>
      <w:r w:rsidR="003A430F">
        <w:t>We have i</w:t>
      </w:r>
      <w:r w:rsidR="00A51E10">
        <w:t>mplement</w:t>
      </w:r>
      <w:r w:rsidR="003A430F">
        <w:t>ed</w:t>
      </w:r>
      <w:r w:rsidR="00A51E10">
        <w:t xml:space="preserve"> an automation for running the simulation</w:t>
      </w:r>
      <w:r w:rsidR="00950DC0">
        <w:t xml:space="preserve"> from terminal</w:t>
      </w:r>
      <w:r w:rsidR="00A51E10">
        <w:t>.</w:t>
      </w:r>
      <w:r w:rsidR="003E11F9">
        <w:t xml:space="preserve"> With this automation it was possible to run 96 simulations in parallel to find the best </w:t>
      </w:r>
      <w:r w:rsidR="00AF6365">
        <w:t>hyperparameters.</w:t>
      </w:r>
      <w:r w:rsidR="00D90628">
        <w:t xml:space="preserve"> The total simulation time</w:t>
      </w:r>
      <w:r w:rsidR="00070EAA">
        <w:t xml:space="preserve"> was more than 2000 hours.</w:t>
      </w:r>
      <w:r w:rsidR="00E53369">
        <w:t xml:space="preserve"> However, these were not only for one </w:t>
      </w:r>
      <w:r w:rsidR="005468E7">
        <w:t>run, we tried many different parameters, neural network configuration and</w:t>
      </w:r>
      <w:r w:rsidR="00E102E2">
        <w:t xml:space="preserve"> environment</w:t>
      </w:r>
      <w:r w:rsidR="005468E7">
        <w:t xml:space="preserve"> settings in order to find </w:t>
      </w:r>
      <w:r w:rsidR="00E102E2">
        <w:t xml:space="preserve">the </w:t>
      </w:r>
      <w:r w:rsidR="005468E7">
        <w:t>best fit</w:t>
      </w:r>
      <w:r w:rsidR="00E53369">
        <w:t xml:space="preserve">. The maximum </w:t>
      </w:r>
      <w:r w:rsidR="005468E7">
        <w:t>training lasted 30 hours</w:t>
      </w:r>
      <w:r w:rsidR="00F438D2">
        <w:t>.</w:t>
      </w:r>
      <w:r w:rsidR="00864872">
        <w:t xml:space="preserve"> The highest score was obtained with </w:t>
      </w:r>
      <w:r w:rsidR="003C4604">
        <w:t xml:space="preserve">2048 batch size </w:t>
      </w:r>
      <w:r w:rsidR="009E43CF">
        <w:t>and our buffer size was</w:t>
      </w:r>
      <w:r w:rsidR="00EA6096">
        <w:t xml:space="preserve"> </w:t>
      </w:r>
      <w:r w:rsidR="009E43CF">
        <w:t xml:space="preserve">10 times more than </w:t>
      </w:r>
      <w:r w:rsidR="002E29B6">
        <w:t xml:space="preserve">our </w:t>
      </w:r>
      <w:r w:rsidR="009E43CF">
        <w:t>bat</w:t>
      </w:r>
      <w:r w:rsidR="00EA6096">
        <w:t xml:space="preserve">ch size as 20480.  In every 500k steps </w:t>
      </w:r>
      <w:r w:rsidR="00FD4E2D">
        <w:t xml:space="preserve">we saved our </w:t>
      </w:r>
      <w:r w:rsidR="004E3FE6">
        <w:t xml:space="preserve">neural network </w:t>
      </w:r>
      <w:r w:rsidR="00FD4E2D">
        <w:t xml:space="preserve">model in order to avoid any possible error and create </w:t>
      </w:r>
      <w:r w:rsidR="004E3FE6">
        <w:t xml:space="preserve">safe </w:t>
      </w:r>
      <w:r w:rsidR="00FD4E2D">
        <w:t>checkpoints.</w:t>
      </w:r>
    </w:p>
    <w:p w14:paraId="78B0FAF3" w14:textId="57148ED3" w:rsidR="003C6B68" w:rsidRDefault="003C6B68" w:rsidP="003C6B68">
      <w:pPr>
        <w:pStyle w:val="Heading3"/>
      </w:pPr>
      <w:bookmarkStart w:id="28" w:name="_Toc49859321"/>
      <w:r>
        <w:t>Optimization Hyperparameters</w:t>
      </w:r>
      <w:bookmarkEnd w:id="28"/>
    </w:p>
    <w:p w14:paraId="6B88E6E0" w14:textId="67098465" w:rsidR="007D1629" w:rsidRDefault="002A5FBB" w:rsidP="00D1586C">
      <w:pPr>
        <w:ind w:firstLine="708"/>
      </w:pPr>
      <w:r>
        <w:t xml:space="preserve">We observed </w:t>
      </w:r>
      <w:r w:rsidR="004277A1">
        <w:t xml:space="preserve">batch size as the </w:t>
      </w:r>
      <w:r>
        <w:t xml:space="preserve">most </w:t>
      </w:r>
      <w:r w:rsidR="0018259F">
        <w:t>sensitive</w:t>
      </w:r>
      <w:r>
        <w:t xml:space="preserve"> parameter</w:t>
      </w:r>
      <w:r w:rsidR="00064823">
        <w:t xml:space="preserve"> to</w:t>
      </w:r>
      <w:r w:rsidR="00E750D2">
        <w:t xml:space="preserve"> tun</w:t>
      </w:r>
      <w:r w:rsidR="00FD2813">
        <w:t>e</w:t>
      </w:r>
      <w:r w:rsidR="004277A1">
        <w:t>.</w:t>
      </w:r>
      <w:r w:rsidR="0018259F">
        <w:t xml:space="preserve"> Also having higher batch size doesn’t always equal to better convergence as we tried both 2048 and 4096 and find out 2048 was better</w:t>
      </w:r>
      <w:r w:rsidR="00FD2813">
        <w:t xml:space="preserve"> for our RL task</w:t>
      </w:r>
      <w:r w:rsidR="0018259F">
        <w:t>.</w:t>
      </w:r>
      <w:r w:rsidR="0062203D">
        <w:t xml:space="preserve"> </w:t>
      </w:r>
      <w:r w:rsidR="003A5C2F">
        <w:t xml:space="preserve">Adding </w:t>
      </w:r>
      <w:r w:rsidR="00067643">
        <w:t xml:space="preserve">batch </w:t>
      </w:r>
      <w:r w:rsidR="003A5C2F">
        <w:t xml:space="preserve">normalization to neural network </w:t>
      </w:r>
      <w:r w:rsidR="006A3433">
        <w:t>increased</w:t>
      </w:r>
      <w:r w:rsidR="003A5C2F">
        <w:t xml:space="preserve"> </w:t>
      </w:r>
      <w:r w:rsidR="00FC13E3">
        <w:t>the score significantly</w:t>
      </w:r>
      <w:r w:rsidR="00FD2813">
        <w:t xml:space="preserve"> and reduced the computation time visibly</w:t>
      </w:r>
      <w:r w:rsidR="00FC13E3">
        <w:t>.</w:t>
      </w:r>
      <w:r w:rsidR="006529E8">
        <w:t xml:space="preserve"> To increase the stability of the neural network, batch normalization normalizes the output of previous activation layer</w:t>
      </w:r>
      <w:r w:rsidR="008D40EC">
        <w:t xml:space="preserve"> by subtracting the batch mean and dividing by the batch standard deviation.</w:t>
      </w:r>
      <w:r w:rsidR="008D40EC">
        <w:fldChar w:fldCharType="begin" w:fldLock="1"/>
      </w:r>
      <w:r w:rsidR="0004087D">
        <w:instrText>ADDIN CSL_CITATION {"citationItems":[{"id":"ITEM-1","itemData":{"ISBN":"9781510810587","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2","10"]]},"page":"448-456","title":"Batch Normalization: Accelerating Deep Network Training by Reducing Internal Covariate Shift","type":"article-journal","volume":"1"},"uris":["http://www.mendeley.com/documents/?uuid=141e0bce-72fa-4583-96c8-d9337622d3eb"]}],"mendeley":{"formattedCitation":"[44]","plainTextFormattedCitation":"[44]","previouslyFormattedCitation":"[44]"},"properties":{"noteIndex":0},"schema":"https://github.com/citation-style-language/schema/raw/master/csl-citation.json"}</w:instrText>
      </w:r>
      <w:r w:rsidR="008D40EC">
        <w:fldChar w:fldCharType="separate"/>
      </w:r>
      <w:r w:rsidR="008D40EC" w:rsidRPr="008D40EC">
        <w:rPr>
          <w:noProof/>
        </w:rPr>
        <w:t>[44]</w:t>
      </w:r>
      <w:r w:rsidR="008D40EC">
        <w:fldChar w:fldCharType="end"/>
      </w:r>
      <w:r w:rsidR="001407E5">
        <w:t xml:space="preserve"> In following figure we show two similar runs with only one difference, the batch normalization.</w:t>
      </w:r>
      <w:r w:rsidR="0079455F">
        <w:t xml:space="preserve"> As training continues the normalized </w:t>
      </w:r>
      <w:r w:rsidR="008A62BC">
        <w:t>run which corresponds to green</w:t>
      </w:r>
      <w:r w:rsidR="007F0B00">
        <w:t>, pass</w:t>
      </w:r>
      <w:r w:rsidR="008A62BC">
        <w:t xml:space="preserve"> the lessons faster and</w:t>
      </w:r>
      <w:r w:rsidR="007F0B00">
        <w:t xml:space="preserve"> in the end</w:t>
      </w:r>
      <w:r w:rsidR="008A62BC">
        <w:t xml:space="preserve"> converge much better score than </w:t>
      </w:r>
      <w:r w:rsidR="007F0B00">
        <w:t>the run without batch normalization which is shown as in blue color.</w:t>
      </w:r>
      <w:r w:rsidR="000116A4">
        <w:t xml:space="preserve"> The drops in cumulative reward graph </w:t>
      </w:r>
      <w:r w:rsidR="00A1260E">
        <w:t xml:space="preserve">corresponds to lesson changes in </w:t>
      </w:r>
      <w:r w:rsidR="00D1586C">
        <w:t>Curriculum graph.</w:t>
      </w:r>
      <w:r w:rsidR="00A379C4">
        <w:t xml:space="preserve"> </w:t>
      </w:r>
      <w:r w:rsidR="00630E87">
        <w:t>Also,</w:t>
      </w:r>
      <w:r w:rsidR="00A379C4">
        <w:t xml:space="preserve"> bottom graph show entropy changes during training. </w:t>
      </w:r>
      <w:r w:rsidR="004E228F">
        <w:t xml:space="preserve"> For a simple normalization change we had surprised with the </w:t>
      </w:r>
      <w:r w:rsidR="00630E87">
        <w:t>result change.</w:t>
      </w:r>
    </w:p>
    <w:p w14:paraId="42365185" w14:textId="29B2E8B0" w:rsidR="005E4F3F" w:rsidRDefault="00630E87" w:rsidP="007D1629">
      <w:r>
        <w:rPr>
          <w:noProof/>
        </w:rPr>
        <w:lastRenderedPageBreak/>
        <mc:AlternateContent>
          <mc:Choice Requires="wpg">
            <w:drawing>
              <wp:anchor distT="0" distB="0" distL="114300" distR="114300" simplePos="0" relativeHeight="252122112" behindDoc="0" locked="0" layoutInCell="1" allowOverlap="1" wp14:anchorId="4AAD0E18" wp14:editId="5399F332">
                <wp:simplePos x="0" y="0"/>
                <wp:positionH relativeFrom="column">
                  <wp:posOffset>-327515</wp:posOffset>
                </wp:positionH>
                <wp:positionV relativeFrom="paragraph">
                  <wp:posOffset>12229</wp:posOffset>
                </wp:positionV>
                <wp:extent cx="5589270" cy="4109720"/>
                <wp:effectExtent l="0" t="0" r="0" b="5080"/>
                <wp:wrapTopAndBottom/>
                <wp:docPr id="252" name="Group 252"/>
                <wp:cNvGraphicFramePr/>
                <a:graphic xmlns:a="http://schemas.openxmlformats.org/drawingml/2006/main">
                  <a:graphicData uri="http://schemas.microsoft.com/office/word/2010/wordprocessingGroup">
                    <wpg:wgp>
                      <wpg:cNvGrpSpPr/>
                      <wpg:grpSpPr>
                        <a:xfrm>
                          <a:off x="0" y="0"/>
                          <a:ext cx="5589270" cy="4109720"/>
                          <a:chOff x="0" y="0"/>
                          <a:chExt cx="5589742" cy="4110179"/>
                        </a:xfrm>
                      </wpg:grpSpPr>
                      <pic:pic xmlns:pic="http://schemas.openxmlformats.org/drawingml/2006/picture">
                        <pic:nvPicPr>
                          <pic:cNvPr id="247" name="Picture 247"/>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2779395" cy="2070100"/>
                          </a:xfrm>
                          <a:prstGeom prst="rect">
                            <a:avLst/>
                          </a:prstGeom>
                        </pic:spPr>
                      </pic:pic>
                      <pic:pic xmlns:pic="http://schemas.openxmlformats.org/drawingml/2006/picture">
                        <pic:nvPicPr>
                          <pic:cNvPr id="248" name="Picture 248"/>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2734147" y="0"/>
                            <a:ext cx="2855595" cy="2134235"/>
                          </a:xfrm>
                          <a:prstGeom prst="rect">
                            <a:avLst/>
                          </a:prstGeom>
                        </pic:spPr>
                      </pic:pic>
                      <pic:pic xmlns:pic="http://schemas.openxmlformats.org/drawingml/2006/picture">
                        <pic:nvPicPr>
                          <pic:cNvPr id="251" name="Picture 251"/>
                          <pic:cNvPicPr>
                            <a:picLocks noChangeAspect="1"/>
                          </pic:cNvPicPr>
                        </pic:nvPicPr>
                        <pic:blipFill rotWithShape="1">
                          <a:blip r:embed="rId39">
                            <a:extLst>
                              <a:ext uri="{28A0092B-C50C-407E-A947-70E740481C1C}">
                                <a14:useLocalDpi xmlns:a14="http://schemas.microsoft.com/office/drawing/2010/main" val="0"/>
                              </a:ext>
                            </a:extLst>
                          </a:blip>
                          <a:srcRect b="11564"/>
                          <a:stretch/>
                        </pic:blipFill>
                        <pic:spPr bwMode="auto">
                          <a:xfrm>
                            <a:off x="1330859" y="2100404"/>
                            <a:ext cx="2948940" cy="2009775"/>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582B27A9" id="Group 252" o:spid="_x0000_s1026" style="position:absolute;margin-left:-25.8pt;margin-top:.95pt;width:440.1pt;height:323.6pt;z-index:252122112;mso-height-relative:margin" coordsize="55897,411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">
                <v:shape id="Picture 247" o:spid="_x0000_s1027" type="#_x0000_t75" style="position:absolute;width:27793;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">
                  <v:imagedata r:id="rId40" o:title=""/>
                </v:shape>
                <v:shape id="Picture 248" o:spid="_x0000_s1028" type="#_x0000_t75" style="position:absolute;left:27341;width:28556;height:21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">
                  <v:imagedata r:id="rId41" o:title=""/>
                </v:shape>
                <v:shape id="Picture 251" o:spid="_x0000_s1029" type="#_x0000_t75" style="position:absolute;left:13308;top:21004;width:29489;height:20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">
                  <v:imagedata r:id="rId42" o:title="" cropbottom="7579f"/>
                </v:shape>
                <w10:wrap type="topAndBottom"/>
              </v:group>
            </w:pict>
          </mc:Fallback>
        </mc:AlternateContent>
      </w:r>
      <w:r w:rsidR="005D4DFE">
        <w:rPr>
          <w:noProof/>
        </w:rPr>
        <mc:AlternateContent>
          <mc:Choice Requires="wps">
            <w:drawing>
              <wp:anchor distT="0" distB="0" distL="114300" distR="114300" simplePos="0" relativeHeight="252111872" behindDoc="0" locked="0" layoutInCell="1" allowOverlap="1" wp14:anchorId="198A76F4" wp14:editId="2D96E907">
                <wp:simplePos x="0" y="0"/>
                <wp:positionH relativeFrom="column">
                  <wp:posOffset>-55880</wp:posOffset>
                </wp:positionH>
                <wp:positionV relativeFrom="paragraph">
                  <wp:posOffset>4222272</wp:posOffset>
                </wp:positionV>
                <wp:extent cx="5495290"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wps:spPr>
                      <wps:txbx>
                        <w:txbxContent>
                          <w:p w14:paraId="7C13701B" w14:textId="718974E1" w:rsidR="00AC4429" w:rsidRPr="00D1586C" w:rsidRDefault="00AC4429"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sidR="00BA605F">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Using same hyperparameters except batch normalization. The green line corresponds to the training with normalization and the blue line corresponds to without normalization. Left graphs presents the visible difference in score convergence between two runs.</w:t>
                            </w:r>
                            <w:r>
                              <w:rPr>
                                <w:color w:val="3B3838" w:themeColor="background2" w:themeShade="40"/>
                                <w:sz w:val="20"/>
                                <w:szCs w:val="20"/>
                              </w:rPr>
                              <w:t xml:space="preserve"> Right graphs show at what step did they pass their lessons. As graph illustrates the green run passes the lessons faster and having more sample efficiency. Bottom graph shows how normalization helps to decrease the entropy and the noise of it. While green line converges to a smaller value and its noise decreases in the last part of the training the blue run’s entropy converges much higher value and its noise stay constant. Lower entropy value indicates more confidently taking deci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8A76F4" id="Text Box 250" o:spid="_x0000_s1045" type="#_x0000_t202" style="position:absolute;margin-left:-4.4pt;margin-top:332.45pt;width:432.7pt;height:.05pt;z-index:252111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" stroked="f">
                <v:textbox style="mso-fit-shape-to-text:t" inset="0,0,0,0">
                  <w:txbxContent>
                    <w:p w14:paraId="7C13701B" w14:textId="718974E1" w:rsidR="00AC4429" w:rsidRPr="00D1586C" w:rsidRDefault="00AC4429"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sidR="00BA605F">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Using same hyperparameters except batch normalization. The green line corresponds to the training with normalization and the blue line corresponds to without normalization. Left graphs presents the visible difference in score convergence between two runs.</w:t>
                      </w:r>
                      <w:r>
                        <w:rPr>
                          <w:color w:val="3B3838" w:themeColor="background2" w:themeShade="40"/>
                          <w:sz w:val="20"/>
                          <w:szCs w:val="20"/>
                        </w:rPr>
                        <w:t xml:space="preserve"> Right graphs show at what step did they pass their lessons. As graph illustrates the green run passes the lessons faster and having more sample efficiency. Bottom graph shows how normalization helps to decrease the entropy and the noise of it. While green line converges to a smaller value and its noise decreases in the last part of the training the blue run’s entropy converges much higher value and its noise stay constant. Lower entropy value indicates more confidently taking decisions.</w:t>
                      </w:r>
                    </w:p>
                  </w:txbxContent>
                </v:textbox>
                <w10:wrap type="topAndBottom"/>
              </v:shape>
            </w:pict>
          </mc:Fallback>
        </mc:AlternateContent>
      </w:r>
      <w:r w:rsidR="00D6424B">
        <w:t>Our optimization hyperparameter</w:t>
      </w:r>
      <w:r w:rsidR="000A4DE0">
        <w:t xml:space="preserve"> settings ar</w:t>
      </w:r>
      <w:r w:rsidR="00F97477">
        <w:t>e as follows:</w:t>
      </w:r>
    </w:p>
    <w:tbl>
      <w:tblPr>
        <w:tblStyle w:val="TableGrid"/>
        <w:tblW w:w="0" w:type="auto"/>
        <w:tblLook w:val="04A0" w:firstRow="1" w:lastRow="0" w:firstColumn="1" w:lastColumn="0" w:noHBand="0" w:noVBand="1"/>
      </w:tblPr>
      <w:tblGrid>
        <w:gridCol w:w="3847"/>
        <w:gridCol w:w="3847"/>
      </w:tblGrid>
      <w:tr w:rsidR="00A438AE" w14:paraId="01F8463A" w14:textId="77777777" w:rsidTr="00A438AE">
        <w:tc>
          <w:tcPr>
            <w:tcW w:w="3847" w:type="dxa"/>
          </w:tcPr>
          <w:p w14:paraId="2366FE3C" w14:textId="3319E32B" w:rsidR="00A438AE" w:rsidRDefault="00A438AE" w:rsidP="007D1629">
            <w:r>
              <w:t xml:space="preserve">Buffer </w:t>
            </w:r>
            <w:r w:rsidR="00752E78">
              <w:t>size</w:t>
            </w:r>
          </w:p>
        </w:tc>
        <w:tc>
          <w:tcPr>
            <w:tcW w:w="3847" w:type="dxa"/>
          </w:tcPr>
          <w:p w14:paraId="4133F985" w14:textId="6CACCD01" w:rsidR="00A438AE" w:rsidRDefault="00752E78" w:rsidP="007D1629">
            <w:r>
              <w:t>20480</w:t>
            </w:r>
          </w:p>
        </w:tc>
      </w:tr>
      <w:tr w:rsidR="00A438AE" w14:paraId="26D7ACEC" w14:textId="77777777" w:rsidTr="00A438AE">
        <w:tc>
          <w:tcPr>
            <w:tcW w:w="3847" w:type="dxa"/>
          </w:tcPr>
          <w:p w14:paraId="2CAAC98E" w14:textId="0F3B117B" w:rsidR="00A438AE" w:rsidRDefault="00752E78" w:rsidP="007D1629">
            <w:r>
              <w:t>Batch size</w:t>
            </w:r>
          </w:p>
        </w:tc>
        <w:tc>
          <w:tcPr>
            <w:tcW w:w="3847" w:type="dxa"/>
          </w:tcPr>
          <w:p w14:paraId="2F03260E" w14:textId="115B66E8" w:rsidR="00A438AE" w:rsidRDefault="00752E78" w:rsidP="007D1629">
            <w:r>
              <w:t>2048</w:t>
            </w:r>
          </w:p>
        </w:tc>
      </w:tr>
      <w:tr w:rsidR="00A438AE" w14:paraId="55DC8217" w14:textId="77777777" w:rsidTr="00A438AE">
        <w:tc>
          <w:tcPr>
            <w:tcW w:w="3847" w:type="dxa"/>
          </w:tcPr>
          <w:p w14:paraId="3B11984D" w14:textId="2FB39995" w:rsidR="00A438AE" w:rsidRDefault="00752E78" w:rsidP="007D1629">
            <w:r>
              <w:t>Learning rate</w:t>
            </w:r>
          </w:p>
        </w:tc>
        <w:tc>
          <w:tcPr>
            <w:tcW w:w="3847" w:type="dxa"/>
          </w:tcPr>
          <w:p w14:paraId="2D0C8F26" w14:textId="3C403BF6" w:rsidR="00A438AE" w:rsidRDefault="00752E78" w:rsidP="007D1629">
            <w:r w:rsidRPr="00752E78">
              <w:t>0.0003</w:t>
            </w:r>
          </w:p>
        </w:tc>
      </w:tr>
      <w:tr w:rsidR="00A438AE" w14:paraId="7C220626" w14:textId="77777777" w:rsidTr="00A438AE">
        <w:tc>
          <w:tcPr>
            <w:tcW w:w="3847" w:type="dxa"/>
          </w:tcPr>
          <w:p w14:paraId="07778BAB" w14:textId="1AC438AC" w:rsidR="00A438AE" w:rsidRDefault="00752E78" w:rsidP="007D1629">
            <w:r>
              <w:t xml:space="preserve">Beta </w:t>
            </w:r>
          </w:p>
        </w:tc>
        <w:tc>
          <w:tcPr>
            <w:tcW w:w="3847" w:type="dxa"/>
          </w:tcPr>
          <w:p w14:paraId="1035D466" w14:textId="30FF7220" w:rsidR="00A438AE" w:rsidRDefault="00752E78" w:rsidP="007D1629">
            <w:r>
              <w:t>0.005</w:t>
            </w:r>
          </w:p>
        </w:tc>
      </w:tr>
      <w:tr w:rsidR="00A438AE" w14:paraId="1AB7DD56" w14:textId="77777777" w:rsidTr="00A438AE">
        <w:tc>
          <w:tcPr>
            <w:tcW w:w="3847" w:type="dxa"/>
          </w:tcPr>
          <w:p w14:paraId="4052C961" w14:textId="7B3862DE" w:rsidR="00A438AE" w:rsidRDefault="00752E78" w:rsidP="007D1629">
            <w:r>
              <w:t>Epsilon</w:t>
            </w:r>
          </w:p>
        </w:tc>
        <w:tc>
          <w:tcPr>
            <w:tcW w:w="3847" w:type="dxa"/>
          </w:tcPr>
          <w:p w14:paraId="43046588" w14:textId="41A25E41" w:rsidR="00A438AE" w:rsidRDefault="00752E78" w:rsidP="007D1629">
            <w:r>
              <w:t>0.2</w:t>
            </w:r>
          </w:p>
        </w:tc>
      </w:tr>
      <w:tr w:rsidR="00752E78" w14:paraId="1F4FFE67" w14:textId="77777777" w:rsidTr="00A438AE">
        <w:tc>
          <w:tcPr>
            <w:tcW w:w="3847" w:type="dxa"/>
          </w:tcPr>
          <w:p w14:paraId="3D1AE104" w14:textId="298523C3" w:rsidR="00752E78" w:rsidRDefault="00BB0C42" w:rsidP="007D1629">
            <w:r>
              <w:t>Lambda</w:t>
            </w:r>
          </w:p>
        </w:tc>
        <w:tc>
          <w:tcPr>
            <w:tcW w:w="3847" w:type="dxa"/>
          </w:tcPr>
          <w:p w14:paraId="4B373097" w14:textId="2F6AC508" w:rsidR="00752E78" w:rsidRDefault="00BB0C42" w:rsidP="007D1629">
            <w:r>
              <w:t>0.95</w:t>
            </w:r>
          </w:p>
        </w:tc>
      </w:tr>
      <w:tr w:rsidR="00BB0C42" w14:paraId="0252108C" w14:textId="77777777" w:rsidTr="00A438AE">
        <w:tc>
          <w:tcPr>
            <w:tcW w:w="3847" w:type="dxa"/>
          </w:tcPr>
          <w:p w14:paraId="6CF58B75" w14:textId="2F6400B1" w:rsidR="00BB0C42" w:rsidRDefault="00BB0C42" w:rsidP="007D1629">
            <w:r>
              <w:t>Number of epochs</w:t>
            </w:r>
          </w:p>
        </w:tc>
        <w:tc>
          <w:tcPr>
            <w:tcW w:w="3847" w:type="dxa"/>
          </w:tcPr>
          <w:p w14:paraId="22F3E983" w14:textId="7BEF6922" w:rsidR="00BB0C42" w:rsidRDefault="00BB0C42" w:rsidP="007D1629">
            <w:r>
              <w:t>6</w:t>
            </w:r>
          </w:p>
        </w:tc>
      </w:tr>
      <w:tr w:rsidR="00BB0C42" w14:paraId="7B0ECA34" w14:textId="77777777" w:rsidTr="00A438AE">
        <w:tc>
          <w:tcPr>
            <w:tcW w:w="3847" w:type="dxa"/>
          </w:tcPr>
          <w:p w14:paraId="2F96B6BC" w14:textId="53702F5A" w:rsidR="00BB0C42" w:rsidRDefault="0056154D" w:rsidP="007D1629">
            <w:r>
              <w:t>Learning rate schedule</w:t>
            </w:r>
          </w:p>
        </w:tc>
        <w:tc>
          <w:tcPr>
            <w:tcW w:w="3847" w:type="dxa"/>
          </w:tcPr>
          <w:p w14:paraId="43ED20C4" w14:textId="2FB4593E" w:rsidR="00BB0C42" w:rsidRDefault="0056154D" w:rsidP="007D1629">
            <w:r>
              <w:t>Linearly decreasing</w:t>
            </w:r>
          </w:p>
        </w:tc>
      </w:tr>
      <w:tr w:rsidR="0056154D" w14:paraId="24AAEB4A" w14:textId="77777777" w:rsidTr="00A438AE">
        <w:tc>
          <w:tcPr>
            <w:tcW w:w="3847" w:type="dxa"/>
          </w:tcPr>
          <w:p w14:paraId="33E7A9C6" w14:textId="29CE2597" w:rsidR="0056154D" w:rsidRDefault="0056154D" w:rsidP="007D1629">
            <w:r>
              <w:t>Extrinsic Reward</w:t>
            </w:r>
            <w:r w:rsidR="00903405">
              <w:t xml:space="preserve"> Gamma</w:t>
            </w:r>
          </w:p>
        </w:tc>
        <w:tc>
          <w:tcPr>
            <w:tcW w:w="3847" w:type="dxa"/>
          </w:tcPr>
          <w:p w14:paraId="5968CDC5" w14:textId="42AAC677" w:rsidR="0056154D" w:rsidRDefault="00903405" w:rsidP="007D1629">
            <w:r>
              <w:t>0.99</w:t>
            </w:r>
          </w:p>
        </w:tc>
      </w:tr>
      <w:tr w:rsidR="0056154D" w14:paraId="036BA8BC" w14:textId="77777777" w:rsidTr="00A438AE">
        <w:tc>
          <w:tcPr>
            <w:tcW w:w="3847" w:type="dxa"/>
          </w:tcPr>
          <w:p w14:paraId="4C113EDD" w14:textId="33D32B11" w:rsidR="0056154D" w:rsidRDefault="00903405" w:rsidP="007D1629">
            <w:r>
              <w:t xml:space="preserve">Extrinsic Reward </w:t>
            </w:r>
            <w:r w:rsidR="00C65588">
              <w:t>Strength</w:t>
            </w:r>
          </w:p>
        </w:tc>
        <w:tc>
          <w:tcPr>
            <w:tcW w:w="3847" w:type="dxa"/>
          </w:tcPr>
          <w:p w14:paraId="4CA57AFA" w14:textId="6ADF4AA7" w:rsidR="0056154D" w:rsidRDefault="00C65588" w:rsidP="007D1629">
            <w:r>
              <w:t>1</w:t>
            </w:r>
          </w:p>
        </w:tc>
      </w:tr>
      <w:tr w:rsidR="0056154D" w14:paraId="06CBD154" w14:textId="77777777" w:rsidTr="00A438AE">
        <w:tc>
          <w:tcPr>
            <w:tcW w:w="3847" w:type="dxa"/>
          </w:tcPr>
          <w:p w14:paraId="5434D497" w14:textId="3BE66E90" w:rsidR="0056154D" w:rsidRDefault="00C65588" w:rsidP="007D1629">
            <w:r>
              <w:t>Intrinsic Reward Gamma</w:t>
            </w:r>
          </w:p>
        </w:tc>
        <w:tc>
          <w:tcPr>
            <w:tcW w:w="3847" w:type="dxa"/>
          </w:tcPr>
          <w:p w14:paraId="09CC89B6" w14:textId="5C52099D" w:rsidR="0056154D" w:rsidRDefault="00C65588" w:rsidP="007D1629">
            <w:r>
              <w:t>0.99</w:t>
            </w:r>
          </w:p>
        </w:tc>
      </w:tr>
      <w:tr w:rsidR="0056154D" w14:paraId="14DD0743" w14:textId="77777777" w:rsidTr="00A438AE">
        <w:tc>
          <w:tcPr>
            <w:tcW w:w="3847" w:type="dxa"/>
          </w:tcPr>
          <w:p w14:paraId="542A3E8F" w14:textId="6566BDB6" w:rsidR="0056154D" w:rsidRDefault="00C65588" w:rsidP="007D1629">
            <w:r>
              <w:t>Intrinsic Reward Strength</w:t>
            </w:r>
          </w:p>
        </w:tc>
        <w:tc>
          <w:tcPr>
            <w:tcW w:w="3847" w:type="dxa"/>
          </w:tcPr>
          <w:p w14:paraId="73AED2E1" w14:textId="3188DEFD" w:rsidR="0056154D" w:rsidRDefault="00C65588" w:rsidP="007D1629">
            <w:r>
              <w:t>1</w:t>
            </w:r>
          </w:p>
        </w:tc>
      </w:tr>
    </w:tbl>
    <w:p w14:paraId="4F957D94" w14:textId="4A726150" w:rsidR="00E904B2" w:rsidRDefault="00E904B2" w:rsidP="007D1629"/>
    <w:p w14:paraId="210C2763" w14:textId="77777777" w:rsidR="00E904B2" w:rsidRDefault="00E904B2">
      <w:r>
        <w:br w:type="page"/>
      </w:r>
    </w:p>
    <w:p w14:paraId="5D8DC45D" w14:textId="6D023FB9" w:rsidR="00A320AD" w:rsidRDefault="001620E0" w:rsidP="001620E0">
      <w:pPr>
        <w:pStyle w:val="Heading3"/>
      </w:pPr>
      <w:bookmarkStart w:id="29" w:name="_Toc49859322"/>
      <w:r>
        <w:lastRenderedPageBreak/>
        <w:t>Policy Architecture Details</w:t>
      </w:r>
      <w:bookmarkEnd w:id="29"/>
    </w:p>
    <w:p w14:paraId="0A538363" w14:textId="77777777" w:rsidR="00C067E4" w:rsidRPr="00C067E4" w:rsidRDefault="00C067E4" w:rsidP="00C067E4"/>
    <w:tbl>
      <w:tblPr>
        <w:tblStyle w:val="TableGrid"/>
        <w:tblW w:w="0" w:type="auto"/>
        <w:tblLook w:val="04A0" w:firstRow="1" w:lastRow="0" w:firstColumn="1" w:lastColumn="0" w:noHBand="0" w:noVBand="1"/>
      </w:tblPr>
      <w:tblGrid>
        <w:gridCol w:w="3847"/>
        <w:gridCol w:w="3847"/>
      </w:tblGrid>
      <w:tr w:rsidR="00767952" w14:paraId="671EC777" w14:textId="77777777" w:rsidTr="00767952">
        <w:tc>
          <w:tcPr>
            <w:tcW w:w="3847" w:type="dxa"/>
          </w:tcPr>
          <w:p w14:paraId="1B2703FF" w14:textId="6DF7170D" w:rsidR="00767952" w:rsidRDefault="00767952" w:rsidP="00A320AD">
            <w:r>
              <w:t>Input Layer</w:t>
            </w:r>
            <w:r w:rsidR="004C15B3">
              <w:t xml:space="preserve"> Shape (Multi-Agent)</w:t>
            </w:r>
          </w:p>
        </w:tc>
        <w:tc>
          <w:tcPr>
            <w:tcW w:w="3847" w:type="dxa"/>
          </w:tcPr>
          <w:p w14:paraId="42D100F6" w14:textId="04FAF5A5" w:rsidR="00767952" w:rsidRDefault="00C067E4" w:rsidP="00A320AD">
            <w:r>
              <w:t>(</w:t>
            </w:r>
            <w:r w:rsidR="004C15B3">
              <w:t>-1,1,1,152</w:t>
            </w:r>
            <w:r>
              <w:t>)</w:t>
            </w:r>
          </w:p>
        </w:tc>
      </w:tr>
      <w:tr w:rsidR="00767952" w14:paraId="214733A3" w14:textId="77777777" w:rsidTr="00767952">
        <w:tc>
          <w:tcPr>
            <w:tcW w:w="3847" w:type="dxa"/>
          </w:tcPr>
          <w:p w14:paraId="22D701DD" w14:textId="355AE3D0" w:rsidR="00767952" w:rsidRDefault="00C067E4" w:rsidP="00A320AD">
            <w:r>
              <w:t>Action</w:t>
            </w:r>
            <w:r w:rsidR="00DE4B9B">
              <w:t xml:space="preserve"> Shape (Multi-Agent)</w:t>
            </w:r>
          </w:p>
        </w:tc>
        <w:tc>
          <w:tcPr>
            <w:tcW w:w="3847" w:type="dxa"/>
          </w:tcPr>
          <w:p w14:paraId="2D6F48C3" w14:textId="10620AE8" w:rsidR="00767952" w:rsidRDefault="00DE4B9B" w:rsidP="00A320AD">
            <w:r>
              <w:t>[-</w:t>
            </w:r>
            <w:r w:rsidR="00C067E4">
              <w:t>1,1,1,5)</w:t>
            </w:r>
          </w:p>
        </w:tc>
      </w:tr>
      <w:tr w:rsidR="00767952" w14:paraId="71CDDDF0" w14:textId="77777777" w:rsidTr="00767952">
        <w:tc>
          <w:tcPr>
            <w:tcW w:w="3847" w:type="dxa"/>
          </w:tcPr>
          <w:p w14:paraId="4394C30A" w14:textId="0E14D8D9" w:rsidR="00767952" w:rsidRDefault="00C067E4" w:rsidP="00A320AD">
            <w:r>
              <w:t>Size of Hidden Layer</w:t>
            </w:r>
          </w:p>
        </w:tc>
        <w:tc>
          <w:tcPr>
            <w:tcW w:w="3847" w:type="dxa"/>
          </w:tcPr>
          <w:p w14:paraId="3D0B33C5" w14:textId="18651241" w:rsidR="00767952" w:rsidRDefault="00C067E4" w:rsidP="00A320AD">
            <w:r>
              <w:t>512</w:t>
            </w:r>
          </w:p>
        </w:tc>
      </w:tr>
      <w:tr w:rsidR="00C067E4" w14:paraId="2887665B" w14:textId="77777777" w:rsidTr="00767952">
        <w:tc>
          <w:tcPr>
            <w:tcW w:w="3847" w:type="dxa"/>
          </w:tcPr>
          <w:p w14:paraId="30E7A13A" w14:textId="1F38014C" w:rsidR="00C067E4" w:rsidRDefault="00C067E4" w:rsidP="00A320AD">
            <w:r>
              <w:t>Number of Hidden Layers</w:t>
            </w:r>
          </w:p>
        </w:tc>
        <w:tc>
          <w:tcPr>
            <w:tcW w:w="3847" w:type="dxa"/>
          </w:tcPr>
          <w:p w14:paraId="4120F5ED" w14:textId="42968A44" w:rsidR="00C067E4" w:rsidRDefault="00C067E4" w:rsidP="00A320AD">
            <w:r>
              <w:t>2</w:t>
            </w:r>
          </w:p>
        </w:tc>
      </w:tr>
      <w:tr w:rsidR="00C067E4" w14:paraId="3316F1AE" w14:textId="77777777" w:rsidTr="00767952">
        <w:tc>
          <w:tcPr>
            <w:tcW w:w="3847" w:type="dxa"/>
          </w:tcPr>
          <w:p w14:paraId="342D6C0D" w14:textId="3C2EC8BE" w:rsidR="00C067E4" w:rsidRDefault="00C067E4" w:rsidP="00A320AD">
            <w:r>
              <w:t>Batch Normalization</w:t>
            </w:r>
          </w:p>
        </w:tc>
        <w:tc>
          <w:tcPr>
            <w:tcW w:w="3847" w:type="dxa"/>
          </w:tcPr>
          <w:p w14:paraId="4D96F3E2" w14:textId="0675B736" w:rsidR="00C067E4" w:rsidRDefault="00C067E4" w:rsidP="00A320AD">
            <w:r>
              <w:t>True</w:t>
            </w:r>
          </w:p>
        </w:tc>
      </w:tr>
    </w:tbl>
    <w:p w14:paraId="756DAE16" w14:textId="1F10085B" w:rsidR="00AF649B" w:rsidRDefault="00C327E4" w:rsidP="003A15CE">
      <w:pPr>
        <w:pStyle w:val="Heading1"/>
      </w:pPr>
      <w:bookmarkStart w:id="30" w:name="_Toc49859323"/>
      <w:r w:rsidRPr="004A5B02">
        <w:t>EVALUATION</w:t>
      </w:r>
      <w:bookmarkEnd w:id="30"/>
    </w:p>
    <w:p w14:paraId="451D5011" w14:textId="2B9053E4" w:rsidR="00333EF2" w:rsidRPr="00333EF2" w:rsidRDefault="00333EF2" w:rsidP="009606E3">
      <w:pPr>
        <w:ind w:firstLine="360"/>
      </w:pPr>
      <w:r>
        <w:t>In the previous section we presented how we design our agents, environment and whole simulation. We show evidence that our agents learn and gradually become better in social distancing</w:t>
      </w:r>
      <w:r w:rsidR="009606E3">
        <w:t xml:space="preserve"> as infected counts and collision counts between agents decreasing and cumulative reward increasing throughout the training. However, tracking rewards is an insufficient evaluation metric in multi-agent settings as it can be ambiguous whether agent are improving or stagnated</w:t>
      </w:r>
      <w:r w:rsidR="00EB065B">
        <w:t xml:space="preserve"> since these graphs do not illuminate at what circumstances agent lose reward</w:t>
      </w:r>
      <w:r w:rsidR="009606E3">
        <w:t xml:space="preserve">. In epidemic diseases, SIR graphs </w:t>
      </w:r>
      <w:r w:rsidR="00EB065B">
        <w:t>can be used as evaluation metrics since these graphs can give better insights about epidemics such as when the disease peeks or how long it takes to eradicate the it. In section 4.1 we first qualitatively compare the behaviors learned in epidemic simulation</w:t>
      </w:r>
      <w:r w:rsidR="002244B6">
        <w:t xml:space="preserve"> by displaying some screenshots of how agents line up in order to increase distance between each other from the training. In section 4.2, we then test our agents in much bigger area with many more infected bots and quantitatively measure and compare agent capabilities with SIR curves.</w:t>
      </w:r>
    </w:p>
    <w:p w14:paraId="682E16F1" w14:textId="15CC2F18" w:rsidR="00E904B2" w:rsidRDefault="00AC4429" w:rsidP="0004087D">
      <w:pPr>
        <w:pStyle w:val="ListParagraph"/>
      </w:pPr>
      <w:bookmarkStart w:id="31" w:name="_Toc49859324"/>
      <w:r>
        <w:t>SELF-ISOLATION</w:t>
      </w:r>
      <w:bookmarkEnd w:id="31"/>
      <w:r>
        <w:t xml:space="preserve"> </w:t>
      </w:r>
    </w:p>
    <w:p w14:paraId="6345276F" w14:textId="4CB6541E" w:rsidR="00263624" w:rsidRDefault="00AC4429" w:rsidP="00BA605F">
      <w:pPr>
        <w:ind w:firstLine="360"/>
      </w:pPr>
      <w:r>
        <w:t xml:space="preserve">We tried many environment settings, different initializations </w:t>
      </w:r>
      <w:r w:rsidR="00BA605F">
        <w:t>and observations for the agents. In one of the settings we provide agent’s health status as observation to itself. Therefore, they knew when they got infected, but they did not have any information about other agents. As we mentioned in section 3.1 there were 3 different health status as susceptible, infected, recovered. After a few million of iterations agents found self-isolation to protect the others as shown in the figure below</w:t>
      </w:r>
      <w:r w:rsidR="003A452F">
        <w:t>.</w:t>
      </w:r>
    </w:p>
    <w:p w14:paraId="49BC0D2D" w14:textId="77777777" w:rsidR="00BA605F" w:rsidRDefault="00BA605F" w:rsidP="00F373F6">
      <w:pPr>
        <w:keepNext/>
        <w:ind w:firstLine="360"/>
        <w:jc w:val="center"/>
      </w:pPr>
      <w:r>
        <w:rPr>
          <w:noProof/>
        </w:rPr>
        <w:drawing>
          <wp:inline distT="0" distB="0" distL="0" distR="0" wp14:anchorId="4B5C9196" wp14:editId="1B6E8A96">
            <wp:extent cx="4892040" cy="3326130"/>
            <wp:effectExtent l="0" t="0" r="3810" b="762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892040" cy="3326130"/>
                    </a:xfrm>
                    <a:prstGeom prst="rect">
                      <a:avLst/>
                    </a:prstGeom>
                  </pic:spPr>
                </pic:pic>
              </a:graphicData>
            </a:graphic>
          </wp:inline>
        </w:drawing>
      </w:r>
    </w:p>
    <w:p w14:paraId="34588089" w14:textId="55AF9A11" w:rsidR="00BA605F" w:rsidRPr="00263624" w:rsidRDefault="00BA605F" w:rsidP="00BA605F">
      <w:pPr>
        <w:pStyle w:val="Caption"/>
      </w:pPr>
      <w:r w:rsidRPr="00F373F6">
        <w:rPr>
          <w:color w:val="3B3838" w:themeColor="background2" w:themeShade="40"/>
          <w:sz w:val="20"/>
          <w:szCs w:val="20"/>
        </w:rPr>
        <w:t xml:space="preserve">Figure </w:t>
      </w:r>
      <w:r w:rsidRPr="00F373F6">
        <w:rPr>
          <w:color w:val="3B3838" w:themeColor="background2" w:themeShade="40"/>
          <w:sz w:val="20"/>
          <w:szCs w:val="20"/>
        </w:rPr>
        <w:fldChar w:fldCharType="begin"/>
      </w:r>
      <w:r w:rsidRPr="00F373F6">
        <w:rPr>
          <w:color w:val="3B3838" w:themeColor="background2" w:themeShade="40"/>
          <w:sz w:val="20"/>
          <w:szCs w:val="20"/>
        </w:rPr>
        <w:instrText xml:space="preserve"> SEQ Figure \* ARABIC </w:instrText>
      </w:r>
      <w:r w:rsidRPr="00F373F6">
        <w:rPr>
          <w:color w:val="3B3838" w:themeColor="background2" w:themeShade="40"/>
          <w:sz w:val="20"/>
          <w:szCs w:val="20"/>
        </w:rPr>
        <w:fldChar w:fldCharType="separate"/>
      </w:r>
      <w:r w:rsidRPr="00F373F6">
        <w:rPr>
          <w:noProof/>
          <w:color w:val="3B3838" w:themeColor="background2" w:themeShade="40"/>
          <w:sz w:val="20"/>
          <w:szCs w:val="20"/>
        </w:rPr>
        <w:t>16</w:t>
      </w:r>
      <w:r w:rsidRPr="00F373F6">
        <w:rPr>
          <w:color w:val="3B3838" w:themeColor="background2" w:themeShade="40"/>
          <w:sz w:val="20"/>
          <w:szCs w:val="20"/>
        </w:rPr>
        <w:fldChar w:fldCharType="end"/>
      </w:r>
      <w:r w:rsidRPr="00F373F6">
        <w:rPr>
          <w:color w:val="3B3838" w:themeColor="background2" w:themeShade="40"/>
          <w:sz w:val="20"/>
          <w:szCs w:val="20"/>
        </w:rPr>
        <w:t xml:space="preserve">: Agents learned to gather on the middle to decrease the risk of getting infect others. This was </w:t>
      </w:r>
      <w:r w:rsidR="003A452F" w:rsidRPr="00F373F6">
        <w:rPr>
          <w:color w:val="3B3838" w:themeColor="background2" w:themeShade="40"/>
          <w:sz w:val="20"/>
          <w:szCs w:val="20"/>
        </w:rPr>
        <w:t>surprising</w:t>
      </w:r>
      <w:r w:rsidRPr="00F373F6">
        <w:rPr>
          <w:color w:val="3B3838" w:themeColor="background2" w:themeShade="40"/>
          <w:sz w:val="20"/>
          <w:szCs w:val="20"/>
        </w:rPr>
        <w:t xml:space="preserve"> for us, since agents do not know which agent is sick o</w:t>
      </w:r>
      <w:r w:rsidR="003A452F" w:rsidRPr="00F373F6">
        <w:rPr>
          <w:color w:val="3B3838" w:themeColor="background2" w:themeShade="40"/>
          <w:sz w:val="20"/>
          <w:szCs w:val="20"/>
        </w:rPr>
        <w:t>r healthy</w:t>
      </w:r>
      <w:r w:rsidR="003A452F">
        <w:t xml:space="preserve">. </w:t>
      </w:r>
    </w:p>
    <w:p w14:paraId="08A919B4" w14:textId="7C532793" w:rsidR="003A452F" w:rsidRDefault="003A452F" w:rsidP="00F373F6">
      <w:pPr>
        <w:ind w:firstLine="360"/>
        <w:jc w:val="both"/>
      </w:pPr>
      <w:bookmarkStart w:id="32" w:name="_Toc49859325"/>
      <w:r>
        <w:lastRenderedPageBreak/>
        <w:t xml:space="preserve">This was a surprising development for us since it indicates that a simple communication between agents has been evolved to protect each other. By giving the health status observation to each agent, they realized that they can use this observation to behave differently even though all of them follow same policy. This behavior is also a proof </w:t>
      </w:r>
      <w:r w:rsidR="00F373F6">
        <w:t xml:space="preserve">that </w:t>
      </w:r>
      <w:r>
        <w:t xml:space="preserve">homogeneous </w:t>
      </w:r>
      <w:r w:rsidR="00F373F6">
        <w:t xml:space="preserve">agents can learn to act </w:t>
      </w:r>
      <w:r w:rsidR="00F373F6">
        <w:t>heterogeneously due to the development of sub-behavior that differs based on agent’s health status</w:t>
      </w:r>
      <w:r w:rsidR="00F373F6">
        <w:t xml:space="preserve"> as its mentioned in section 2.6.1 Infected agents learn to self-quarantine themselves together with other infected agents and healthy ones </w:t>
      </w:r>
      <w:r w:rsidR="00F373F6">
        <w:t>learn to stay away from everybody in a circular shape. Looks like it is the mathematically the best way to be away from each other.</w:t>
      </w:r>
    </w:p>
    <w:p w14:paraId="2617B770" w14:textId="1C8CF064" w:rsidR="00661F04" w:rsidRDefault="00AC4429" w:rsidP="00F013DC">
      <w:pPr>
        <w:pStyle w:val="ListParagraph"/>
      </w:pPr>
      <w:r>
        <w:t>SIR GRAPH EVALUATION</w:t>
      </w:r>
      <w:bookmarkEnd w:id="32"/>
    </w:p>
    <w:p w14:paraId="65EEE546" w14:textId="7C15D3CE" w:rsidR="00B037E9" w:rsidRDefault="00B037E9" w:rsidP="007B250A">
      <w:pPr>
        <w:ind w:firstLine="360"/>
        <w:jc w:val="both"/>
      </w:pPr>
      <w:r>
        <w:rPr>
          <w:noProof/>
        </w:rPr>
        <w:drawing>
          <wp:anchor distT="0" distB="0" distL="114300" distR="114300" simplePos="0" relativeHeight="252123136" behindDoc="0" locked="0" layoutInCell="1" allowOverlap="1" wp14:anchorId="357E8836" wp14:editId="0283823E">
            <wp:simplePos x="0" y="0"/>
            <wp:positionH relativeFrom="margin">
              <wp:align>left</wp:align>
            </wp:positionH>
            <wp:positionV relativeFrom="paragraph">
              <wp:posOffset>1073697</wp:posOffset>
            </wp:positionV>
            <wp:extent cx="3550920" cy="2018665"/>
            <wp:effectExtent l="0" t="0" r="0" b="635"/>
            <wp:wrapTopAndBottom/>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550920" cy="2018665"/>
                    </a:xfrm>
                    <a:prstGeom prst="rect">
                      <a:avLst/>
                    </a:prstGeom>
                    <a:noFill/>
                    <a:ln>
                      <a:noFill/>
                    </a:ln>
                  </pic:spPr>
                </pic:pic>
              </a:graphicData>
            </a:graphic>
          </wp:anchor>
        </w:drawing>
      </w:r>
      <w:r>
        <w:t>We used SIR graphs to evaluate our trained agents’ performance on epidemic outbreaks. Trained agents put in a testing area which is 10 times bigger than training one with total 2000 individuals. First, we run the simulation and export the graph</w:t>
      </w:r>
      <w:r w:rsidR="007B250A">
        <w:t xml:space="preserve"> of results</w:t>
      </w:r>
      <w:r>
        <w:t xml:space="preserve"> to find out what happens if all agents were bot</w:t>
      </w:r>
      <w:r w:rsidR="007B250A">
        <w:t xml:space="preserve"> and act randomly</w:t>
      </w:r>
      <w:r>
        <w:t xml:space="preserve">. Then we </w:t>
      </w:r>
      <w:r w:rsidR="007B250A">
        <w:t>changed</w:t>
      </w:r>
      <w:r w:rsidR="001C3EF6">
        <w:t xml:space="preserve"> the</w:t>
      </w:r>
      <w:r w:rsidR="007B250A">
        <w:t xml:space="preserve"> </w:t>
      </w:r>
      <w:proofErr w:type="gramStart"/>
      <w:r w:rsidR="007B250A">
        <w:t>bots</w:t>
      </w:r>
      <w:proofErr w:type="gramEnd"/>
      <w:r w:rsidR="001C3EF6">
        <w:t xml:space="preserve"> step by step</w:t>
      </w:r>
      <w:r w:rsidR="007B250A">
        <w:t xml:space="preserve"> with respectively</w:t>
      </w:r>
      <w:r w:rsidR="001C3EF6">
        <w:t xml:space="preserve"> 200,500,1000</w:t>
      </w:r>
      <w:r w:rsidR="007B250A">
        <w:t xml:space="preserve"> </w:t>
      </w:r>
      <w:r w:rsidR="001C3EF6">
        <w:t xml:space="preserve">trained agents </w:t>
      </w:r>
      <w:r w:rsidR="007B250A">
        <w:t xml:space="preserve">by holding the total individual count constant. We compared the </w:t>
      </w:r>
      <w:r w:rsidR="001C3EF6">
        <w:t>SIR graphs of the results.</w:t>
      </w:r>
    </w:p>
    <w:p w14:paraId="6B78A05F" w14:textId="0A283634" w:rsidR="00B037E9" w:rsidRDefault="00B037E9" w:rsidP="00B037E9">
      <w:bookmarkStart w:id="33" w:name="_GoBack"/>
      <w:bookmarkEnd w:id="33"/>
    </w:p>
    <w:p w14:paraId="43B42CC7" w14:textId="7226AE7D" w:rsidR="001C3EF6" w:rsidRDefault="001C3EF6" w:rsidP="00B037E9"/>
    <w:p w14:paraId="5100EB05" w14:textId="2B44F12A" w:rsidR="001C3EF6" w:rsidRDefault="001C3EF6" w:rsidP="00B037E9"/>
    <w:p w14:paraId="0EE4A3A4" w14:textId="746673B6" w:rsidR="001C3EF6" w:rsidRDefault="001C3EF6" w:rsidP="00B037E9"/>
    <w:p w14:paraId="1972029C" w14:textId="45DAC6F4" w:rsidR="001C3EF6" w:rsidRDefault="001C3EF6" w:rsidP="00B037E9"/>
    <w:p w14:paraId="750F65E4" w14:textId="6AC4C134" w:rsidR="001C3EF6" w:rsidRDefault="001C3EF6" w:rsidP="00B037E9"/>
    <w:p w14:paraId="1934DEF4" w14:textId="1C5A023F" w:rsidR="001C3EF6" w:rsidRDefault="001C3EF6" w:rsidP="00B037E9"/>
    <w:p w14:paraId="4414E8ED" w14:textId="7138B538" w:rsidR="001C3EF6" w:rsidRDefault="001C3EF6" w:rsidP="00B037E9"/>
    <w:p w14:paraId="278D1F7B" w14:textId="6BFD6827" w:rsidR="001C3EF6" w:rsidRDefault="001C3EF6" w:rsidP="00B037E9"/>
    <w:p w14:paraId="7391A264" w14:textId="350FCAD8" w:rsidR="001C3EF6" w:rsidRDefault="001C3EF6" w:rsidP="00B037E9"/>
    <w:p w14:paraId="39E58554" w14:textId="3538BE95" w:rsidR="001C3EF6" w:rsidRDefault="001C3EF6" w:rsidP="00B037E9"/>
    <w:p w14:paraId="5CF43684" w14:textId="1FDC3E5F" w:rsidR="001C3EF6" w:rsidRDefault="001C3EF6" w:rsidP="00B037E9"/>
    <w:p w14:paraId="5F5182E0" w14:textId="5516A656" w:rsidR="001C3EF6" w:rsidRDefault="001C3EF6" w:rsidP="00B037E9"/>
    <w:p w14:paraId="60F81EB6" w14:textId="29BF146B" w:rsidR="001C3EF6" w:rsidRDefault="001C3EF6" w:rsidP="00B037E9"/>
    <w:p w14:paraId="227F20B8" w14:textId="0216F024" w:rsidR="001C3EF6" w:rsidRDefault="001C3EF6" w:rsidP="00B037E9"/>
    <w:p w14:paraId="45073885" w14:textId="77777777" w:rsidR="001C3EF6" w:rsidRPr="00B037E9" w:rsidRDefault="001C3EF6" w:rsidP="00B037E9"/>
    <w:p w14:paraId="2CE98CCD" w14:textId="77777777" w:rsidR="00AC4429" w:rsidRPr="00E51280" w:rsidRDefault="00AC4429" w:rsidP="00AC4429">
      <w:r>
        <w:lastRenderedPageBreak/>
        <w:t xml:space="preserve">SIR </w:t>
      </w:r>
      <w:proofErr w:type="spellStart"/>
      <w:r>
        <w:t>Graph’ın</w:t>
      </w:r>
      <w:proofErr w:type="spellEnd"/>
      <w:r>
        <w:t xml:space="preserve"> </w:t>
      </w:r>
      <w:proofErr w:type="spellStart"/>
      <w:r>
        <w:t>AI’sız</w:t>
      </w:r>
      <w:proofErr w:type="spellEnd"/>
      <w:r>
        <w:t xml:space="preserve"> </w:t>
      </w:r>
      <w:proofErr w:type="spellStart"/>
      <w:r>
        <w:t>nasıl</w:t>
      </w:r>
      <w:proofErr w:type="spellEnd"/>
      <w:r>
        <w:t xml:space="preserve"> </w:t>
      </w:r>
      <w:proofErr w:type="spellStart"/>
      <w:r>
        <w:t>çalıştığını</w:t>
      </w:r>
      <w:proofErr w:type="spellEnd"/>
      <w:r>
        <w:t xml:space="preserve"> </w:t>
      </w:r>
      <w:proofErr w:type="spellStart"/>
      <w:r>
        <w:t>sonuç</w:t>
      </w:r>
      <w:proofErr w:type="spellEnd"/>
      <w:r>
        <w:t xml:space="preserve"> </w:t>
      </w:r>
      <w:proofErr w:type="spellStart"/>
      <w:r>
        <w:t>verdiğini</w:t>
      </w:r>
      <w:proofErr w:type="spellEnd"/>
      <w:r>
        <w:t xml:space="preserve"> </w:t>
      </w:r>
      <w:proofErr w:type="spellStart"/>
      <w:r>
        <w:t>koy</w:t>
      </w:r>
      <w:proofErr w:type="spellEnd"/>
      <w:r>
        <w:t>.</w:t>
      </w:r>
    </w:p>
    <w:p w14:paraId="2C18FCF6" w14:textId="67414DD3" w:rsidR="00661F04" w:rsidRPr="00661F04" w:rsidRDefault="00661F04" w:rsidP="00661F04">
      <w:pPr>
        <w:ind w:left="360"/>
      </w:pPr>
      <w:r>
        <w:t xml:space="preserve">Train </w:t>
      </w:r>
      <w:proofErr w:type="spellStart"/>
      <w:r>
        <w:t>edilenle</w:t>
      </w:r>
      <w:proofErr w:type="spellEnd"/>
      <w:r>
        <w:t xml:space="preserve"> test </w:t>
      </w:r>
      <w:proofErr w:type="spellStart"/>
      <w:r>
        <w:t>edilen</w:t>
      </w:r>
      <w:proofErr w:type="spellEnd"/>
      <w:r>
        <w:t xml:space="preserve"> </w:t>
      </w:r>
      <w:proofErr w:type="spellStart"/>
      <w:r>
        <w:t>environmentlar</w:t>
      </w:r>
      <w:proofErr w:type="spellEnd"/>
      <w:r>
        <w:t xml:space="preserve"> </w:t>
      </w:r>
      <w:proofErr w:type="spellStart"/>
      <w:r>
        <w:t>farklı</w:t>
      </w:r>
      <w:proofErr w:type="spellEnd"/>
      <w:r>
        <w:t xml:space="preserve">. O </w:t>
      </w:r>
      <w:proofErr w:type="spellStart"/>
      <w:r>
        <w:t>environment’a</w:t>
      </w:r>
      <w:proofErr w:type="spellEnd"/>
      <w:r>
        <w:t xml:space="preserve"> fit </w:t>
      </w:r>
      <w:proofErr w:type="spellStart"/>
      <w:r>
        <w:t>ettikleri</w:t>
      </w:r>
      <w:proofErr w:type="spellEnd"/>
      <w:r>
        <w:t xml:space="preserve"> </w:t>
      </w:r>
      <w:proofErr w:type="spellStart"/>
      <w:r>
        <w:t>stratejiler</w:t>
      </w:r>
      <w:proofErr w:type="spellEnd"/>
      <w:r>
        <w:t xml:space="preserve"> </w:t>
      </w:r>
      <w:proofErr w:type="spellStart"/>
      <w:r>
        <w:t>çalışmayabilir</w:t>
      </w:r>
      <w:proofErr w:type="spellEnd"/>
      <w:r>
        <w:t xml:space="preserve">. </w:t>
      </w:r>
      <w:proofErr w:type="spellStart"/>
      <w:r>
        <w:t>Bunu</w:t>
      </w:r>
      <w:proofErr w:type="spellEnd"/>
      <w:r>
        <w:t xml:space="preserve"> </w:t>
      </w:r>
      <w:proofErr w:type="spellStart"/>
      <w:r>
        <w:t>yenebilmek</w:t>
      </w:r>
      <w:proofErr w:type="spellEnd"/>
      <w:r>
        <w:t xml:space="preserve"> </w:t>
      </w:r>
      <w:proofErr w:type="spellStart"/>
      <w:r>
        <w:t>için</w:t>
      </w:r>
      <w:proofErr w:type="spellEnd"/>
      <w:r>
        <w:t xml:space="preserve"> random parametrization </w:t>
      </w:r>
      <w:proofErr w:type="spellStart"/>
      <w:r>
        <w:t>kullandık</w:t>
      </w:r>
      <w:proofErr w:type="spellEnd"/>
      <w:r>
        <w:t xml:space="preserve">. </w:t>
      </w:r>
      <w:proofErr w:type="spellStart"/>
      <w:r>
        <w:t>Farklı</w:t>
      </w:r>
      <w:proofErr w:type="spellEnd"/>
      <w:r>
        <w:t xml:space="preserve"> </w:t>
      </w:r>
      <w:proofErr w:type="spellStart"/>
      <w:r>
        <w:t>farklı</w:t>
      </w:r>
      <w:proofErr w:type="spellEnd"/>
      <w:r>
        <w:t xml:space="preserve"> environment </w:t>
      </w:r>
      <w:proofErr w:type="spellStart"/>
      <w:r>
        <w:t>boyları</w:t>
      </w:r>
      <w:proofErr w:type="spellEnd"/>
      <w:r>
        <w:t xml:space="preserve">, </w:t>
      </w:r>
      <w:proofErr w:type="spellStart"/>
      <w:r>
        <w:t>radiusları</w:t>
      </w:r>
      <w:proofErr w:type="spellEnd"/>
      <w:r>
        <w:t xml:space="preserve">, </w:t>
      </w:r>
      <w:proofErr w:type="spellStart"/>
      <w:r>
        <w:t>coefficientları</w:t>
      </w:r>
      <w:proofErr w:type="spellEnd"/>
      <w:r>
        <w:t xml:space="preserve"> </w:t>
      </w:r>
      <w:proofErr w:type="spellStart"/>
      <w:r>
        <w:t>denedik</w:t>
      </w:r>
      <w:proofErr w:type="spellEnd"/>
      <w:r>
        <w:t xml:space="preserve">. </w:t>
      </w:r>
    </w:p>
    <w:p w14:paraId="2A2CE5E6" w14:textId="624F9238" w:rsidR="007D1629" w:rsidRPr="00055100" w:rsidRDefault="007D1629" w:rsidP="00A00391">
      <w:pPr>
        <w:jc w:val="both"/>
      </w:pPr>
      <w:r>
        <w:t xml:space="preserve">FARKLI </w:t>
      </w:r>
      <w:proofErr w:type="spellStart"/>
      <w:r>
        <w:t>FARKLI</w:t>
      </w:r>
      <w:proofErr w:type="spellEnd"/>
      <w:r>
        <w:t xml:space="preserve"> SIMULASYONLAR</w:t>
      </w:r>
    </w:p>
    <w:p w14:paraId="424B8E21" w14:textId="75D3631B" w:rsidR="00AF649B" w:rsidRDefault="00766664" w:rsidP="003A15CE">
      <w:pPr>
        <w:pStyle w:val="Heading1"/>
      </w:pPr>
      <w:bookmarkStart w:id="34" w:name="_Toc49859326"/>
      <w:r w:rsidRPr="00766664">
        <w:t>DISCUSSION</w:t>
      </w:r>
      <w:r w:rsidR="00C5338F">
        <w:t xml:space="preserve"> AND </w:t>
      </w:r>
      <w:r w:rsidR="00AC4429">
        <w:t>FUTURE WORK</w:t>
      </w:r>
      <w:bookmarkEnd w:id="34"/>
    </w:p>
    <w:p w14:paraId="05F14232" w14:textId="1884B3E3" w:rsidR="00BE5D42" w:rsidRDefault="00BE5D42" w:rsidP="00A00391">
      <w:pPr>
        <w:ind w:firstLine="360"/>
        <w:jc w:val="both"/>
      </w:pPr>
      <w:r>
        <w:t>We have demonstrated</w:t>
      </w:r>
      <w:r w:rsidR="003B2765">
        <w:t xml:space="preserve"> that </w:t>
      </w:r>
      <w:r w:rsidR="00110FA1">
        <w:t xml:space="preserve">an epidemic simulation with a simple infection </w:t>
      </w:r>
      <w:r w:rsidR="009C1F9F">
        <w:t>mechanism</w:t>
      </w:r>
      <w:r w:rsidR="00110FA1">
        <w:t xml:space="preserve">, </w:t>
      </w:r>
      <w:r w:rsidR="009C1F9F">
        <w:t>multi-agent cooperative environment</w:t>
      </w:r>
      <w:r w:rsidR="002308B2">
        <w:t xml:space="preserve"> and standard reinforcement learning algorithms at scale can induce agents to learn </w:t>
      </w:r>
      <w:r w:rsidR="00ED5EE6">
        <w:t xml:space="preserve">complex strategies </w:t>
      </w:r>
      <w:r w:rsidR="00A425DF">
        <w:t>and human</w:t>
      </w:r>
      <w:r w:rsidR="00ED5EE6">
        <w:t>-like behavior</w:t>
      </w:r>
      <w:r w:rsidR="00D02E09">
        <w:t>s</w:t>
      </w:r>
      <w:r w:rsidR="00ED5EE6">
        <w:t>.</w:t>
      </w:r>
      <w:r w:rsidR="00A425DF">
        <w:t xml:space="preserve"> We observed many strategies from social distancing to self-quarantine </w:t>
      </w:r>
      <w:r w:rsidR="002E3203">
        <w:t xml:space="preserve">that agents developed suggesting that </w:t>
      </w:r>
      <w:r w:rsidR="00942DAF">
        <w:t>it is possible to flatten the SIR curve by taking individual precautions</w:t>
      </w:r>
      <w:r w:rsidR="006967EC">
        <w:t xml:space="preserve"> in an epidemic outbreak.</w:t>
      </w:r>
    </w:p>
    <w:p w14:paraId="5BA2157F" w14:textId="55628D9B" w:rsidR="00ED659B" w:rsidRDefault="00A41A84" w:rsidP="00A00391">
      <w:pPr>
        <w:ind w:firstLine="360"/>
        <w:jc w:val="both"/>
      </w:pPr>
      <w:r>
        <w:t xml:space="preserve">Our results with epidemic simulation should be viewed as a proof of concept showing </w:t>
      </w:r>
      <w:proofErr w:type="spellStart"/>
      <w:proofErr w:type="gramStart"/>
      <w:r w:rsidR="00CD000B">
        <w:t>a</w:t>
      </w:r>
      <w:proofErr w:type="spellEnd"/>
      <w:proofErr w:type="gramEnd"/>
      <w:r w:rsidR="00CD000B">
        <w:t xml:space="preserve"> agent-based simulation with reinforcement learning can be </w:t>
      </w:r>
      <w:r w:rsidR="00FA4DD8">
        <w:t>used</w:t>
      </w:r>
      <w:r w:rsidR="00CD000B">
        <w:t xml:space="preserve"> to assist decision makers</w:t>
      </w:r>
      <w:r w:rsidR="008215BA">
        <w:t xml:space="preserve"> during the epidemic</w:t>
      </w:r>
      <w:r w:rsidR="0077114D">
        <w:t>.</w:t>
      </w:r>
    </w:p>
    <w:p w14:paraId="0C7C93D7" w14:textId="1756DF31" w:rsidR="0004087D" w:rsidRDefault="00FC150C" w:rsidP="0004087D">
      <w:r>
        <w:t xml:space="preserve">Future work </w:t>
      </w:r>
      <w:proofErr w:type="spellStart"/>
      <w:r>
        <w:t>koy</w:t>
      </w:r>
      <w:proofErr w:type="spellEnd"/>
      <w:r>
        <w:t>.</w:t>
      </w:r>
      <w:r w:rsidR="00176D28">
        <w:t xml:space="preserve"> House</w:t>
      </w:r>
      <w:r w:rsidR="0004087D" w:rsidRPr="0004087D">
        <w:t xml:space="preserve"> </w:t>
      </w:r>
      <w:r w:rsidR="0004087D">
        <w:t xml:space="preserve">Curriculum </w:t>
      </w:r>
      <w:proofErr w:type="spellStart"/>
      <w:r w:rsidR="0004087D">
        <w:t>sonuçlarını</w:t>
      </w:r>
      <w:proofErr w:type="spellEnd"/>
      <w:r w:rsidR="0004087D">
        <w:t xml:space="preserve"> </w:t>
      </w:r>
      <w:proofErr w:type="spellStart"/>
      <w:r w:rsidR="0004087D">
        <w:t>grafiğini</w:t>
      </w:r>
      <w:proofErr w:type="spellEnd"/>
      <w:r w:rsidR="0004087D">
        <w:t xml:space="preserve"> vs </w:t>
      </w:r>
      <w:proofErr w:type="spellStart"/>
      <w:r w:rsidR="0004087D">
        <w:t>koy</w:t>
      </w:r>
      <w:proofErr w:type="spellEnd"/>
      <w:r w:rsidR="0004087D">
        <w:t>.</w:t>
      </w:r>
    </w:p>
    <w:p w14:paraId="425F595B" w14:textId="224049AB" w:rsidR="00FC150C" w:rsidRDefault="0004087D" w:rsidP="0004087D">
      <w:pPr>
        <w:ind w:firstLine="360"/>
        <w:jc w:val="both"/>
      </w:pPr>
      <w:proofErr w:type="spellStart"/>
      <w:r>
        <w:t>Curriculumsuz</w:t>
      </w:r>
      <w:proofErr w:type="spellEnd"/>
      <w:r>
        <w:t xml:space="preserve"> </w:t>
      </w:r>
      <w:proofErr w:type="spellStart"/>
      <w:r>
        <w:t>ve</w:t>
      </w:r>
      <w:proofErr w:type="spellEnd"/>
      <w:r>
        <w:t xml:space="preserve"> </w:t>
      </w:r>
      <w:proofErr w:type="spellStart"/>
      <w:r>
        <w:t>curriculumlu</w:t>
      </w:r>
      <w:proofErr w:type="spellEnd"/>
      <w:r>
        <w:t xml:space="preserve"> </w:t>
      </w:r>
      <w:proofErr w:type="spellStart"/>
      <w:r>
        <w:t>karşılaştırması</w:t>
      </w:r>
      <w:proofErr w:type="spellEnd"/>
      <w:r>
        <w:t xml:space="preserve">. </w:t>
      </w:r>
      <w:proofErr w:type="spellStart"/>
      <w:r>
        <w:t>Curriculumsuz</w:t>
      </w:r>
      <w:proofErr w:type="spellEnd"/>
      <w:r>
        <w:t xml:space="preserve"> </w:t>
      </w:r>
      <w:proofErr w:type="spellStart"/>
      <w:r>
        <w:t>olanın</w:t>
      </w:r>
      <w:proofErr w:type="spellEnd"/>
      <w:r>
        <w:t xml:space="preserve"> </w:t>
      </w:r>
      <w:proofErr w:type="spellStart"/>
      <w:r>
        <w:t>nasıl</w:t>
      </w:r>
      <w:proofErr w:type="spellEnd"/>
      <w:r>
        <w:t xml:space="preserve"> overfit </w:t>
      </w:r>
      <w:proofErr w:type="spellStart"/>
      <w:r>
        <w:t>ettiğine</w:t>
      </w:r>
      <w:proofErr w:type="spellEnd"/>
      <w:r>
        <w:t xml:space="preserve"> </w:t>
      </w:r>
      <w:proofErr w:type="spellStart"/>
      <w:r>
        <w:t>bak</w:t>
      </w:r>
      <w:proofErr w:type="spellEnd"/>
      <w:r>
        <w:t>.</w:t>
      </w:r>
    </w:p>
    <w:p w14:paraId="72710A0E" w14:textId="160F1B79" w:rsidR="00AF649B" w:rsidRDefault="00766664" w:rsidP="003A15CE">
      <w:pPr>
        <w:pStyle w:val="Heading1"/>
      </w:pPr>
      <w:bookmarkStart w:id="35" w:name="_Toc49859327"/>
      <w:r w:rsidRPr="00766664">
        <w:t>REFERENCES</w:t>
      </w:r>
      <w:bookmarkEnd w:id="35"/>
    </w:p>
    <w:p w14:paraId="051C04F6" w14:textId="4D89CC17" w:rsidR="0004087D" w:rsidRPr="0004087D" w:rsidRDefault="00F5774A" w:rsidP="0004087D">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04087D" w:rsidRPr="0004087D">
        <w:rPr>
          <w:rFonts w:cs="Times New Roman"/>
          <w:noProof/>
          <w:szCs w:val="24"/>
        </w:rPr>
        <w:t>[1]</w:t>
      </w:r>
      <w:r w:rsidR="0004087D" w:rsidRPr="0004087D">
        <w:rPr>
          <w:rFonts w:cs="Times New Roman"/>
          <w:noProof/>
          <w:szCs w:val="24"/>
        </w:rPr>
        <w:tab/>
        <w:t xml:space="preserve">N. S. Punn, S. K. Sonbhadra, and S. Agarwal, “COVID-19 Epidemic Analysis using Machine Learning and Deep Learning Algorithms,” </w:t>
      </w:r>
      <w:r w:rsidR="0004087D" w:rsidRPr="0004087D">
        <w:rPr>
          <w:rFonts w:cs="Times New Roman"/>
          <w:i/>
          <w:iCs/>
          <w:noProof/>
          <w:szCs w:val="24"/>
        </w:rPr>
        <w:t>medRxiv</w:t>
      </w:r>
      <w:r w:rsidR="0004087D" w:rsidRPr="0004087D">
        <w:rPr>
          <w:rFonts w:cs="Times New Roman"/>
          <w:noProof/>
          <w:szCs w:val="24"/>
        </w:rPr>
        <w:t>, p. 2020.04.08.20057679, 2020.</w:t>
      </w:r>
    </w:p>
    <w:p w14:paraId="1EF70FDC"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w:t>
      </w:r>
      <w:r w:rsidRPr="0004087D">
        <w:rPr>
          <w:rFonts w:cs="Times New Roman"/>
          <w:noProof/>
          <w:szCs w:val="24"/>
        </w:rPr>
        <w:tab/>
        <w:t xml:space="preserve">A. Yañez, C. Hayes, and F. Glavin, “Towards the control of epidemic spread: Designing reinforcement learning environments,” </w:t>
      </w:r>
      <w:r w:rsidRPr="0004087D">
        <w:rPr>
          <w:rFonts w:cs="Times New Roman"/>
          <w:i/>
          <w:iCs/>
          <w:noProof/>
          <w:szCs w:val="24"/>
        </w:rPr>
        <w:t>CEUR Workshop Proc.</w:t>
      </w:r>
      <w:r w:rsidRPr="0004087D">
        <w:rPr>
          <w:rFonts w:cs="Times New Roman"/>
          <w:noProof/>
          <w:szCs w:val="24"/>
        </w:rPr>
        <w:t>, vol. 2563, pp. 188–199, 2019.</w:t>
      </w:r>
    </w:p>
    <w:p w14:paraId="07283122"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w:t>
      </w:r>
      <w:r w:rsidRPr="0004087D">
        <w:rPr>
          <w:rFonts w:cs="Times New Roman"/>
          <w:noProof/>
          <w:szCs w:val="24"/>
        </w:rPr>
        <w:tab/>
        <w:t xml:space="preserve">B. Baker </w:t>
      </w:r>
      <w:r w:rsidRPr="0004087D">
        <w:rPr>
          <w:rFonts w:cs="Times New Roman"/>
          <w:i/>
          <w:iCs/>
          <w:noProof/>
          <w:szCs w:val="24"/>
        </w:rPr>
        <w:t>et al.</w:t>
      </w:r>
      <w:r w:rsidRPr="0004087D">
        <w:rPr>
          <w:rFonts w:cs="Times New Roman"/>
          <w:noProof/>
          <w:szCs w:val="24"/>
        </w:rPr>
        <w:t>, “Emergent Tool Use From Multi-Agent Autocurricula,” 2019.</w:t>
      </w:r>
    </w:p>
    <w:p w14:paraId="2BF1A066"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4]</w:t>
      </w:r>
      <w:r w:rsidRPr="0004087D">
        <w:rPr>
          <w:rFonts w:cs="Times New Roman"/>
          <w:noProof/>
          <w:szCs w:val="24"/>
        </w:rPr>
        <w:tab/>
        <w:t xml:space="preserve">O. Bent, S. L. Remy, S. Roberts, and A. Walcott-Bryant, “Novel Exploration Techniques (NETs) for Malaria Policy Interventions,” </w:t>
      </w:r>
      <w:r w:rsidRPr="0004087D">
        <w:rPr>
          <w:rFonts w:cs="Times New Roman"/>
          <w:i/>
          <w:iCs/>
          <w:noProof/>
          <w:szCs w:val="24"/>
        </w:rPr>
        <w:t>32nd AAAI Conf. Artif. Intell. AAAI 2018</w:t>
      </w:r>
      <w:r w:rsidRPr="0004087D">
        <w:rPr>
          <w:rFonts w:cs="Times New Roman"/>
          <w:noProof/>
          <w:szCs w:val="24"/>
        </w:rPr>
        <w:t>, pp. 7735–7740, Dec. 2017.</w:t>
      </w:r>
    </w:p>
    <w:p w14:paraId="6FA3219F"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5]</w:t>
      </w:r>
      <w:r w:rsidRPr="0004087D">
        <w:rPr>
          <w:rFonts w:cs="Times New Roman"/>
          <w:noProof/>
          <w:szCs w:val="24"/>
        </w:rPr>
        <w:tab/>
        <w:t xml:space="preserve">B. C. Perley, “Programming Language Maintenance,” in </w:t>
      </w:r>
      <w:r w:rsidRPr="0004087D">
        <w:rPr>
          <w:rFonts w:cs="Times New Roman"/>
          <w:i/>
          <w:iCs/>
          <w:noProof/>
          <w:szCs w:val="24"/>
        </w:rPr>
        <w:t>Defying Maliseet Language Death</w:t>
      </w:r>
      <w:r w:rsidRPr="0004087D">
        <w:rPr>
          <w:rFonts w:cs="Times New Roman"/>
          <w:noProof/>
          <w:szCs w:val="24"/>
        </w:rPr>
        <w:t>, UNP - Nebraska, 2017, pp. 63–84.</w:t>
      </w:r>
    </w:p>
    <w:p w14:paraId="604DD648"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6]</w:t>
      </w:r>
      <w:r w:rsidRPr="0004087D">
        <w:rPr>
          <w:rFonts w:cs="Times New Roman"/>
          <w:noProof/>
          <w:szCs w:val="24"/>
        </w:rPr>
        <w:tab/>
        <w:t xml:space="preserve">E. C. Mark S. Smolinski, Margaret A. Hamburg, and Joshua Lederberg,  on E. M. T. to H. in the 21st C. B. on Global, and H. I. of Medicine, </w:t>
      </w:r>
      <w:r w:rsidRPr="0004087D">
        <w:rPr>
          <w:rFonts w:cs="Times New Roman"/>
          <w:i/>
          <w:iCs/>
          <w:noProof/>
          <w:szCs w:val="24"/>
        </w:rPr>
        <w:t>Microbial Threats to Health</w:t>
      </w:r>
      <w:r w:rsidRPr="0004087D">
        <w:rPr>
          <w:rFonts w:cs="Times New Roman"/>
          <w:noProof/>
          <w:szCs w:val="24"/>
        </w:rPr>
        <w:t>. Washington, D.C.: National Academies Press, 2003.</w:t>
      </w:r>
    </w:p>
    <w:p w14:paraId="25227C5F"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7]</w:t>
      </w:r>
      <w:r w:rsidRPr="0004087D">
        <w:rPr>
          <w:rFonts w:cs="Times New Roman"/>
          <w:noProof/>
          <w:szCs w:val="24"/>
        </w:rPr>
        <w:tab/>
        <w:t xml:space="preserve">B. Zeigler, A. Muzy, and L. Yilmaz, “Artificial Intelligence in Modeling and Simulation,” in </w:t>
      </w:r>
      <w:r w:rsidRPr="0004087D">
        <w:rPr>
          <w:rFonts w:cs="Times New Roman"/>
          <w:i/>
          <w:iCs/>
          <w:noProof/>
          <w:szCs w:val="24"/>
        </w:rPr>
        <w:t>Encyclopedia of Complexity and Systems Science</w:t>
      </w:r>
      <w:r w:rsidRPr="0004087D">
        <w:rPr>
          <w:rFonts w:cs="Times New Roman"/>
          <w:noProof/>
          <w:szCs w:val="24"/>
        </w:rPr>
        <w:t>, New York, NY: Springer New York, 2009, pp. 344–368.</w:t>
      </w:r>
    </w:p>
    <w:p w14:paraId="370A17C9"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8]</w:t>
      </w:r>
      <w:r w:rsidRPr="0004087D">
        <w:rPr>
          <w:rFonts w:cs="Times New Roman"/>
          <w:noProof/>
          <w:szCs w:val="24"/>
        </w:rPr>
        <w:tab/>
        <w:t xml:space="preserve">B. Osiński </w:t>
      </w:r>
      <w:r w:rsidRPr="0004087D">
        <w:rPr>
          <w:rFonts w:cs="Times New Roman"/>
          <w:i/>
          <w:iCs/>
          <w:noProof/>
          <w:szCs w:val="24"/>
        </w:rPr>
        <w:t>et al.</w:t>
      </w:r>
      <w:r w:rsidRPr="0004087D">
        <w:rPr>
          <w:rFonts w:cs="Times New Roman"/>
          <w:noProof/>
          <w:szCs w:val="24"/>
        </w:rPr>
        <w:t>, “Simulation-based reinforcement learning for real-world autonomous driving,” 2019.</w:t>
      </w:r>
    </w:p>
    <w:p w14:paraId="193F5A9B"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9]</w:t>
      </w:r>
      <w:r w:rsidRPr="0004087D">
        <w:rPr>
          <w:rFonts w:cs="Times New Roman"/>
          <w:noProof/>
          <w:szCs w:val="24"/>
        </w:rPr>
        <w:tab/>
        <w:t xml:space="preserve">K. Dietz and J. A. P. Heesterbeek, “Bernoulli was ahead of modern epidemiology,” </w:t>
      </w:r>
      <w:r w:rsidRPr="0004087D">
        <w:rPr>
          <w:rFonts w:cs="Times New Roman"/>
          <w:i/>
          <w:iCs/>
          <w:noProof/>
          <w:szCs w:val="24"/>
        </w:rPr>
        <w:t>Nature</w:t>
      </w:r>
      <w:r w:rsidRPr="0004087D">
        <w:rPr>
          <w:rFonts w:cs="Times New Roman"/>
          <w:noProof/>
          <w:szCs w:val="24"/>
        </w:rPr>
        <w:t>, vol. 408, no. 6812, pp. 513–514, Nov. 2000.</w:t>
      </w:r>
    </w:p>
    <w:p w14:paraId="2E83A4F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0]</w:t>
      </w:r>
      <w:r w:rsidRPr="0004087D">
        <w:rPr>
          <w:rFonts w:cs="Times New Roman"/>
          <w:noProof/>
          <w:szCs w:val="24"/>
        </w:rPr>
        <w:tab/>
        <w:t xml:space="preserve">Robert E. Serfling, “Summary for Policymakers,” in </w:t>
      </w:r>
      <w:r w:rsidRPr="0004087D">
        <w:rPr>
          <w:rFonts w:cs="Times New Roman"/>
          <w:i/>
          <w:iCs/>
          <w:noProof/>
          <w:szCs w:val="24"/>
        </w:rPr>
        <w:t>Climate Change 2013 - The Physical Science Basis</w:t>
      </w:r>
      <w:r w:rsidRPr="0004087D">
        <w:rPr>
          <w:rFonts w:cs="Times New Roman"/>
          <w:noProof/>
          <w:szCs w:val="24"/>
        </w:rPr>
        <w:t>, vol. 53, no. 9, Intergovernmental Panel on Climate Change, Ed. Cambridge: Cambridge University Press, 2019, pp. 1–30.</w:t>
      </w:r>
    </w:p>
    <w:p w14:paraId="0B5C0AC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1]</w:t>
      </w:r>
      <w:r w:rsidRPr="0004087D">
        <w:rPr>
          <w:rFonts w:cs="Times New Roman"/>
          <w:noProof/>
          <w:szCs w:val="24"/>
        </w:rPr>
        <w:tab/>
        <w:t xml:space="preserve">J. S. Koopman, “Emerging objectives and methods in epidemiology.,” </w:t>
      </w:r>
      <w:r w:rsidRPr="0004087D">
        <w:rPr>
          <w:rFonts w:cs="Times New Roman"/>
          <w:i/>
          <w:iCs/>
          <w:noProof/>
          <w:szCs w:val="24"/>
        </w:rPr>
        <w:t>Am. J. Public Health</w:t>
      </w:r>
      <w:r w:rsidRPr="0004087D">
        <w:rPr>
          <w:rFonts w:cs="Times New Roman"/>
          <w:noProof/>
          <w:szCs w:val="24"/>
        </w:rPr>
        <w:t>, vol. 86, no. 5, pp. 630–632, May 1996.</w:t>
      </w:r>
    </w:p>
    <w:p w14:paraId="6515F12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lastRenderedPageBreak/>
        <w:t>[12]</w:t>
      </w:r>
      <w:r w:rsidRPr="0004087D">
        <w:rPr>
          <w:rFonts w:cs="Times New Roman"/>
          <w:noProof/>
          <w:szCs w:val="24"/>
        </w:rPr>
        <w:tab/>
        <w:t xml:space="preserve">S. A. Hofmeyr and S. Forrest, “Architecture for an artificial immune system.,” </w:t>
      </w:r>
      <w:r w:rsidRPr="0004087D">
        <w:rPr>
          <w:rFonts w:cs="Times New Roman"/>
          <w:i/>
          <w:iCs/>
          <w:noProof/>
          <w:szCs w:val="24"/>
        </w:rPr>
        <w:t>Evol. Comput.</w:t>
      </w:r>
      <w:r w:rsidRPr="0004087D">
        <w:rPr>
          <w:rFonts w:cs="Times New Roman"/>
          <w:noProof/>
          <w:szCs w:val="24"/>
        </w:rPr>
        <w:t>, vol. 8, no. 4, pp. 443–473, 2000.</w:t>
      </w:r>
    </w:p>
    <w:p w14:paraId="15D1008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3]</w:t>
      </w:r>
      <w:r w:rsidRPr="0004087D">
        <w:rPr>
          <w:rFonts w:cs="Times New Roman"/>
          <w:noProof/>
          <w:szCs w:val="24"/>
        </w:rPr>
        <w:tab/>
        <w:t xml:space="preserve">M. Shatnawi, S. Lazarova-Molnar, and N. Zaki, “Modeling and simulation of epidemic spread: Recent advances,” </w:t>
      </w:r>
      <w:r w:rsidRPr="0004087D">
        <w:rPr>
          <w:rFonts w:cs="Times New Roman"/>
          <w:i/>
          <w:iCs/>
          <w:noProof/>
          <w:szCs w:val="24"/>
        </w:rPr>
        <w:t>2013 9th Int. Conf. Innov. Inf. Technol. IIT 2013</w:t>
      </w:r>
      <w:r w:rsidRPr="0004087D">
        <w:rPr>
          <w:rFonts w:cs="Times New Roman"/>
          <w:noProof/>
          <w:szCs w:val="24"/>
        </w:rPr>
        <w:t>, no. March, pp. 118–123, 2013.</w:t>
      </w:r>
    </w:p>
    <w:p w14:paraId="0E0DAD42"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4]</w:t>
      </w:r>
      <w:r w:rsidRPr="0004087D">
        <w:rPr>
          <w:rFonts w:cs="Times New Roman"/>
          <w:noProof/>
          <w:szCs w:val="24"/>
        </w:rPr>
        <w:tab/>
        <w:t xml:space="preserve">S. Richard and A. G. Barto, “An introduction to reinforcement learning,” in </w:t>
      </w:r>
      <w:r w:rsidRPr="0004087D">
        <w:rPr>
          <w:rFonts w:cs="Times New Roman"/>
          <w:i/>
          <w:iCs/>
          <w:noProof/>
          <w:szCs w:val="24"/>
        </w:rPr>
        <w:t>Reinforcement Learning: An introduction</w:t>
      </w:r>
      <w:r w:rsidRPr="0004087D">
        <w:rPr>
          <w:rFonts w:cs="Times New Roman"/>
          <w:noProof/>
          <w:szCs w:val="24"/>
        </w:rPr>
        <w:t>, 1998, pp. 1–352.</w:t>
      </w:r>
    </w:p>
    <w:p w14:paraId="3DBC86A2"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5]</w:t>
      </w:r>
      <w:r w:rsidRPr="0004087D">
        <w:rPr>
          <w:rFonts w:cs="Times New Roman"/>
          <w:noProof/>
          <w:szCs w:val="24"/>
        </w:rPr>
        <w:tab/>
        <w:t xml:space="preserve">W. J. M. Probert </w:t>
      </w:r>
      <w:r w:rsidRPr="0004087D">
        <w:rPr>
          <w:rFonts w:cs="Times New Roman"/>
          <w:i/>
          <w:iCs/>
          <w:noProof/>
          <w:szCs w:val="24"/>
        </w:rPr>
        <w:t>et al.</w:t>
      </w:r>
      <w:r w:rsidRPr="0004087D">
        <w:rPr>
          <w:rFonts w:cs="Times New Roman"/>
          <w:noProof/>
          <w:szCs w:val="24"/>
        </w:rPr>
        <w:t xml:space="preserve">, “Context matters: using reinforcement learning to develop human-readable, state-dependent outbreak response policies,” </w:t>
      </w:r>
      <w:r w:rsidRPr="0004087D">
        <w:rPr>
          <w:rFonts w:cs="Times New Roman"/>
          <w:i/>
          <w:iCs/>
          <w:noProof/>
          <w:szCs w:val="24"/>
        </w:rPr>
        <w:t>Philos. Trans. R. Soc. B Biol. Sci.</w:t>
      </w:r>
      <w:r w:rsidRPr="0004087D">
        <w:rPr>
          <w:rFonts w:cs="Times New Roman"/>
          <w:noProof/>
          <w:szCs w:val="24"/>
        </w:rPr>
        <w:t>, vol. 374, no. 1776, p. 20180277, Jul. 2019.</w:t>
      </w:r>
    </w:p>
    <w:p w14:paraId="0485BD89"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6]</w:t>
      </w:r>
      <w:r w:rsidRPr="0004087D">
        <w:rPr>
          <w:rFonts w:cs="Times New Roman"/>
          <w:noProof/>
          <w:szCs w:val="24"/>
        </w:rPr>
        <w:tab/>
        <w:t xml:space="preserve">L. Simonsen, J. R. Gog, D. Olson, and C. Viboud, “Infectious disease surveillance in the big data era: Towards faster and locally relevant systems,” </w:t>
      </w:r>
      <w:r w:rsidRPr="0004087D">
        <w:rPr>
          <w:rFonts w:cs="Times New Roman"/>
          <w:i/>
          <w:iCs/>
          <w:noProof/>
          <w:szCs w:val="24"/>
        </w:rPr>
        <w:t>J. Infect. Dis.</w:t>
      </w:r>
      <w:r w:rsidRPr="0004087D">
        <w:rPr>
          <w:rFonts w:cs="Times New Roman"/>
          <w:noProof/>
          <w:szCs w:val="24"/>
        </w:rPr>
        <w:t>, vol. 214, no. Suppl 4, pp. S380–S385, 2016.</w:t>
      </w:r>
    </w:p>
    <w:p w14:paraId="19C4EB97"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7]</w:t>
      </w:r>
      <w:r w:rsidRPr="0004087D">
        <w:rPr>
          <w:rFonts w:cs="Times New Roman"/>
          <w:noProof/>
          <w:szCs w:val="24"/>
        </w:rPr>
        <w:tab/>
        <w:t xml:space="preserve">P. Leung and L. T. Tran, “Predicting shrimp disease occurrence: artificial neural networks vs. logistic regression,” </w:t>
      </w:r>
      <w:r w:rsidRPr="0004087D">
        <w:rPr>
          <w:rFonts w:cs="Times New Roman"/>
          <w:i/>
          <w:iCs/>
          <w:noProof/>
          <w:szCs w:val="24"/>
        </w:rPr>
        <w:t>Aquaculture</w:t>
      </w:r>
      <w:r w:rsidRPr="0004087D">
        <w:rPr>
          <w:rFonts w:cs="Times New Roman"/>
          <w:noProof/>
          <w:szCs w:val="24"/>
        </w:rPr>
        <w:t>, vol. 187, no. 1–2, pp. 35–49, Jul. 2000.</w:t>
      </w:r>
    </w:p>
    <w:p w14:paraId="328EC9E3"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8]</w:t>
      </w:r>
      <w:r w:rsidRPr="0004087D">
        <w:rPr>
          <w:rFonts w:cs="Times New Roman"/>
          <w:noProof/>
          <w:szCs w:val="24"/>
        </w:rPr>
        <w:tab/>
        <w:t xml:space="preserve">K. T. D. Eames and M. J. Keeling, “Contact tracing and disease control,” </w:t>
      </w:r>
      <w:r w:rsidRPr="0004087D">
        <w:rPr>
          <w:rFonts w:cs="Times New Roman"/>
          <w:i/>
          <w:iCs/>
          <w:noProof/>
          <w:szCs w:val="24"/>
        </w:rPr>
        <w:t>Proc. R. Soc. B Biol. Sci.</w:t>
      </w:r>
      <w:r w:rsidRPr="0004087D">
        <w:rPr>
          <w:rFonts w:cs="Times New Roman"/>
          <w:noProof/>
          <w:szCs w:val="24"/>
        </w:rPr>
        <w:t>, vol. 270, no. 1533, pp. 2565–2571, 2003.</w:t>
      </w:r>
    </w:p>
    <w:p w14:paraId="2AE3CEA0"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9]</w:t>
      </w:r>
      <w:r w:rsidRPr="0004087D">
        <w:rPr>
          <w:rFonts w:cs="Times New Roman"/>
          <w:noProof/>
          <w:szCs w:val="24"/>
        </w:rPr>
        <w:tab/>
        <w:t xml:space="preserve">R. Patel, I. M. Longini, and M. E. Halloran, “Finding optimal vaccination strategies for pandemic influenza using genetic algorithms,” </w:t>
      </w:r>
      <w:r w:rsidRPr="0004087D">
        <w:rPr>
          <w:rFonts w:cs="Times New Roman"/>
          <w:i/>
          <w:iCs/>
          <w:noProof/>
          <w:szCs w:val="24"/>
        </w:rPr>
        <w:t>J. Theor. Biol.</w:t>
      </w:r>
      <w:r w:rsidRPr="0004087D">
        <w:rPr>
          <w:rFonts w:cs="Times New Roman"/>
          <w:noProof/>
          <w:szCs w:val="24"/>
        </w:rPr>
        <w:t>, vol. 234, no. 2, pp. 201–212, 2005.</w:t>
      </w:r>
    </w:p>
    <w:p w14:paraId="007A9CB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0]</w:t>
      </w:r>
      <w:r w:rsidRPr="0004087D">
        <w:rPr>
          <w:rFonts w:cs="Times New Roman"/>
          <w:noProof/>
          <w:szCs w:val="24"/>
        </w:rPr>
        <w:tab/>
        <w:t xml:space="preserve">P. Libin </w:t>
      </w:r>
      <w:r w:rsidRPr="0004087D">
        <w:rPr>
          <w:rFonts w:cs="Times New Roman"/>
          <w:i/>
          <w:iCs/>
          <w:noProof/>
          <w:szCs w:val="24"/>
        </w:rPr>
        <w:t>et al.</w:t>
      </w:r>
      <w:r w:rsidRPr="0004087D">
        <w:rPr>
          <w:rFonts w:cs="Times New Roman"/>
          <w:noProof/>
          <w:szCs w:val="24"/>
        </w:rPr>
        <w:t xml:space="preserve">, </w:t>
      </w:r>
      <w:r w:rsidRPr="0004087D">
        <w:rPr>
          <w:rFonts w:cs="Times New Roman"/>
          <w:i/>
          <w:iCs/>
          <w:noProof/>
          <w:szCs w:val="24"/>
        </w:rPr>
        <w:t>Machine Learning and Knowledge Discovery in Databases</w:t>
      </w:r>
      <w:r w:rsidRPr="0004087D">
        <w:rPr>
          <w:rFonts w:cs="Times New Roman"/>
          <w:noProof/>
          <w:szCs w:val="24"/>
        </w:rPr>
        <w:t>, vol. 11053, no. June. Cham: Springer International Publishing, 2019.</w:t>
      </w:r>
    </w:p>
    <w:p w14:paraId="7ADA714A"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1]</w:t>
      </w:r>
      <w:r w:rsidRPr="0004087D">
        <w:rPr>
          <w:rFonts w:cs="Times New Roman"/>
          <w:noProof/>
          <w:szCs w:val="24"/>
        </w:rPr>
        <w:tab/>
        <w:t>T. Alamo, D. G. Reina, and P. Millán, “Data-Driven Methods to Monitor, Model, Forecast and Control Covid-19 Pandemic: Leveraging Data Science, Epidemiology and Control Theory,” pp. 1–65, Jun. 2020.</w:t>
      </w:r>
    </w:p>
    <w:p w14:paraId="2939242A"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2]</w:t>
      </w:r>
      <w:r w:rsidRPr="0004087D">
        <w:rPr>
          <w:rFonts w:cs="Times New Roman"/>
          <w:noProof/>
          <w:szCs w:val="24"/>
        </w:rPr>
        <w:tab/>
        <w:t>K. Zhang, Z. Yang, and T. Başar, “Multi-Agent Reinforcement Learning: A Selective Overview of Theories and Algorithms,” pp. 1–72, Nov. 2019.</w:t>
      </w:r>
    </w:p>
    <w:p w14:paraId="102D1D14"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3]</w:t>
      </w:r>
      <w:r w:rsidRPr="0004087D">
        <w:rPr>
          <w:rFonts w:cs="Times New Roman"/>
          <w:noProof/>
          <w:szCs w:val="24"/>
        </w:rPr>
        <w:tab/>
        <w:t xml:space="preserve">OpenAI </w:t>
      </w:r>
      <w:r w:rsidRPr="0004087D">
        <w:rPr>
          <w:rFonts w:cs="Times New Roman"/>
          <w:i/>
          <w:iCs/>
          <w:noProof/>
          <w:szCs w:val="24"/>
        </w:rPr>
        <w:t>et al.</w:t>
      </w:r>
      <w:r w:rsidRPr="0004087D">
        <w:rPr>
          <w:rFonts w:cs="Times New Roman"/>
          <w:noProof/>
          <w:szCs w:val="24"/>
        </w:rPr>
        <w:t>, “Dota 2 with Large Scale Deep Reinforcement Learning,” Dec. 2019.</w:t>
      </w:r>
    </w:p>
    <w:p w14:paraId="2DC13620"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4]</w:t>
      </w:r>
      <w:r w:rsidRPr="0004087D">
        <w:rPr>
          <w:rFonts w:cs="Times New Roman"/>
          <w:noProof/>
          <w:szCs w:val="24"/>
        </w:rPr>
        <w:tab/>
        <w:t xml:space="preserve">L. Busoniu, R. Babuska, and B. De Schutter, “A Comprehensive Survey of Multiagent Reinforcement Learning,” </w:t>
      </w:r>
      <w:r w:rsidRPr="0004087D">
        <w:rPr>
          <w:rFonts w:cs="Times New Roman"/>
          <w:i/>
          <w:iCs/>
          <w:noProof/>
          <w:szCs w:val="24"/>
        </w:rPr>
        <w:t>IEEE Trans. Syst. Man, Cybern. Part C (Applications Rev.</w:t>
      </w:r>
      <w:r w:rsidRPr="0004087D">
        <w:rPr>
          <w:rFonts w:cs="Times New Roman"/>
          <w:noProof/>
          <w:szCs w:val="24"/>
        </w:rPr>
        <w:t>, vol. 38, no. 2, pp. 156–172, Mar. 2008.</w:t>
      </w:r>
    </w:p>
    <w:p w14:paraId="6846236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5]</w:t>
      </w:r>
      <w:r w:rsidRPr="0004087D">
        <w:rPr>
          <w:rFonts w:cs="Times New Roman"/>
          <w:noProof/>
          <w:szCs w:val="24"/>
        </w:rPr>
        <w:tab/>
        <w:t xml:space="preserve">J. Z. Leibo, V. Zambaldi, M. Lanctot, J. Marecki, and T. Graepel, “Multi-agent reinforcement learning in sequential social dilemmas,” </w:t>
      </w:r>
      <w:r w:rsidRPr="0004087D">
        <w:rPr>
          <w:rFonts w:cs="Times New Roman"/>
          <w:i/>
          <w:iCs/>
          <w:noProof/>
          <w:szCs w:val="24"/>
        </w:rPr>
        <w:t>Proc. Int. Jt. Conf. Auton. Agents Multiagent Syst. AAMAS</w:t>
      </w:r>
      <w:r w:rsidRPr="0004087D">
        <w:rPr>
          <w:rFonts w:cs="Times New Roman"/>
          <w:noProof/>
          <w:szCs w:val="24"/>
        </w:rPr>
        <w:t>, vol. 1, pp. 464–473, 2017.</w:t>
      </w:r>
    </w:p>
    <w:p w14:paraId="65C8B540"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6]</w:t>
      </w:r>
      <w:r w:rsidRPr="0004087D">
        <w:rPr>
          <w:rFonts w:cs="Times New Roman"/>
          <w:noProof/>
          <w:szCs w:val="24"/>
        </w:rPr>
        <w:tab/>
        <w:t xml:space="preserve">J. W. Lee, J. Park, J. O, J. Lee, and E. Hong, “A multiagent approach to Q-learning for daily stock trading,” </w:t>
      </w:r>
      <w:r w:rsidRPr="0004087D">
        <w:rPr>
          <w:rFonts w:cs="Times New Roman"/>
          <w:i/>
          <w:iCs/>
          <w:noProof/>
          <w:szCs w:val="24"/>
        </w:rPr>
        <w:t>IEEE Trans. Syst. Man, Cybern. Part ASystems Humans</w:t>
      </w:r>
      <w:r w:rsidRPr="0004087D">
        <w:rPr>
          <w:rFonts w:cs="Times New Roman"/>
          <w:noProof/>
          <w:szCs w:val="24"/>
        </w:rPr>
        <w:t>, vol. 37, no. 6, pp. 864–877, 2007.</w:t>
      </w:r>
    </w:p>
    <w:p w14:paraId="5FDE571A"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7]</w:t>
      </w:r>
      <w:r w:rsidRPr="0004087D">
        <w:rPr>
          <w:rFonts w:cs="Times New Roman"/>
          <w:noProof/>
          <w:szCs w:val="24"/>
        </w:rPr>
        <w:tab/>
        <w:t xml:space="preserve">S. Padakandla, P. K. J, and S. Bhatnagar, “Reinforcement Learning in Non-Stationary Environments,” </w:t>
      </w:r>
      <w:r w:rsidRPr="0004087D">
        <w:rPr>
          <w:rFonts w:cs="Times New Roman"/>
          <w:i/>
          <w:iCs/>
          <w:noProof/>
          <w:szCs w:val="24"/>
        </w:rPr>
        <w:t>Appl. Intell.</w:t>
      </w:r>
      <w:r w:rsidRPr="0004087D">
        <w:rPr>
          <w:rFonts w:cs="Times New Roman"/>
          <w:noProof/>
          <w:szCs w:val="24"/>
        </w:rPr>
        <w:t>, May 2019.</w:t>
      </w:r>
    </w:p>
    <w:p w14:paraId="6FC06E23"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8]</w:t>
      </w:r>
      <w:r w:rsidRPr="0004087D">
        <w:rPr>
          <w:rFonts w:cs="Times New Roman"/>
          <w:noProof/>
          <w:szCs w:val="24"/>
        </w:rPr>
        <w:tab/>
        <w:t xml:space="preserve">P. Hernandez-Leal, B. Kartal, and M. E. Taylor, “A Survey and Critique of Multiagent Deep Reinforcement Learning,” </w:t>
      </w:r>
      <w:r w:rsidRPr="0004087D">
        <w:rPr>
          <w:rFonts w:cs="Times New Roman"/>
          <w:i/>
          <w:iCs/>
          <w:noProof/>
          <w:szCs w:val="24"/>
        </w:rPr>
        <w:t>Auton. Agent. Multi. Agent. Syst.</w:t>
      </w:r>
      <w:r w:rsidRPr="0004087D">
        <w:rPr>
          <w:rFonts w:cs="Times New Roman"/>
          <w:noProof/>
          <w:szCs w:val="24"/>
        </w:rPr>
        <w:t>, vol. 33, no. 6, pp. 750–797, Oct. 2018.</w:t>
      </w:r>
    </w:p>
    <w:p w14:paraId="444E31EC"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9]</w:t>
      </w:r>
      <w:r w:rsidRPr="0004087D">
        <w:rPr>
          <w:rFonts w:cs="Times New Roman"/>
          <w:noProof/>
          <w:szCs w:val="24"/>
        </w:rPr>
        <w:tab/>
        <w:t xml:space="preserve">L. Panait and S. Luke, “Cooperative Multi-Agent Learning: The State of the Art,” </w:t>
      </w:r>
      <w:r w:rsidRPr="0004087D">
        <w:rPr>
          <w:rFonts w:cs="Times New Roman"/>
          <w:i/>
          <w:iCs/>
          <w:noProof/>
          <w:szCs w:val="24"/>
        </w:rPr>
        <w:t>Auton. Agent. Multi. Agent. Syst.</w:t>
      </w:r>
      <w:r w:rsidRPr="0004087D">
        <w:rPr>
          <w:rFonts w:cs="Times New Roman"/>
          <w:noProof/>
          <w:szCs w:val="24"/>
        </w:rPr>
        <w:t>, vol. 11, no. 3, pp. 387–434, Nov. 2005.</w:t>
      </w:r>
    </w:p>
    <w:p w14:paraId="06DDF24B"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0]</w:t>
      </w:r>
      <w:r w:rsidRPr="0004087D">
        <w:rPr>
          <w:rFonts w:cs="Times New Roman"/>
          <w:noProof/>
          <w:szCs w:val="24"/>
        </w:rPr>
        <w:tab/>
        <w:t xml:space="preserve">R. F. Denison and K. Muller, “The evolution of cooperation,” </w:t>
      </w:r>
      <w:r w:rsidRPr="0004087D">
        <w:rPr>
          <w:rFonts w:cs="Times New Roman"/>
          <w:i/>
          <w:iCs/>
          <w:noProof/>
          <w:szCs w:val="24"/>
        </w:rPr>
        <w:t>Scientist</w:t>
      </w:r>
      <w:r w:rsidRPr="0004087D">
        <w:rPr>
          <w:rFonts w:cs="Times New Roman"/>
          <w:noProof/>
          <w:szCs w:val="24"/>
        </w:rPr>
        <w:t>, vol. 30, no. 1, 2016.</w:t>
      </w:r>
    </w:p>
    <w:p w14:paraId="0BA4ECA2"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1]</w:t>
      </w:r>
      <w:r w:rsidRPr="0004087D">
        <w:rPr>
          <w:rFonts w:cs="Times New Roman"/>
          <w:noProof/>
          <w:szCs w:val="24"/>
        </w:rPr>
        <w:tab/>
        <w:t xml:space="preserve">P. Stone and M. Veloso, “Multiagent Systems : A Survey from a Machine Learning Perspective 1 Introduction 2 Multiagent Systems,” </w:t>
      </w:r>
      <w:r w:rsidRPr="0004087D">
        <w:rPr>
          <w:rFonts w:cs="Times New Roman"/>
          <w:i/>
          <w:iCs/>
          <w:noProof/>
          <w:szCs w:val="24"/>
        </w:rPr>
        <w:t>Auton. Robots</w:t>
      </w:r>
      <w:r w:rsidRPr="0004087D">
        <w:rPr>
          <w:rFonts w:cs="Times New Roman"/>
          <w:noProof/>
          <w:szCs w:val="24"/>
        </w:rPr>
        <w:t xml:space="preserve">, vol. 8, no. 3, pp. </w:t>
      </w:r>
      <w:r w:rsidRPr="0004087D">
        <w:rPr>
          <w:rFonts w:cs="Times New Roman"/>
          <w:noProof/>
          <w:szCs w:val="24"/>
        </w:rPr>
        <w:lastRenderedPageBreak/>
        <w:t>345–383, 1997.</w:t>
      </w:r>
    </w:p>
    <w:p w14:paraId="5116BDF8"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2]</w:t>
      </w:r>
      <w:r w:rsidRPr="0004087D">
        <w:rPr>
          <w:rFonts w:cs="Times New Roman"/>
          <w:noProof/>
          <w:szCs w:val="24"/>
        </w:rPr>
        <w:tab/>
        <w:t xml:space="preserve">E. H. Durfee, V. R. Lesser, and D. D. Corkill, “Coherent Cooperation Among Communicating Problem Solvers,” </w:t>
      </w:r>
      <w:r w:rsidRPr="0004087D">
        <w:rPr>
          <w:rFonts w:cs="Times New Roman"/>
          <w:i/>
          <w:iCs/>
          <w:noProof/>
          <w:szCs w:val="24"/>
        </w:rPr>
        <w:t>IEEE Trans. Comput.</w:t>
      </w:r>
      <w:r w:rsidRPr="0004087D">
        <w:rPr>
          <w:rFonts w:cs="Times New Roman"/>
          <w:noProof/>
          <w:szCs w:val="24"/>
        </w:rPr>
        <w:t>, vol. C–36, no. 11, pp. 1275–1291, Nov. 1987.</w:t>
      </w:r>
    </w:p>
    <w:p w14:paraId="7082B8FE"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3]</w:t>
      </w:r>
      <w:r w:rsidRPr="0004087D">
        <w:rPr>
          <w:rFonts w:cs="Times New Roman"/>
          <w:noProof/>
          <w:szCs w:val="24"/>
        </w:rPr>
        <w:tab/>
        <w:t xml:space="preserve">D. Silver, G. Lever, N. Heess, T. Degris, D. Wierstra, and M. Riedmiller, “Deterministic policy gradient algorithms,” </w:t>
      </w:r>
      <w:r w:rsidRPr="0004087D">
        <w:rPr>
          <w:rFonts w:cs="Times New Roman"/>
          <w:i/>
          <w:iCs/>
          <w:noProof/>
          <w:szCs w:val="24"/>
        </w:rPr>
        <w:t>31st Int. Conf. Mach. Learn. ICML 2014</w:t>
      </w:r>
      <w:r w:rsidRPr="0004087D">
        <w:rPr>
          <w:rFonts w:cs="Times New Roman"/>
          <w:noProof/>
          <w:szCs w:val="24"/>
        </w:rPr>
        <w:t>, vol. 1, pp. 605–619, 2014.</w:t>
      </w:r>
    </w:p>
    <w:p w14:paraId="61FFE9AC"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4]</w:t>
      </w:r>
      <w:r w:rsidRPr="0004087D">
        <w:rPr>
          <w:rFonts w:cs="Times New Roman"/>
          <w:noProof/>
          <w:szCs w:val="24"/>
        </w:rPr>
        <w:tab/>
        <w:t xml:space="preserve">T. Haarnoja, A. Zhou, P. Abbeel, and S. Levine, “Soft Actor-Critic: Off-Policy Maximum Entropy Deep Reinforcement Learning with a Stochastic Actor,” </w:t>
      </w:r>
      <w:r w:rsidRPr="0004087D">
        <w:rPr>
          <w:rFonts w:cs="Times New Roman"/>
          <w:i/>
          <w:iCs/>
          <w:noProof/>
          <w:szCs w:val="24"/>
        </w:rPr>
        <w:t>35th Int. Conf. Mach. Learn. ICML 2018</w:t>
      </w:r>
      <w:r w:rsidRPr="0004087D">
        <w:rPr>
          <w:rFonts w:cs="Times New Roman"/>
          <w:noProof/>
          <w:szCs w:val="24"/>
        </w:rPr>
        <w:t>, vol. 5, pp. 2976–2989, Jan. 2018.</w:t>
      </w:r>
    </w:p>
    <w:p w14:paraId="31B46000"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5]</w:t>
      </w:r>
      <w:r w:rsidRPr="0004087D">
        <w:rPr>
          <w:rFonts w:cs="Times New Roman"/>
          <w:noProof/>
          <w:szCs w:val="24"/>
        </w:rPr>
        <w:tab/>
        <w:t xml:space="preserve">T. Haarnoja </w:t>
      </w:r>
      <w:r w:rsidRPr="0004087D">
        <w:rPr>
          <w:rFonts w:cs="Times New Roman"/>
          <w:i/>
          <w:iCs/>
          <w:noProof/>
          <w:szCs w:val="24"/>
        </w:rPr>
        <w:t>et al.</w:t>
      </w:r>
      <w:r w:rsidRPr="0004087D">
        <w:rPr>
          <w:rFonts w:cs="Times New Roman"/>
          <w:noProof/>
          <w:szCs w:val="24"/>
        </w:rPr>
        <w:t>, “Soft Actor-Critic Algorithms and Applications,” 2018.</w:t>
      </w:r>
    </w:p>
    <w:p w14:paraId="6FD3A4C8"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6]</w:t>
      </w:r>
      <w:r w:rsidRPr="0004087D">
        <w:rPr>
          <w:rFonts w:cs="Times New Roman"/>
          <w:noProof/>
          <w:szCs w:val="24"/>
        </w:rPr>
        <w:tab/>
        <w:t>J. Schulman, F. Wolski, P. Dhariwal, A. Radford, and O. Klimov, “Proximal Policy Optimization Algorithms,” pp. 1–12, Jul. 2017.</w:t>
      </w:r>
    </w:p>
    <w:p w14:paraId="2565831F"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7]</w:t>
      </w:r>
      <w:r w:rsidRPr="0004087D">
        <w:rPr>
          <w:rFonts w:cs="Times New Roman"/>
          <w:noProof/>
          <w:szCs w:val="24"/>
        </w:rPr>
        <w:tab/>
        <w:t xml:space="preserve">M. Johnson, K. Hofmann, T. Hutton, and D. Bignell, “The malmo platform for artificial intelligence experimentation,” </w:t>
      </w:r>
      <w:r w:rsidRPr="0004087D">
        <w:rPr>
          <w:rFonts w:cs="Times New Roman"/>
          <w:i/>
          <w:iCs/>
          <w:noProof/>
          <w:szCs w:val="24"/>
        </w:rPr>
        <w:t>IJCAI Int. Jt. Conf. Artif. Intell.</w:t>
      </w:r>
      <w:r w:rsidRPr="0004087D">
        <w:rPr>
          <w:rFonts w:cs="Times New Roman"/>
          <w:noProof/>
          <w:szCs w:val="24"/>
        </w:rPr>
        <w:t>, vol. 2016-January, pp. 4246–4247, 2016.</w:t>
      </w:r>
    </w:p>
    <w:p w14:paraId="4263F67B"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8]</w:t>
      </w:r>
      <w:r w:rsidRPr="0004087D">
        <w:rPr>
          <w:rFonts w:cs="Times New Roman"/>
          <w:noProof/>
          <w:szCs w:val="24"/>
        </w:rPr>
        <w:tab/>
        <w:t xml:space="preserve">M. G. Bellemare, Y. Naddaf, J. Veness, and M. Bowling, “The Arcade Learning Environment: An Evaluation Platform for General Agents,” </w:t>
      </w:r>
      <w:r w:rsidRPr="0004087D">
        <w:rPr>
          <w:rFonts w:cs="Times New Roman"/>
          <w:i/>
          <w:iCs/>
          <w:noProof/>
          <w:szCs w:val="24"/>
        </w:rPr>
        <w:t>J. Artif. Intell. Res.</w:t>
      </w:r>
      <w:r w:rsidRPr="0004087D">
        <w:rPr>
          <w:rFonts w:cs="Times New Roman"/>
          <w:noProof/>
          <w:szCs w:val="24"/>
        </w:rPr>
        <w:t>, vol. 47, pp. 253–279, Jul. 2012.</w:t>
      </w:r>
    </w:p>
    <w:p w14:paraId="0FF3ABB2"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9]</w:t>
      </w:r>
      <w:r w:rsidRPr="0004087D">
        <w:rPr>
          <w:rFonts w:cs="Times New Roman"/>
          <w:noProof/>
          <w:szCs w:val="24"/>
        </w:rPr>
        <w:tab/>
        <w:t xml:space="preserve">G. Brockman </w:t>
      </w:r>
      <w:r w:rsidRPr="0004087D">
        <w:rPr>
          <w:rFonts w:cs="Times New Roman"/>
          <w:i/>
          <w:iCs/>
          <w:noProof/>
          <w:szCs w:val="24"/>
        </w:rPr>
        <w:t>et al.</w:t>
      </w:r>
      <w:r w:rsidRPr="0004087D">
        <w:rPr>
          <w:rFonts w:cs="Times New Roman"/>
          <w:noProof/>
          <w:szCs w:val="24"/>
        </w:rPr>
        <w:t>, “OpenAI Gym,” pp. 1–4, Jun. 2016.</w:t>
      </w:r>
    </w:p>
    <w:p w14:paraId="120E8B6E"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40]</w:t>
      </w:r>
      <w:r w:rsidRPr="0004087D">
        <w:rPr>
          <w:rFonts w:cs="Times New Roman"/>
          <w:noProof/>
          <w:szCs w:val="24"/>
        </w:rPr>
        <w:tab/>
        <w:t xml:space="preserve">Y. Song </w:t>
      </w:r>
      <w:r w:rsidRPr="0004087D">
        <w:rPr>
          <w:rFonts w:cs="Times New Roman"/>
          <w:i/>
          <w:iCs/>
          <w:noProof/>
          <w:szCs w:val="24"/>
        </w:rPr>
        <w:t>et al.</w:t>
      </w:r>
      <w:r w:rsidRPr="0004087D">
        <w:rPr>
          <w:rFonts w:cs="Times New Roman"/>
          <w:noProof/>
          <w:szCs w:val="24"/>
        </w:rPr>
        <w:t>, “Arena: A General Evaluation Platform and Building Toolkit for Multi-Agent Intelligence,” no. 1, May 2019.</w:t>
      </w:r>
    </w:p>
    <w:p w14:paraId="5307C48A"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41]</w:t>
      </w:r>
      <w:r w:rsidRPr="0004087D">
        <w:rPr>
          <w:rFonts w:cs="Times New Roman"/>
          <w:noProof/>
          <w:szCs w:val="24"/>
        </w:rPr>
        <w:tab/>
        <w:t xml:space="preserve">A. Juliani </w:t>
      </w:r>
      <w:r w:rsidRPr="0004087D">
        <w:rPr>
          <w:rFonts w:cs="Times New Roman"/>
          <w:i/>
          <w:iCs/>
          <w:noProof/>
          <w:szCs w:val="24"/>
        </w:rPr>
        <w:t>et al.</w:t>
      </w:r>
      <w:r w:rsidRPr="0004087D">
        <w:rPr>
          <w:rFonts w:cs="Times New Roman"/>
          <w:noProof/>
          <w:szCs w:val="24"/>
        </w:rPr>
        <w:t>, “Unity: A General Platform for Intelligent Agents,” pp. 1–28, Sep. 2018.</w:t>
      </w:r>
    </w:p>
    <w:p w14:paraId="6C0BCA3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42]</w:t>
      </w:r>
      <w:r w:rsidRPr="0004087D">
        <w:rPr>
          <w:rFonts w:cs="Times New Roman"/>
          <w:noProof/>
          <w:szCs w:val="24"/>
        </w:rPr>
        <w:tab/>
        <w:t xml:space="preserve">D. Pathak, P. Agrawal, A. A. Efros, and T. Darrell, “Curiosity-Driven Exploration by Self-Supervised Prediction,” in </w:t>
      </w:r>
      <w:r w:rsidRPr="0004087D">
        <w:rPr>
          <w:rFonts w:cs="Times New Roman"/>
          <w:i/>
          <w:iCs/>
          <w:noProof/>
          <w:szCs w:val="24"/>
        </w:rPr>
        <w:t>2017 IEEE Conference on Computer Vision and Pattern Recognition Workshops (CVPRW)</w:t>
      </w:r>
      <w:r w:rsidRPr="0004087D">
        <w:rPr>
          <w:rFonts w:cs="Times New Roman"/>
          <w:noProof/>
          <w:szCs w:val="24"/>
        </w:rPr>
        <w:t>, 2017, vol. 2017-July, pp. 488–489.</w:t>
      </w:r>
    </w:p>
    <w:p w14:paraId="1B59388F"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43]</w:t>
      </w:r>
      <w:r w:rsidRPr="0004087D">
        <w:rPr>
          <w:rFonts w:cs="Times New Roman"/>
          <w:noProof/>
          <w:szCs w:val="24"/>
        </w:rPr>
        <w:tab/>
        <w:t>S. Narvekar, B. Peng, M. Leonetti, J. Sinapov, M. E. Taylor, and P. Stone, “Curriculum Learning for Reinforcement Learning Domains: A Framework and Survey,” pp. 1–47, 2020.</w:t>
      </w:r>
    </w:p>
    <w:p w14:paraId="48DB8F9B" w14:textId="77777777" w:rsidR="0004087D" w:rsidRPr="0004087D" w:rsidRDefault="0004087D" w:rsidP="0004087D">
      <w:pPr>
        <w:widowControl w:val="0"/>
        <w:autoSpaceDE w:val="0"/>
        <w:autoSpaceDN w:val="0"/>
        <w:adjustRightInd w:val="0"/>
        <w:spacing w:line="240" w:lineRule="auto"/>
        <w:ind w:left="640" w:hanging="640"/>
        <w:rPr>
          <w:rFonts w:cs="Times New Roman"/>
          <w:noProof/>
        </w:rPr>
      </w:pPr>
      <w:r w:rsidRPr="0004087D">
        <w:rPr>
          <w:rFonts w:cs="Times New Roman"/>
          <w:noProof/>
          <w:szCs w:val="24"/>
        </w:rPr>
        <w:t>[44]</w:t>
      </w:r>
      <w:r w:rsidRPr="0004087D">
        <w:rPr>
          <w:rFonts w:cs="Times New Roman"/>
          <w:noProof/>
          <w:szCs w:val="24"/>
        </w:rPr>
        <w:tab/>
        <w:t xml:space="preserve">S. Ioffe and C. Szegedy, “Batch Normalization: Accelerating Deep Network Training by Reducing Internal Covariate Shift,” </w:t>
      </w:r>
      <w:r w:rsidRPr="0004087D">
        <w:rPr>
          <w:rFonts w:cs="Times New Roman"/>
          <w:i/>
          <w:iCs/>
          <w:noProof/>
          <w:szCs w:val="24"/>
        </w:rPr>
        <w:t>32nd Int. Conf. Mach. Learn. ICML 2015</w:t>
      </w:r>
      <w:r w:rsidRPr="0004087D">
        <w:rPr>
          <w:rFonts w:cs="Times New Roman"/>
          <w:noProof/>
          <w:szCs w:val="24"/>
        </w:rPr>
        <w:t>, vol. 1, pp. 448–456, Feb. 2015.</w:t>
      </w:r>
    </w:p>
    <w:p w14:paraId="5C9DA974" w14:textId="516377D3" w:rsidR="00F5774A" w:rsidRPr="00F5774A" w:rsidRDefault="00F5774A" w:rsidP="00F5774A">
      <w:r>
        <w:fldChar w:fldCharType="end"/>
      </w:r>
    </w:p>
    <w:p w14:paraId="45AE8535" w14:textId="77777777" w:rsidR="005D4C3B" w:rsidRDefault="00AF649B" w:rsidP="005D4C3B">
      <w:pPr>
        <w:pStyle w:val="Heading1"/>
      </w:pPr>
      <w:bookmarkStart w:id="36" w:name="_Toc49859328"/>
      <w:r w:rsidRPr="00766664">
        <w:t>Appendix</w:t>
      </w:r>
      <w:bookmarkEnd w:id="36"/>
    </w:p>
    <w:p w14:paraId="1DB15C88" w14:textId="65E96402" w:rsidR="005D4C3B" w:rsidRDefault="005D4C3B" w:rsidP="005D4C3B">
      <w:r w:rsidRPr="005D4C3B">
        <w:t xml:space="preserve"> </w:t>
      </w:r>
      <w:r>
        <w:t xml:space="preserve">Social Distancing – </w:t>
      </w:r>
      <w:proofErr w:type="spellStart"/>
      <w:r>
        <w:t>Hayvanlarda</w:t>
      </w:r>
      <w:proofErr w:type="spellEnd"/>
      <w:r>
        <w:t xml:space="preserve"> da var, </w:t>
      </w:r>
      <w:proofErr w:type="spellStart"/>
      <w:r>
        <w:t>psikolojide</w:t>
      </w:r>
      <w:proofErr w:type="spellEnd"/>
      <w:r>
        <w:t xml:space="preserve"> </w:t>
      </w:r>
      <w:proofErr w:type="spellStart"/>
      <w:r>
        <w:t>mantıklı</w:t>
      </w:r>
      <w:proofErr w:type="spellEnd"/>
    </w:p>
    <w:p w14:paraId="38379F27" w14:textId="77777777" w:rsidR="005D4C3B" w:rsidRPr="00E22550" w:rsidRDefault="005D4C3B" w:rsidP="005D4C3B">
      <w:proofErr w:type="spellStart"/>
      <w:r>
        <w:t>Niye</w:t>
      </w:r>
      <w:proofErr w:type="spellEnd"/>
      <w:r>
        <w:t xml:space="preserve"> flocking </w:t>
      </w:r>
      <w:proofErr w:type="spellStart"/>
      <w:r>
        <w:t>gibi</w:t>
      </w:r>
      <w:proofErr w:type="spellEnd"/>
      <w:r>
        <w:t xml:space="preserve"> </w:t>
      </w:r>
      <w:proofErr w:type="spellStart"/>
      <w:r>
        <w:t>algoritmalar</w:t>
      </w:r>
      <w:proofErr w:type="spellEnd"/>
      <w:r>
        <w:t xml:space="preserve"> </w:t>
      </w:r>
      <w:proofErr w:type="spellStart"/>
      <w:r>
        <w:t>kullanmıyorum</w:t>
      </w:r>
      <w:proofErr w:type="spellEnd"/>
      <w:r>
        <w:t xml:space="preserve">. – </w:t>
      </w:r>
      <w:proofErr w:type="spellStart"/>
      <w:r>
        <w:t>Aslında</w:t>
      </w:r>
      <w:proofErr w:type="spellEnd"/>
      <w:r>
        <w:t xml:space="preserve"> </w:t>
      </w:r>
      <w:proofErr w:type="spellStart"/>
      <w:r>
        <w:t>burada</w:t>
      </w:r>
      <w:proofErr w:type="spellEnd"/>
      <w:r>
        <w:t xml:space="preserve"> </w:t>
      </w:r>
      <w:proofErr w:type="spellStart"/>
      <w:r>
        <w:t>yine</w:t>
      </w:r>
      <w:proofErr w:type="spellEnd"/>
      <w:r>
        <w:t xml:space="preserve"> agent-based </w:t>
      </w:r>
      <w:proofErr w:type="spellStart"/>
      <w:r>
        <w:t>modellingde</w:t>
      </w:r>
      <w:proofErr w:type="spellEnd"/>
      <w:r>
        <w:t xml:space="preserve"> </w:t>
      </w:r>
      <w:proofErr w:type="spellStart"/>
      <w:r>
        <w:t>AI’ın</w:t>
      </w:r>
      <w:proofErr w:type="spellEnd"/>
      <w:r>
        <w:t xml:space="preserve"> </w:t>
      </w:r>
      <w:proofErr w:type="spellStart"/>
      <w:r>
        <w:t>önemini</w:t>
      </w:r>
      <w:proofErr w:type="spellEnd"/>
      <w:r>
        <w:t xml:space="preserve"> </w:t>
      </w:r>
      <w:proofErr w:type="spellStart"/>
      <w:r>
        <w:t>vurgulamış</w:t>
      </w:r>
      <w:proofErr w:type="spellEnd"/>
      <w:r>
        <w:t xml:space="preserve"> </w:t>
      </w:r>
      <w:proofErr w:type="spellStart"/>
      <w:r>
        <w:t>olucam</w:t>
      </w:r>
      <w:proofErr w:type="spellEnd"/>
      <w:r>
        <w:t>.</w:t>
      </w:r>
    </w:p>
    <w:p w14:paraId="48E17B87" w14:textId="77777777" w:rsidR="005D4C3B" w:rsidRDefault="005D4C3B" w:rsidP="005D4C3B">
      <w:pPr>
        <w:ind w:left="720"/>
        <w:jc w:val="both"/>
      </w:pPr>
    </w:p>
    <w:p w14:paraId="0D4CB427" w14:textId="77777777" w:rsidR="005D4C3B" w:rsidRDefault="005D4C3B" w:rsidP="005D4C3B">
      <w:pPr>
        <w:ind w:firstLine="360"/>
        <w:jc w:val="both"/>
      </w:pPr>
    </w:p>
    <w:p w14:paraId="52A7E1EE" w14:textId="77777777" w:rsidR="005D4C3B" w:rsidRDefault="005D4C3B" w:rsidP="005D4C3B">
      <w:pPr>
        <w:ind w:firstLine="360"/>
        <w:jc w:val="both"/>
      </w:pPr>
    </w:p>
    <w:p w14:paraId="0D935649" w14:textId="77777777" w:rsidR="005D4C3B" w:rsidRDefault="005D4C3B" w:rsidP="005D4C3B">
      <w:pPr>
        <w:ind w:firstLine="360"/>
        <w:jc w:val="both"/>
      </w:pPr>
      <w:r>
        <w:t xml:space="preserve">Social </w:t>
      </w:r>
      <w:proofErr w:type="spellStart"/>
      <w:r>
        <w:t>Distancting</w:t>
      </w:r>
      <w:proofErr w:type="spellEnd"/>
      <w:r>
        <w:t xml:space="preserve"> </w:t>
      </w:r>
      <w:proofErr w:type="spellStart"/>
      <w:r>
        <w:t>hakkında</w:t>
      </w:r>
      <w:proofErr w:type="spellEnd"/>
      <w:r>
        <w:t xml:space="preserve"> </w:t>
      </w:r>
      <w:proofErr w:type="spellStart"/>
      <w:r>
        <w:t>bir</w:t>
      </w:r>
      <w:proofErr w:type="spellEnd"/>
      <w:r>
        <w:t xml:space="preserve"> </w:t>
      </w:r>
      <w:proofErr w:type="spellStart"/>
      <w:r>
        <w:t>şeyler</w:t>
      </w:r>
      <w:proofErr w:type="spellEnd"/>
      <w:r>
        <w:t xml:space="preserve"> -</w:t>
      </w:r>
      <w:proofErr w:type="spellStart"/>
      <w:r>
        <w:t>hayvanlarda</w:t>
      </w:r>
      <w:proofErr w:type="spellEnd"/>
      <w:r>
        <w:t xml:space="preserve"> da </w:t>
      </w:r>
      <w:proofErr w:type="spellStart"/>
      <w:r>
        <w:t>görülüyor</w:t>
      </w:r>
      <w:proofErr w:type="spellEnd"/>
      <w:r>
        <w:t xml:space="preserve">. </w:t>
      </w:r>
      <w:proofErr w:type="spellStart"/>
      <w:r>
        <w:t>Ödül</w:t>
      </w:r>
      <w:proofErr w:type="spellEnd"/>
      <w:r>
        <w:t xml:space="preserve"> </w:t>
      </w:r>
      <w:proofErr w:type="spellStart"/>
      <w:r>
        <w:t>ceza</w:t>
      </w:r>
      <w:proofErr w:type="spellEnd"/>
      <w:r>
        <w:t xml:space="preserve"> </w:t>
      </w:r>
      <w:proofErr w:type="spellStart"/>
      <w:r>
        <w:t>sistemine</w:t>
      </w:r>
      <w:proofErr w:type="spellEnd"/>
      <w:r>
        <w:t xml:space="preserve"> </w:t>
      </w:r>
      <w:proofErr w:type="spellStart"/>
      <w:proofErr w:type="gramStart"/>
      <w:r>
        <w:t>göre</w:t>
      </w:r>
      <w:proofErr w:type="spellEnd"/>
      <w:r>
        <w:t xml:space="preserve">  RL</w:t>
      </w:r>
      <w:proofErr w:type="gramEnd"/>
      <w:r>
        <w:t>.</w:t>
      </w:r>
    </w:p>
    <w:p w14:paraId="6861D46E" w14:textId="77777777" w:rsidR="005D4C3B" w:rsidRPr="00EB6429" w:rsidRDefault="005D4C3B" w:rsidP="005D4C3B">
      <w:pPr>
        <w:jc w:val="both"/>
        <w:rPr>
          <w:lang w:val="tr-TR"/>
        </w:rPr>
      </w:pPr>
    </w:p>
    <w:p w14:paraId="0C1F7CB8" w14:textId="77777777" w:rsidR="005D4C3B" w:rsidRDefault="005D4C3B" w:rsidP="005D4C3B">
      <w:pPr>
        <w:jc w:val="both"/>
      </w:pPr>
      <w:r>
        <w:lastRenderedPageBreak/>
        <w:t xml:space="preserve">Flocking- </w:t>
      </w:r>
      <w:proofErr w:type="spellStart"/>
      <w:r>
        <w:t>gibi</w:t>
      </w:r>
      <w:proofErr w:type="spellEnd"/>
      <w:r>
        <w:t xml:space="preserve"> </w:t>
      </w:r>
      <w:proofErr w:type="spellStart"/>
      <w:r>
        <w:t>başka</w:t>
      </w:r>
      <w:proofErr w:type="spellEnd"/>
      <w:r>
        <w:t xml:space="preserve"> distance </w:t>
      </w:r>
      <w:proofErr w:type="spellStart"/>
      <w:r>
        <w:t>ayarlama</w:t>
      </w:r>
      <w:proofErr w:type="spellEnd"/>
      <w:r>
        <w:t xml:space="preserve"> </w:t>
      </w:r>
      <w:proofErr w:type="spellStart"/>
      <w:r>
        <w:t>algoritmaları</w:t>
      </w:r>
      <w:proofErr w:type="spellEnd"/>
    </w:p>
    <w:p w14:paraId="2F0062E1" w14:textId="77777777" w:rsidR="005D4C3B" w:rsidRDefault="005D4C3B" w:rsidP="005D4C3B">
      <w:pPr>
        <w:jc w:val="both"/>
      </w:pPr>
      <w:r>
        <w:t>Flocking</w:t>
      </w:r>
    </w:p>
    <w:p w14:paraId="3CDE28E1" w14:textId="77777777" w:rsidR="005D4C3B" w:rsidRDefault="005D4C3B" w:rsidP="005D4C3B">
      <w:pPr>
        <w:jc w:val="both"/>
      </w:pPr>
      <w:r>
        <w:t>Early work explored</w:t>
      </w:r>
    </w:p>
    <w:p w14:paraId="31D32318" w14:textId="77777777" w:rsidR="005D4C3B" w:rsidRDefault="005D4C3B" w:rsidP="005D4C3B">
      <w:pPr>
        <w:jc w:val="both"/>
      </w:pPr>
      <w:r>
        <w:t>Was further explored</w:t>
      </w:r>
    </w:p>
    <w:p w14:paraId="0BF62404" w14:textId="77777777" w:rsidR="005D4C3B" w:rsidRDefault="005D4C3B" w:rsidP="005D4C3B">
      <w:pPr>
        <w:jc w:val="both"/>
      </w:pPr>
      <w:r>
        <w:t>More recent work attempted</w:t>
      </w:r>
    </w:p>
    <w:p w14:paraId="7CD06E30" w14:textId="77777777" w:rsidR="005D4C3B" w:rsidRDefault="005D4C3B" w:rsidP="005D4C3B">
      <w:pPr>
        <w:jc w:val="both"/>
      </w:pPr>
      <w:r>
        <w:t xml:space="preserve">Epidemic Simulation -SIR Model RL in </w:t>
      </w:r>
      <w:proofErr w:type="spellStart"/>
      <w:r>
        <w:t>Covid</w:t>
      </w:r>
      <w:proofErr w:type="spellEnd"/>
    </w:p>
    <w:p w14:paraId="0329824F" w14:textId="77777777" w:rsidR="00176D28" w:rsidRDefault="00C57C5C" w:rsidP="00176D28">
      <w:pPr>
        <w:jc w:val="both"/>
      </w:pPr>
      <w:r w:rsidRPr="00C57C5C">
        <w:t xml:space="preserve">The second form of memory is the inclusion of an optional recurrent layer for </w:t>
      </w:r>
      <w:proofErr w:type="spellStart"/>
      <w:r w:rsidRPr="00C57C5C">
        <w:t>th</w:t>
      </w:r>
      <w:proofErr w:type="spellEnd"/>
      <w:r>
        <w:t xml:space="preserve"> </w:t>
      </w:r>
      <w:r w:rsidRPr="00C57C5C">
        <w:t xml:space="preserve">neural network being trained. These Recurrent Neural Networks (RNNs) </w:t>
      </w:r>
      <w:proofErr w:type="gramStart"/>
      <w:r w:rsidRPr="00C57C5C">
        <w:t>have the ability to</w:t>
      </w:r>
      <w:proofErr w:type="gramEnd"/>
      <w:r w:rsidRPr="00C57C5C">
        <w:t xml:space="preserve"> learn to keep track of important information over time in a hidden state.</w:t>
      </w:r>
      <w:r w:rsidR="00176D28" w:rsidRPr="00176D28">
        <w:t xml:space="preserve"> </w:t>
      </w:r>
    </w:p>
    <w:p w14:paraId="7A1F6CED" w14:textId="64D2B9A9" w:rsidR="00176D28" w:rsidRDefault="00176D28" w:rsidP="00176D28">
      <w:pPr>
        <w:jc w:val="both"/>
      </w:pPr>
      <w:proofErr w:type="spellStart"/>
      <w:r>
        <w:t>Tensorboard</w:t>
      </w:r>
      <w:proofErr w:type="spellEnd"/>
      <w:r>
        <w:t xml:space="preserve"> </w:t>
      </w:r>
      <w:proofErr w:type="spellStart"/>
      <w:r>
        <w:t>kullanımından</w:t>
      </w:r>
      <w:proofErr w:type="spellEnd"/>
      <w:r>
        <w:t xml:space="preserve"> </w:t>
      </w:r>
      <w:proofErr w:type="spellStart"/>
      <w:r>
        <w:t>bahset</w:t>
      </w:r>
      <w:proofErr w:type="spellEnd"/>
      <w:r>
        <w:t>. Version Control</w:t>
      </w:r>
    </w:p>
    <w:p w14:paraId="22A2C7CB" w14:textId="77777777" w:rsidR="00176D28" w:rsidRDefault="00176D28" w:rsidP="00176D28">
      <w:pPr>
        <w:jc w:val="both"/>
      </w:pPr>
      <w:r>
        <w:t>Multi-</w:t>
      </w:r>
      <w:proofErr w:type="spellStart"/>
      <w:r>
        <w:t>agentları</w:t>
      </w:r>
      <w:proofErr w:type="spellEnd"/>
      <w:r>
        <w:t xml:space="preserve"> </w:t>
      </w:r>
      <w:proofErr w:type="spellStart"/>
      <w:r>
        <w:t>işin</w:t>
      </w:r>
      <w:proofErr w:type="spellEnd"/>
      <w:r>
        <w:t xml:space="preserve"> </w:t>
      </w:r>
      <w:proofErr w:type="spellStart"/>
      <w:r>
        <w:t>içine</w:t>
      </w:r>
      <w:proofErr w:type="spellEnd"/>
      <w:r>
        <w:t xml:space="preserve"> </w:t>
      </w:r>
      <w:proofErr w:type="spellStart"/>
      <w:r>
        <w:t>katarak</w:t>
      </w:r>
      <w:proofErr w:type="spellEnd"/>
      <w:r>
        <w:t xml:space="preserve"> </w:t>
      </w:r>
      <w:proofErr w:type="spellStart"/>
      <w:r>
        <w:t>nasıl</w:t>
      </w:r>
      <w:proofErr w:type="spellEnd"/>
      <w:r>
        <w:t xml:space="preserve"> non-stationary hale </w:t>
      </w:r>
      <w:proofErr w:type="spellStart"/>
      <w:r>
        <w:t>getirdiğini</w:t>
      </w:r>
      <w:proofErr w:type="spellEnd"/>
      <w:r>
        <w:t xml:space="preserve"> </w:t>
      </w:r>
      <w:proofErr w:type="spellStart"/>
      <w:r>
        <w:t>anlat</w:t>
      </w:r>
      <w:proofErr w:type="spellEnd"/>
      <w:r>
        <w:t xml:space="preserve">. </w:t>
      </w:r>
      <w:r>
        <w:fldChar w:fldCharType="begin" w:fldLock="1"/>
      </w:r>
      <w: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fldChar w:fldCharType="separate"/>
      </w:r>
      <w:r w:rsidRPr="00FB4302">
        <w:rPr>
          <w:noProof/>
        </w:rPr>
        <w:t>[27]</w:t>
      </w:r>
      <w:r>
        <w:fldChar w:fldCharType="end"/>
      </w:r>
    </w:p>
    <w:p w14:paraId="59D78EC9" w14:textId="77777777" w:rsidR="00176D28" w:rsidRPr="007B32B8" w:rsidRDefault="00176D28" w:rsidP="00176D28">
      <w:pPr>
        <w:rPr>
          <w:rFonts w:eastAsiaTheme="minorEastAsia"/>
        </w:rPr>
      </w:pPr>
      <w:proofErr w:type="spellStart"/>
      <w:r>
        <w:rPr>
          <w:rFonts w:eastAsiaTheme="minorEastAsia"/>
        </w:rPr>
        <w:t>Bundan</w:t>
      </w:r>
      <w:proofErr w:type="spellEnd"/>
      <w:r>
        <w:rPr>
          <w:rFonts w:eastAsiaTheme="minorEastAsia"/>
        </w:rPr>
        <w:t xml:space="preserve"> </w:t>
      </w:r>
      <w:proofErr w:type="spellStart"/>
      <w:r>
        <w:rPr>
          <w:rFonts w:eastAsiaTheme="minorEastAsia"/>
        </w:rPr>
        <w:t>sonra</w:t>
      </w:r>
      <w:proofErr w:type="spellEnd"/>
      <w:r>
        <w:rPr>
          <w:rFonts w:eastAsiaTheme="minorEastAsia"/>
        </w:rPr>
        <w:t xml:space="preserve"> agentların </w:t>
      </w:r>
      <w:proofErr w:type="spellStart"/>
      <w:r>
        <w:rPr>
          <w:rFonts w:eastAsiaTheme="minorEastAsia"/>
        </w:rPr>
        <w:t>daha</w:t>
      </w:r>
      <w:proofErr w:type="spellEnd"/>
      <w:r>
        <w:rPr>
          <w:rFonts w:eastAsiaTheme="minorEastAsia"/>
        </w:rPr>
        <w:t xml:space="preserve"> global optimal </w:t>
      </w:r>
      <w:proofErr w:type="spellStart"/>
      <w:r>
        <w:rPr>
          <w:rFonts w:eastAsiaTheme="minorEastAsia"/>
        </w:rPr>
        <w:t>bir</w:t>
      </w:r>
      <w:proofErr w:type="spellEnd"/>
      <w:r>
        <w:rPr>
          <w:rFonts w:eastAsiaTheme="minorEastAsia"/>
        </w:rPr>
        <w:t xml:space="preserve"> </w:t>
      </w:r>
      <w:proofErr w:type="spellStart"/>
      <w:r>
        <w:rPr>
          <w:rFonts w:eastAsiaTheme="minorEastAsia"/>
        </w:rPr>
        <w:t>solution’a</w:t>
      </w:r>
      <w:proofErr w:type="spellEnd"/>
      <w:r>
        <w:rPr>
          <w:rFonts w:eastAsiaTheme="minorEastAsia"/>
        </w:rPr>
        <w:t xml:space="preserve"> converge </w:t>
      </w:r>
      <w:proofErr w:type="spellStart"/>
      <w:r>
        <w:rPr>
          <w:rFonts w:eastAsiaTheme="minorEastAsia"/>
        </w:rPr>
        <w:t>olduğundan</w:t>
      </w:r>
      <w:proofErr w:type="spellEnd"/>
      <w:r>
        <w:rPr>
          <w:rFonts w:eastAsiaTheme="minorEastAsia"/>
        </w:rPr>
        <w:t xml:space="preserve"> </w:t>
      </w:r>
      <w:proofErr w:type="spellStart"/>
      <w:r>
        <w:rPr>
          <w:rFonts w:eastAsiaTheme="minorEastAsia"/>
        </w:rPr>
        <w:t>bahset</w:t>
      </w:r>
      <w:proofErr w:type="spellEnd"/>
      <w:r>
        <w:rPr>
          <w:rFonts w:eastAsiaTheme="minorEastAsia"/>
        </w:rPr>
        <w:t>.</w:t>
      </w:r>
    </w:p>
    <w:p w14:paraId="2F54BC16" w14:textId="3D8D9F45" w:rsidR="00AF649B" w:rsidRPr="00AF649B" w:rsidRDefault="00AF649B" w:rsidP="00C57C5C"/>
    <w:sectPr w:rsidR="00AF649B" w:rsidRPr="00AF649B" w:rsidSect="00DB5027">
      <w:headerReference w:type="default" r:id="rId45"/>
      <w:footerReference w:type="default" r:id="rId46"/>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BE64AC" w14:textId="77777777" w:rsidR="00ED3DCB" w:rsidRDefault="00ED3DCB" w:rsidP="00187483">
      <w:pPr>
        <w:spacing w:after="0" w:line="240" w:lineRule="auto"/>
      </w:pPr>
      <w:r>
        <w:separator/>
      </w:r>
    </w:p>
  </w:endnote>
  <w:endnote w:type="continuationSeparator" w:id="0">
    <w:p w14:paraId="0107CCD5" w14:textId="77777777" w:rsidR="00ED3DCB" w:rsidRDefault="00ED3DCB"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Sabon-Roman">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AC4429" w:rsidRDefault="00AC442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AC4429" w:rsidRDefault="00AC44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74A1F0" w14:textId="77777777" w:rsidR="00ED3DCB" w:rsidRDefault="00ED3DCB" w:rsidP="00187483">
      <w:pPr>
        <w:spacing w:after="0" w:line="240" w:lineRule="auto"/>
      </w:pPr>
      <w:r>
        <w:separator/>
      </w:r>
    </w:p>
  </w:footnote>
  <w:footnote w:type="continuationSeparator" w:id="0">
    <w:p w14:paraId="42F75773" w14:textId="77777777" w:rsidR="00ED3DCB" w:rsidRDefault="00ED3DCB"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AC4429" w:rsidRDefault="00AC4429" w:rsidP="00986FEE">
    <w:pPr>
      <w:pStyle w:val="BodyText"/>
      <w:spacing w:line="14" w:lineRule="auto"/>
    </w:pPr>
    <w:r>
      <w:rPr>
        <w:noProof/>
      </w:rPr>
      <mc:AlternateContent>
        <mc:Choice Requires="wps">
          <w:drawing>
            <wp:anchor distT="0" distB="0" distL="114300" distR="114300" simplePos="0" relativeHeight="251262976"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AC4429" w:rsidRDefault="00AC4429"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46" type="#_x0000_t202" style="position:absolute;margin-left:105.75pt;margin-top:22.5pt;width:261pt;height:14.8pt;z-index:-252053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AC4429" w:rsidRDefault="00AC4429"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261952"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D012D70" id="Straight Connector 2" o:spid="_x0000_s1026" style="position:absolute;z-index:-252054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2C70118D"/>
    <w:multiLevelType w:val="hybridMultilevel"/>
    <w:tmpl w:val="A6882A88"/>
    <w:lvl w:ilvl="0" w:tplc="9FD640F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3F38A2"/>
    <w:multiLevelType w:val="hybridMultilevel"/>
    <w:tmpl w:val="E7006F12"/>
    <w:lvl w:ilvl="0" w:tplc="80A6C9E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20B5839"/>
    <w:multiLevelType w:val="multilevel"/>
    <w:tmpl w:val="F17EF00E"/>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6"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17" w15:restartNumberingAfterBreak="0">
    <w:nsid w:val="69DC7154"/>
    <w:multiLevelType w:val="hybridMultilevel"/>
    <w:tmpl w:val="6734D47A"/>
    <w:lvl w:ilvl="0" w:tplc="728AAF6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16"/>
  </w:num>
  <w:num w:numId="4">
    <w:abstractNumId w:val="15"/>
  </w:num>
  <w:num w:numId="5">
    <w:abstractNumId w:val="6"/>
  </w:num>
  <w:num w:numId="6">
    <w:abstractNumId w:val="5"/>
  </w:num>
  <w:num w:numId="7">
    <w:abstractNumId w:val="4"/>
  </w:num>
  <w:num w:numId="8">
    <w:abstractNumId w:val="18"/>
  </w:num>
  <w:num w:numId="9">
    <w:abstractNumId w:val="10"/>
  </w:num>
  <w:num w:numId="10">
    <w:abstractNumId w:val="12"/>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num>
  <w:num w:numId="14">
    <w:abstractNumId w:val="3"/>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0"/>
  </w:num>
  <w:num w:numId="18">
    <w:abstractNumId w:val="13"/>
  </w:num>
  <w:num w:numId="19">
    <w:abstractNumId w:val="11"/>
  </w:num>
  <w:num w:numId="20">
    <w:abstractNumId w:val="9"/>
  </w:num>
  <w:num w:numId="21">
    <w:abstractNumId w:val="17"/>
  </w:num>
  <w:num w:numId="22">
    <w:abstractNumId w:val="8"/>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5"/>
  <w:proofState w:spelling="clean" w:grammar="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28D5"/>
    <w:rsid w:val="000063CE"/>
    <w:rsid w:val="00007024"/>
    <w:rsid w:val="000116A4"/>
    <w:rsid w:val="000142FD"/>
    <w:rsid w:val="000165E0"/>
    <w:rsid w:val="00016B44"/>
    <w:rsid w:val="00017D42"/>
    <w:rsid w:val="00022BF9"/>
    <w:rsid w:val="0002635B"/>
    <w:rsid w:val="000302AB"/>
    <w:rsid w:val="000304AD"/>
    <w:rsid w:val="000323B6"/>
    <w:rsid w:val="00033DD3"/>
    <w:rsid w:val="00036139"/>
    <w:rsid w:val="00036D42"/>
    <w:rsid w:val="0004087D"/>
    <w:rsid w:val="00041423"/>
    <w:rsid w:val="00041BB8"/>
    <w:rsid w:val="00041C94"/>
    <w:rsid w:val="0004231E"/>
    <w:rsid w:val="00042781"/>
    <w:rsid w:val="00042FCC"/>
    <w:rsid w:val="000445EF"/>
    <w:rsid w:val="00044DF1"/>
    <w:rsid w:val="00045452"/>
    <w:rsid w:val="000459B7"/>
    <w:rsid w:val="000502E1"/>
    <w:rsid w:val="00054B91"/>
    <w:rsid w:val="00054BA4"/>
    <w:rsid w:val="00055100"/>
    <w:rsid w:val="00055264"/>
    <w:rsid w:val="00060655"/>
    <w:rsid w:val="000619B1"/>
    <w:rsid w:val="00062D0D"/>
    <w:rsid w:val="000638E9"/>
    <w:rsid w:val="00064823"/>
    <w:rsid w:val="00067643"/>
    <w:rsid w:val="00070EAA"/>
    <w:rsid w:val="00074ABD"/>
    <w:rsid w:val="00075F02"/>
    <w:rsid w:val="0007677A"/>
    <w:rsid w:val="00082DA2"/>
    <w:rsid w:val="00087484"/>
    <w:rsid w:val="00087E38"/>
    <w:rsid w:val="000938CA"/>
    <w:rsid w:val="0009554A"/>
    <w:rsid w:val="000A03FF"/>
    <w:rsid w:val="000A0889"/>
    <w:rsid w:val="000A172A"/>
    <w:rsid w:val="000A1904"/>
    <w:rsid w:val="000A1D37"/>
    <w:rsid w:val="000A41F5"/>
    <w:rsid w:val="000A4DE0"/>
    <w:rsid w:val="000B1A48"/>
    <w:rsid w:val="000B2888"/>
    <w:rsid w:val="000B33FF"/>
    <w:rsid w:val="000B4327"/>
    <w:rsid w:val="000B4C86"/>
    <w:rsid w:val="000B5445"/>
    <w:rsid w:val="000C1612"/>
    <w:rsid w:val="000C22A4"/>
    <w:rsid w:val="000C7A9F"/>
    <w:rsid w:val="000D155C"/>
    <w:rsid w:val="000E0C38"/>
    <w:rsid w:val="000E315B"/>
    <w:rsid w:val="000E654F"/>
    <w:rsid w:val="000E7B5B"/>
    <w:rsid w:val="000F1540"/>
    <w:rsid w:val="000F1E77"/>
    <w:rsid w:val="000F6109"/>
    <w:rsid w:val="000F76C1"/>
    <w:rsid w:val="001001CA"/>
    <w:rsid w:val="001063CA"/>
    <w:rsid w:val="00106ED1"/>
    <w:rsid w:val="00110309"/>
    <w:rsid w:val="00110FA1"/>
    <w:rsid w:val="0011103B"/>
    <w:rsid w:val="00111CA7"/>
    <w:rsid w:val="001166C5"/>
    <w:rsid w:val="00116FEA"/>
    <w:rsid w:val="00125007"/>
    <w:rsid w:val="00125B50"/>
    <w:rsid w:val="00125D3A"/>
    <w:rsid w:val="00131936"/>
    <w:rsid w:val="00134D73"/>
    <w:rsid w:val="00134EBE"/>
    <w:rsid w:val="00136637"/>
    <w:rsid w:val="00137E20"/>
    <w:rsid w:val="001407E5"/>
    <w:rsid w:val="00140D6B"/>
    <w:rsid w:val="00141765"/>
    <w:rsid w:val="0014383E"/>
    <w:rsid w:val="00143D70"/>
    <w:rsid w:val="00146972"/>
    <w:rsid w:val="00150D2A"/>
    <w:rsid w:val="00151EB4"/>
    <w:rsid w:val="0015347E"/>
    <w:rsid w:val="00157C77"/>
    <w:rsid w:val="00157CE7"/>
    <w:rsid w:val="00157FA7"/>
    <w:rsid w:val="0016050D"/>
    <w:rsid w:val="0016075F"/>
    <w:rsid w:val="001620E0"/>
    <w:rsid w:val="00162FC7"/>
    <w:rsid w:val="001642CC"/>
    <w:rsid w:val="001651C6"/>
    <w:rsid w:val="00171D28"/>
    <w:rsid w:val="0017631D"/>
    <w:rsid w:val="00176D28"/>
    <w:rsid w:val="00180BAC"/>
    <w:rsid w:val="00181502"/>
    <w:rsid w:val="0018259F"/>
    <w:rsid w:val="00187483"/>
    <w:rsid w:val="00187637"/>
    <w:rsid w:val="00190286"/>
    <w:rsid w:val="00194DC2"/>
    <w:rsid w:val="001962A3"/>
    <w:rsid w:val="00197DCA"/>
    <w:rsid w:val="001A14FC"/>
    <w:rsid w:val="001A251B"/>
    <w:rsid w:val="001A272E"/>
    <w:rsid w:val="001A4F6B"/>
    <w:rsid w:val="001A506F"/>
    <w:rsid w:val="001B680C"/>
    <w:rsid w:val="001B6BE8"/>
    <w:rsid w:val="001C3EF6"/>
    <w:rsid w:val="001C69E1"/>
    <w:rsid w:val="001D07A9"/>
    <w:rsid w:val="001D1A1A"/>
    <w:rsid w:val="001D299F"/>
    <w:rsid w:val="001E128A"/>
    <w:rsid w:val="001E154E"/>
    <w:rsid w:val="001E5E7C"/>
    <w:rsid w:val="001F1079"/>
    <w:rsid w:val="001F205C"/>
    <w:rsid w:val="001F2BEF"/>
    <w:rsid w:val="002018C0"/>
    <w:rsid w:val="00204EA7"/>
    <w:rsid w:val="00207A56"/>
    <w:rsid w:val="00210198"/>
    <w:rsid w:val="00212F6D"/>
    <w:rsid w:val="00220C3F"/>
    <w:rsid w:val="00224402"/>
    <w:rsid w:val="002244B6"/>
    <w:rsid w:val="0022508C"/>
    <w:rsid w:val="00226E08"/>
    <w:rsid w:val="00227BAC"/>
    <w:rsid w:val="00227D5B"/>
    <w:rsid w:val="002308B2"/>
    <w:rsid w:val="00231FDD"/>
    <w:rsid w:val="0023207B"/>
    <w:rsid w:val="00240042"/>
    <w:rsid w:val="002407E0"/>
    <w:rsid w:val="00241CB9"/>
    <w:rsid w:val="00244D82"/>
    <w:rsid w:val="00246EF2"/>
    <w:rsid w:val="00247715"/>
    <w:rsid w:val="00250F5C"/>
    <w:rsid w:val="0025316C"/>
    <w:rsid w:val="002551F5"/>
    <w:rsid w:val="00255672"/>
    <w:rsid w:val="00260219"/>
    <w:rsid w:val="00261A15"/>
    <w:rsid w:val="00263624"/>
    <w:rsid w:val="00263904"/>
    <w:rsid w:val="00264E40"/>
    <w:rsid w:val="00265313"/>
    <w:rsid w:val="00265844"/>
    <w:rsid w:val="00267492"/>
    <w:rsid w:val="00267F3A"/>
    <w:rsid w:val="00267F4A"/>
    <w:rsid w:val="0027025A"/>
    <w:rsid w:val="00270A26"/>
    <w:rsid w:val="00276310"/>
    <w:rsid w:val="00280E83"/>
    <w:rsid w:val="0028256C"/>
    <w:rsid w:val="00285486"/>
    <w:rsid w:val="00290BE8"/>
    <w:rsid w:val="00292188"/>
    <w:rsid w:val="00293A0A"/>
    <w:rsid w:val="0029605E"/>
    <w:rsid w:val="002A341F"/>
    <w:rsid w:val="002A5FBB"/>
    <w:rsid w:val="002B093F"/>
    <w:rsid w:val="002B12A7"/>
    <w:rsid w:val="002B28F8"/>
    <w:rsid w:val="002B3C78"/>
    <w:rsid w:val="002B51F7"/>
    <w:rsid w:val="002C0C30"/>
    <w:rsid w:val="002C5BA1"/>
    <w:rsid w:val="002C65A8"/>
    <w:rsid w:val="002C79B9"/>
    <w:rsid w:val="002C7A4A"/>
    <w:rsid w:val="002C7B3C"/>
    <w:rsid w:val="002D413A"/>
    <w:rsid w:val="002D4E41"/>
    <w:rsid w:val="002E29B6"/>
    <w:rsid w:val="002E3203"/>
    <w:rsid w:val="002E34D5"/>
    <w:rsid w:val="002E4380"/>
    <w:rsid w:val="002E4A37"/>
    <w:rsid w:val="002E6166"/>
    <w:rsid w:val="002E6A1A"/>
    <w:rsid w:val="002E7790"/>
    <w:rsid w:val="002F27F9"/>
    <w:rsid w:val="002F2817"/>
    <w:rsid w:val="002F355C"/>
    <w:rsid w:val="002F435A"/>
    <w:rsid w:val="002F64E8"/>
    <w:rsid w:val="002F75BD"/>
    <w:rsid w:val="00304415"/>
    <w:rsid w:val="00304EFE"/>
    <w:rsid w:val="003052E6"/>
    <w:rsid w:val="003056BF"/>
    <w:rsid w:val="00307DA8"/>
    <w:rsid w:val="00310B1A"/>
    <w:rsid w:val="0031287F"/>
    <w:rsid w:val="00316F4C"/>
    <w:rsid w:val="00320648"/>
    <w:rsid w:val="003210D4"/>
    <w:rsid w:val="00321CAC"/>
    <w:rsid w:val="00321DD0"/>
    <w:rsid w:val="00325203"/>
    <w:rsid w:val="00333EF2"/>
    <w:rsid w:val="003343F4"/>
    <w:rsid w:val="00335667"/>
    <w:rsid w:val="00337CD6"/>
    <w:rsid w:val="00341B05"/>
    <w:rsid w:val="003427A5"/>
    <w:rsid w:val="003457A4"/>
    <w:rsid w:val="00345A22"/>
    <w:rsid w:val="00346C8B"/>
    <w:rsid w:val="00350ACC"/>
    <w:rsid w:val="003518CB"/>
    <w:rsid w:val="00352091"/>
    <w:rsid w:val="00352F0E"/>
    <w:rsid w:val="00353847"/>
    <w:rsid w:val="00353BA4"/>
    <w:rsid w:val="00360203"/>
    <w:rsid w:val="00361706"/>
    <w:rsid w:val="003638AE"/>
    <w:rsid w:val="003648C1"/>
    <w:rsid w:val="00371584"/>
    <w:rsid w:val="00371D76"/>
    <w:rsid w:val="00375CB4"/>
    <w:rsid w:val="003845DE"/>
    <w:rsid w:val="00384EA0"/>
    <w:rsid w:val="00386080"/>
    <w:rsid w:val="003869B6"/>
    <w:rsid w:val="00390A00"/>
    <w:rsid w:val="003924CF"/>
    <w:rsid w:val="00396B7A"/>
    <w:rsid w:val="003A0D37"/>
    <w:rsid w:val="003A15CE"/>
    <w:rsid w:val="003A3F74"/>
    <w:rsid w:val="003A4137"/>
    <w:rsid w:val="003A430F"/>
    <w:rsid w:val="003A452F"/>
    <w:rsid w:val="003A4C82"/>
    <w:rsid w:val="003A5C2F"/>
    <w:rsid w:val="003A7DEA"/>
    <w:rsid w:val="003B2765"/>
    <w:rsid w:val="003B376F"/>
    <w:rsid w:val="003B532F"/>
    <w:rsid w:val="003B6C68"/>
    <w:rsid w:val="003B7CDC"/>
    <w:rsid w:val="003C3B2F"/>
    <w:rsid w:val="003C4155"/>
    <w:rsid w:val="003C4604"/>
    <w:rsid w:val="003C4AFC"/>
    <w:rsid w:val="003C6B68"/>
    <w:rsid w:val="003D0C83"/>
    <w:rsid w:val="003D1240"/>
    <w:rsid w:val="003D252B"/>
    <w:rsid w:val="003D4FD9"/>
    <w:rsid w:val="003D64BB"/>
    <w:rsid w:val="003E11F9"/>
    <w:rsid w:val="003E2DB6"/>
    <w:rsid w:val="003E4948"/>
    <w:rsid w:val="003E4E44"/>
    <w:rsid w:val="00400EF3"/>
    <w:rsid w:val="00401D08"/>
    <w:rsid w:val="00401D4B"/>
    <w:rsid w:val="00402F50"/>
    <w:rsid w:val="004036B5"/>
    <w:rsid w:val="0040446B"/>
    <w:rsid w:val="00404641"/>
    <w:rsid w:val="00412C91"/>
    <w:rsid w:val="00413800"/>
    <w:rsid w:val="00414ADE"/>
    <w:rsid w:val="00415EBD"/>
    <w:rsid w:val="004213A6"/>
    <w:rsid w:val="004229E6"/>
    <w:rsid w:val="00422F99"/>
    <w:rsid w:val="004277A1"/>
    <w:rsid w:val="00427FC6"/>
    <w:rsid w:val="004326CB"/>
    <w:rsid w:val="0044157D"/>
    <w:rsid w:val="00442A9B"/>
    <w:rsid w:val="00443ADC"/>
    <w:rsid w:val="00444061"/>
    <w:rsid w:val="00445EBE"/>
    <w:rsid w:val="004525C6"/>
    <w:rsid w:val="00452958"/>
    <w:rsid w:val="004554C1"/>
    <w:rsid w:val="00455828"/>
    <w:rsid w:val="004575C1"/>
    <w:rsid w:val="004578EC"/>
    <w:rsid w:val="00461479"/>
    <w:rsid w:val="00462AB5"/>
    <w:rsid w:val="0046664A"/>
    <w:rsid w:val="00466AD0"/>
    <w:rsid w:val="00471907"/>
    <w:rsid w:val="00472F75"/>
    <w:rsid w:val="00474A97"/>
    <w:rsid w:val="00476729"/>
    <w:rsid w:val="00477116"/>
    <w:rsid w:val="004777CD"/>
    <w:rsid w:val="00481F2F"/>
    <w:rsid w:val="00481F6F"/>
    <w:rsid w:val="00482AE2"/>
    <w:rsid w:val="00482D0B"/>
    <w:rsid w:val="004851A2"/>
    <w:rsid w:val="00487182"/>
    <w:rsid w:val="00487DF5"/>
    <w:rsid w:val="0049027C"/>
    <w:rsid w:val="0049445E"/>
    <w:rsid w:val="00494946"/>
    <w:rsid w:val="00495188"/>
    <w:rsid w:val="004956D9"/>
    <w:rsid w:val="00497750"/>
    <w:rsid w:val="004A4865"/>
    <w:rsid w:val="004A518C"/>
    <w:rsid w:val="004A5B02"/>
    <w:rsid w:val="004B1E34"/>
    <w:rsid w:val="004B4954"/>
    <w:rsid w:val="004B7C52"/>
    <w:rsid w:val="004C15B3"/>
    <w:rsid w:val="004C1783"/>
    <w:rsid w:val="004C19A2"/>
    <w:rsid w:val="004C25CC"/>
    <w:rsid w:val="004C3B54"/>
    <w:rsid w:val="004C5E94"/>
    <w:rsid w:val="004D0161"/>
    <w:rsid w:val="004D1BF0"/>
    <w:rsid w:val="004D6E6A"/>
    <w:rsid w:val="004E1679"/>
    <w:rsid w:val="004E1954"/>
    <w:rsid w:val="004E228F"/>
    <w:rsid w:val="004E2B5D"/>
    <w:rsid w:val="004E2F15"/>
    <w:rsid w:val="004E3FE6"/>
    <w:rsid w:val="004E4A1D"/>
    <w:rsid w:val="004E6F05"/>
    <w:rsid w:val="004E7B5E"/>
    <w:rsid w:val="004E7DC3"/>
    <w:rsid w:val="004F033B"/>
    <w:rsid w:val="004F7B17"/>
    <w:rsid w:val="004F7BC2"/>
    <w:rsid w:val="0050069E"/>
    <w:rsid w:val="00500E3D"/>
    <w:rsid w:val="005014E8"/>
    <w:rsid w:val="005045B5"/>
    <w:rsid w:val="00511B93"/>
    <w:rsid w:val="00515BF7"/>
    <w:rsid w:val="00515C77"/>
    <w:rsid w:val="005168F8"/>
    <w:rsid w:val="00522CB0"/>
    <w:rsid w:val="00524A38"/>
    <w:rsid w:val="00524FFC"/>
    <w:rsid w:val="00525FA1"/>
    <w:rsid w:val="00527665"/>
    <w:rsid w:val="00534397"/>
    <w:rsid w:val="00535FAF"/>
    <w:rsid w:val="00536ABB"/>
    <w:rsid w:val="00540BF2"/>
    <w:rsid w:val="00541135"/>
    <w:rsid w:val="00541335"/>
    <w:rsid w:val="005461E0"/>
    <w:rsid w:val="00546354"/>
    <w:rsid w:val="005468E7"/>
    <w:rsid w:val="00547054"/>
    <w:rsid w:val="00552199"/>
    <w:rsid w:val="005523B2"/>
    <w:rsid w:val="00553E09"/>
    <w:rsid w:val="00556B93"/>
    <w:rsid w:val="00560CFF"/>
    <w:rsid w:val="0056154D"/>
    <w:rsid w:val="005626D3"/>
    <w:rsid w:val="00563416"/>
    <w:rsid w:val="00567DD9"/>
    <w:rsid w:val="0057510F"/>
    <w:rsid w:val="00577309"/>
    <w:rsid w:val="00581EFD"/>
    <w:rsid w:val="00584E93"/>
    <w:rsid w:val="00590C2B"/>
    <w:rsid w:val="00596137"/>
    <w:rsid w:val="005968BA"/>
    <w:rsid w:val="00596B6C"/>
    <w:rsid w:val="005A5D05"/>
    <w:rsid w:val="005A6943"/>
    <w:rsid w:val="005A76E3"/>
    <w:rsid w:val="005B03D8"/>
    <w:rsid w:val="005B0A99"/>
    <w:rsid w:val="005B1459"/>
    <w:rsid w:val="005B17F8"/>
    <w:rsid w:val="005B1A62"/>
    <w:rsid w:val="005B226C"/>
    <w:rsid w:val="005B7A8C"/>
    <w:rsid w:val="005C2FD0"/>
    <w:rsid w:val="005C418E"/>
    <w:rsid w:val="005C4A4F"/>
    <w:rsid w:val="005C687D"/>
    <w:rsid w:val="005D10C4"/>
    <w:rsid w:val="005D4C3B"/>
    <w:rsid w:val="005D4DFE"/>
    <w:rsid w:val="005E3E14"/>
    <w:rsid w:val="005E4979"/>
    <w:rsid w:val="005E4DC9"/>
    <w:rsid w:val="005E4F3F"/>
    <w:rsid w:val="005F0E53"/>
    <w:rsid w:val="005F4741"/>
    <w:rsid w:val="005F4BFA"/>
    <w:rsid w:val="005F5AF6"/>
    <w:rsid w:val="005F7FE1"/>
    <w:rsid w:val="00600BA0"/>
    <w:rsid w:val="0060210C"/>
    <w:rsid w:val="00602E30"/>
    <w:rsid w:val="00602FAB"/>
    <w:rsid w:val="00603AFD"/>
    <w:rsid w:val="00606403"/>
    <w:rsid w:val="0060706E"/>
    <w:rsid w:val="00611799"/>
    <w:rsid w:val="00611B87"/>
    <w:rsid w:val="0061690F"/>
    <w:rsid w:val="00616A88"/>
    <w:rsid w:val="006170B6"/>
    <w:rsid w:val="00620D47"/>
    <w:rsid w:val="00621FA3"/>
    <w:rsid w:val="0062203D"/>
    <w:rsid w:val="0062256C"/>
    <w:rsid w:val="00622F30"/>
    <w:rsid w:val="006238E4"/>
    <w:rsid w:val="006268B7"/>
    <w:rsid w:val="00626D2B"/>
    <w:rsid w:val="006271A2"/>
    <w:rsid w:val="0062768B"/>
    <w:rsid w:val="00627D24"/>
    <w:rsid w:val="00627E31"/>
    <w:rsid w:val="0063015E"/>
    <w:rsid w:val="00630520"/>
    <w:rsid w:val="00630E87"/>
    <w:rsid w:val="0063700F"/>
    <w:rsid w:val="00641612"/>
    <w:rsid w:val="00641D56"/>
    <w:rsid w:val="006423C2"/>
    <w:rsid w:val="006529E8"/>
    <w:rsid w:val="00655EC5"/>
    <w:rsid w:val="00656060"/>
    <w:rsid w:val="00661F04"/>
    <w:rsid w:val="0066481A"/>
    <w:rsid w:val="006667A6"/>
    <w:rsid w:val="00666E93"/>
    <w:rsid w:val="006673DA"/>
    <w:rsid w:val="00667885"/>
    <w:rsid w:val="00670E82"/>
    <w:rsid w:val="006764B4"/>
    <w:rsid w:val="006765ED"/>
    <w:rsid w:val="006771AD"/>
    <w:rsid w:val="0068009E"/>
    <w:rsid w:val="00680B99"/>
    <w:rsid w:val="0068291C"/>
    <w:rsid w:val="00687CA4"/>
    <w:rsid w:val="006908B0"/>
    <w:rsid w:val="00693C8A"/>
    <w:rsid w:val="00694063"/>
    <w:rsid w:val="006942E8"/>
    <w:rsid w:val="006967EC"/>
    <w:rsid w:val="006A0ACE"/>
    <w:rsid w:val="006A18AB"/>
    <w:rsid w:val="006A26B4"/>
    <w:rsid w:val="006A3433"/>
    <w:rsid w:val="006A564A"/>
    <w:rsid w:val="006A75AB"/>
    <w:rsid w:val="006B28D4"/>
    <w:rsid w:val="006B2C64"/>
    <w:rsid w:val="006B6C97"/>
    <w:rsid w:val="006C09D2"/>
    <w:rsid w:val="006C3625"/>
    <w:rsid w:val="006C4E58"/>
    <w:rsid w:val="006C5E67"/>
    <w:rsid w:val="006C7C01"/>
    <w:rsid w:val="006D30AC"/>
    <w:rsid w:val="006D72B0"/>
    <w:rsid w:val="006E255C"/>
    <w:rsid w:val="006E2871"/>
    <w:rsid w:val="006E4E9C"/>
    <w:rsid w:val="006F12C0"/>
    <w:rsid w:val="006F28C1"/>
    <w:rsid w:val="006F3472"/>
    <w:rsid w:val="006F64D6"/>
    <w:rsid w:val="007005E6"/>
    <w:rsid w:val="007027B6"/>
    <w:rsid w:val="00703ED7"/>
    <w:rsid w:val="00704CC2"/>
    <w:rsid w:val="00705449"/>
    <w:rsid w:val="00713AAE"/>
    <w:rsid w:val="007141BA"/>
    <w:rsid w:val="00715160"/>
    <w:rsid w:val="00723F56"/>
    <w:rsid w:val="0072526B"/>
    <w:rsid w:val="00726881"/>
    <w:rsid w:val="007325A2"/>
    <w:rsid w:val="007335FF"/>
    <w:rsid w:val="00734755"/>
    <w:rsid w:val="00741931"/>
    <w:rsid w:val="00742035"/>
    <w:rsid w:val="007428BC"/>
    <w:rsid w:val="00744461"/>
    <w:rsid w:val="00746E91"/>
    <w:rsid w:val="00751828"/>
    <w:rsid w:val="00752E78"/>
    <w:rsid w:val="00755DE3"/>
    <w:rsid w:val="00757313"/>
    <w:rsid w:val="00766664"/>
    <w:rsid w:val="00767952"/>
    <w:rsid w:val="0077114D"/>
    <w:rsid w:val="00772318"/>
    <w:rsid w:val="007729AE"/>
    <w:rsid w:val="00780EE1"/>
    <w:rsid w:val="007834CA"/>
    <w:rsid w:val="007843E7"/>
    <w:rsid w:val="007874C5"/>
    <w:rsid w:val="00792026"/>
    <w:rsid w:val="0079455F"/>
    <w:rsid w:val="00794936"/>
    <w:rsid w:val="007A0596"/>
    <w:rsid w:val="007A0EFB"/>
    <w:rsid w:val="007A2B44"/>
    <w:rsid w:val="007A3336"/>
    <w:rsid w:val="007A38C9"/>
    <w:rsid w:val="007A7048"/>
    <w:rsid w:val="007B250A"/>
    <w:rsid w:val="007B2861"/>
    <w:rsid w:val="007B32B8"/>
    <w:rsid w:val="007B34D2"/>
    <w:rsid w:val="007B3F6C"/>
    <w:rsid w:val="007B5C7A"/>
    <w:rsid w:val="007B5CDC"/>
    <w:rsid w:val="007B7289"/>
    <w:rsid w:val="007C0116"/>
    <w:rsid w:val="007C0494"/>
    <w:rsid w:val="007C1218"/>
    <w:rsid w:val="007C1E3A"/>
    <w:rsid w:val="007C28FD"/>
    <w:rsid w:val="007C6BD2"/>
    <w:rsid w:val="007C6C37"/>
    <w:rsid w:val="007D1629"/>
    <w:rsid w:val="007D5F1E"/>
    <w:rsid w:val="007D65E2"/>
    <w:rsid w:val="007F0B00"/>
    <w:rsid w:val="007F35FA"/>
    <w:rsid w:val="007F4066"/>
    <w:rsid w:val="007F5624"/>
    <w:rsid w:val="007F7C97"/>
    <w:rsid w:val="0080081E"/>
    <w:rsid w:val="00802371"/>
    <w:rsid w:val="00806577"/>
    <w:rsid w:val="008106B2"/>
    <w:rsid w:val="00812F31"/>
    <w:rsid w:val="0081551D"/>
    <w:rsid w:val="00815BB1"/>
    <w:rsid w:val="008215BA"/>
    <w:rsid w:val="0082576D"/>
    <w:rsid w:val="00833FA6"/>
    <w:rsid w:val="00834BAA"/>
    <w:rsid w:val="008352B7"/>
    <w:rsid w:val="00843635"/>
    <w:rsid w:val="0084600B"/>
    <w:rsid w:val="00847A65"/>
    <w:rsid w:val="00852AB3"/>
    <w:rsid w:val="008550A5"/>
    <w:rsid w:val="00856691"/>
    <w:rsid w:val="00860DF4"/>
    <w:rsid w:val="008612BB"/>
    <w:rsid w:val="008621A6"/>
    <w:rsid w:val="00864872"/>
    <w:rsid w:val="008666D5"/>
    <w:rsid w:val="0086690F"/>
    <w:rsid w:val="00866A84"/>
    <w:rsid w:val="00870A49"/>
    <w:rsid w:val="008750A1"/>
    <w:rsid w:val="0087671F"/>
    <w:rsid w:val="008803B4"/>
    <w:rsid w:val="00883B9E"/>
    <w:rsid w:val="008858B3"/>
    <w:rsid w:val="008869D8"/>
    <w:rsid w:val="0088776C"/>
    <w:rsid w:val="00890235"/>
    <w:rsid w:val="00891306"/>
    <w:rsid w:val="008A62BC"/>
    <w:rsid w:val="008A74A7"/>
    <w:rsid w:val="008B0AE4"/>
    <w:rsid w:val="008B1CE9"/>
    <w:rsid w:val="008B4612"/>
    <w:rsid w:val="008B54A0"/>
    <w:rsid w:val="008B5CB8"/>
    <w:rsid w:val="008C576A"/>
    <w:rsid w:val="008C70D6"/>
    <w:rsid w:val="008D0D17"/>
    <w:rsid w:val="008D150C"/>
    <w:rsid w:val="008D20C4"/>
    <w:rsid w:val="008D40EC"/>
    <w:rsid w:val="008D78F4"/>
    <w:rsid w:val="008E3CA6"/>
    <w:rsid w:val="008F3034"/>
    <w:rsid w:val="0090072E"/>
    <w:rsid w:val="009013F4"/>
    <w:rsid w:val="00903405"/>
    <w:rsid w:val="009068D4"/>
    <w:rsid w:val="00912D45"/>
    <w:rsid w:val="009133E9"/>
    <w:rsid w:val="009147F2"/>
    <w:rsid w:val="00922B86"/>
    <w:rsid w:val="009258BE"/>
    <w:rsid w:val="00926A0E"/>
    <w:rsid w:val="00926DA1"/>
    <w:rsid w:val="009273B0"/>
    <w:rsid w:val="00932D50"/>
    <w:rsid w:val="009361DB"/>
    <w:rsid w:val="00937403"/>
    <w:rsid w:val="00942DAF"/>
    <w:rsid w:val="00945766"/>
    <w:rsid w:val="00946EB2"/>
    <w:rsid w:val="00947D1D"/>
    <w:rsid w:val="00950DC0"/>
    <w:rsid w:val="0095312B"/>
    <w:rsid w:val="009550D7"/>
    <w:rsid w:val="0095650A"/>
    <w:rsid w:val="009603A7"/>
    <w:rsid w:val="0096057F"/>
    <w:rsid w:val="009606E3"/>
    <w:rsid w:val="009628B8"/>
    <w:rsid w:val="00963224"/>
    <w:rsid w:val="00963920"/>
    <w:rsid w:val="00963C8C"/>
    <w:rsid w:val="00967CA7"/>
    <w:rsid w:val="0097066A"/>
    <w:rsid w:val="009727F8"/>
    <w:rsid w:val="009728D7"/>
    <w:rsid w:val="0097321A"/>
    <w:rsid w:val="00980005"/>
    <w:rsid w:val="00982D4B"/>
    <w:rsid w:val="00984CBE"/>
    <w:rsid w:val="00986FEE"/>
    <w:rsid w:val="009957BB"/>
    <w:rsid w:val="00995C8E"/>
    <w:rsid w:val="00995F5F"/>
    <w:rsid w:val="00996294"/>
    <w:rsid w:val="009A28AF"/>
    <w:rsid w:val="009A391D"/>
    <w:rsid w:val="009A52EE"/>
    <w:rsid w:val="009B088D"/>
    <w:rsid w:val="009B1528"/>
    <w:rsid w:val="009B30C7"/>
    <w:rsid w:val="009B33CA"/>
    <w:rsid w:val="009B370F"/>
    <w:rsid w:val="009B6CA5"/>
    <w:rsid w:val="009B6D05"/>
    <w:rsid w:val="009C0D4C"/>
    <w:rsid w:val="009C1F9F"/>
    <w:rsid w:val="009C2A17"/>
    <w:rsid w:val="009C6817"/>
    <w:rsid w:val="009D0C85"/>
    <w:rsid w:val="009D1C63"/>
    <w:rsid w:val="009D52D8"/>
    <w:rsid w:val="009E3721"/>
    <w:rsid w:val="009E37B6"/>
    <w:rsid w:val="009E392E"/>
    <w:rsid w:val="009E3BB1"/>
    <w:rsid w:val="009E43CF"/>
    <w:rsid w:val="009E6B16"/>
    <w:rsid w:val="009E7216"/>
    <w:rsid w:val="009E72B8"/>
    <w:rsid w:val="009F09B8"/>
    <w:rsid w:val="009F5BC9"/>
    <w:rsid w:val="009F5EC8"/>
    <w:rsid w:val="009F661B"/>
    <w:rsid w:val="00A00183"/>
    <w:rsid w:val="00A00391"/>
    <w:rsid w:val="00A02D12"/>
    <w:rsid w:val="00A04E85"/>
    <w:rsid w:val="00A067EF"/>
    <w:rsid w:val="00A071C0"/>
    <w:rsid w:val="00A075E9"/>
    <w:rsid w:val="00A10217"/>
    <w:rsid w:val="00A1260E"/>
    <w:rsid w:val="00A14D74"/>
    <w:rsid w:val="00A15A8D"/>
    <w:rsid w:val="00A20A7C"/>
    <w:rsid w:val="00A22DA9"/>
    <w:rsid w:val="00A2317F"/>
    <w:rsid w:val="00A2428D"/>
    <w:rsid w:val="00A25A49"/>
    <w:rsid w:val="00A25DE4"/>
    <w:rsid w:val="00A26070"/>
    <w:rsid w:val="00A271A9"/>
    <w:rsid w:val="00A30FD2"/>
    <w:rsid w:val="00A31F87"/>
    <w:rsid w:val="00A320AD"/>
    <w:rsid w:val="00A33897"/>
    <w:rsid w:val="00A36CAF"/>
    <w:rsid w:val="00A375FE"/>
    <w:rsid w:val="00A379C4"/>
    <w:rsid w:val="00A40EFC"/>
    <w:rsid w:val="00A41A84"/>
    <w:rsid w:val="00A425DF"/>
    <w:rsid w:val="00A42F9C"/>
    <w:rsid w:val="00A438AE"/>
    <w:rsid w:val="00A45610"/>
    <w:rsid w:val="00A50C4E"/>
    <w:rsid w:val="00A51E10"/>
    <w:rsid w:val="00A51FC4"/>
    <w:rsid w:val="00A55A0E"/>
    <w:rsid w:val="00A61929"/>
    <w:rsid w:val="00A61DEF"/>
    <w:rsid w:val="00A61FA5"/>
    <w:rsid w:val="00A63E34"/>
    <w:rsid w:val="00A678C8"/>
    <w:rsid w:val="00A67D55"/>
    <w:rsid w:val="00A7028D"/>
    <w:rsid w:val="00A74069"/>
    <w:rsid w:val="00A75910"/>
    <w:rsid w:val="00A76FBF"/>
    <w:rsid w:val="00A8123E"/>
    <w:rsid w:val="00A81588"/>
    <w:rsid w:val="00A815DA"/>
    <w:rsid w:val="00A84A31"/>
    <w:rsid w:val="00A84CAA"/>
    <w:rsid w:val="00A84CD9"/>
    <w:rsid w:val="00A8511C"/>
    <w:rsid w:val="00A8665A"/>
    <w:rsid w:val="00A86E6F"/>
    <w:rsid w:val="00A9226F"/>
    <w:rsid w:val="00A93811"/>
    <w:rsid w:val="00A946E7"/>
    <w:rsid w:val="00A94D4E"/>
    <w:rsid w:val="00A95277"/>
    <w:rsid w:val="00AA053B"/>
    <w:rsid w:val="00AA45D2"/>
    <w:rsid w:val="00AB3F56"/>
    <w:rsid w:val="00AC2355"/>
    <w:rsid w:val="00AC3678"/>
    <w:rsid w:val="00AC3A57"/>
    <w:rsid w:val="00AC4429"/>
    <w:rsid w:val="00AC488E"/>
    <w:rsid w:val="00AC6970"/>
    <w:rsid w:val="00AE08B1"/>
    <w:rsid w:val="00AE09EF"/>
    <w:rsid w:val="00AE21D9"/>
    <w:rsid w:val="00AE290E"/>
    <w:rsid w:val="00AE37E5"/>
    <w:rsid w:val="00AE49B3"/>
    <w:rsid w:val="00AE51D4"/>
    <w:rsid w:val="00AF0EDE"/>
    <w:rsid w:val="00AF2751"/>
    <w:rsid w:val="00AF2EE2"/>
    <w:rsid w:val="00AF5056"/>
    <w:rsid w:val="00AF6365"/>
    <w:rsid w:val="00AF649B"/>
    <w:rsid w:val="00AF759B"/>
    <w:rsid w:val="00B00AC4"/>
    <w:rsid w:val="00B037E9"/>
    <w:rsid w:val="00B049CA"/>
    <w:rsid w:val="00B05421"/>
    <w:rsid w:val="00B05900"/>
    <w:rsid w:val="00B1225B"/>
    <w:rsid w:val="00B12C2E"/>
    <w:rsid w:val="00B22E0A"/>
    <w:rsid w:val="00B233E4"/>
    <w:rsid w:val="00B24C2A"/>
    <w:rsid w:val="00B27879"/>
    <w:rsid w:val="00B27B73"/>
    <w:rsid w:val="00B30F60"/>
    <w:rsid w:val="00B31097"/>
    <w:rsid w:val="00B335B1"/>
    <w:rsid w:val="00B34AD1"/>
    <w:rsid w:val="00B44980"/>
    <w:rsid w:val="00B472D4"/>
    <w:rsid w:val="00B4757B"/>
    <w:rsid w:val="00B51995"/>
    <w:rsid w:val="00B56057"/>
    <w:rsid w:val="00B64915"/>
    <w:rsid w:val="00B656F9"/>
    <w:rsid w:val="00B66E96"/>
    <w:rsid w:val="00B67261"/>
    <w:rsid w:val="00B715A5"/>
    <w:rsid w:val="00B71659"/>
    <w:rsid w:val="00B737DB"/>
    <w:rsid w:val="00B73D00"/>
    <w:rsid w:val="00B76167"/>
    <w:rsid w:val="00B77B4D"/>
    <w:rsid w:val="00B77F5B"/>
    <w:rsid w:val="00B812C4"/>
    <w:rsid w:val="00B852DB"/>
    <w:rsid w:val="00B86237"/>
    <w:rsid w:val="00B872CD"/>
    <w:rsid w:val="00B90C39"/>
    <w:rsid w:val="00B92B99"/>
    <w:rsid w:val="00B95304"/>
    <w:rsid w:val="00B96753"/>
    <w:rsid w:val="00B9691F"/>
    <w:rsid w:val="00BA0D6E"/>
    <w:rsid w:val="00BA1CE8"/>
    <w:rsid w:val="00BA605F"/>
    <w:rsid w:val="00BA660F"/>
    <w:rsid w:val="00BB0C42"/>
    <w:rsid w:val="00BB0E93"/>
    <w:rsid w:val="00BB19D4"/>
    <w:rsid w:val="00BB2138"/>
    <w:rsid w:val="00BB5273"/>
    <w:rsid w:val="00BB586C"/>
    <w:rsid w:val="00BB738C"/>
    <w:rsid w:val="00BC0A8D"/>
    <w:rsid w:val="00BC2155"/>
    <w:rsid w:val="00BC23B2"/>
    <w:rsid w:val="00BC3308"/>
    <w:rsid w:val="00BC57CD"/>
    <w:rsid w:val="00BC5C8B"/>
    <w:rsid w:val="00BC5E85"/>
    <w:rsid w:val="00BD5EF7"/>
    <w:rsid w:val="00BE0253"/>
    <w:rsid w:val="00BE099C"/>
    <w:rsid w:val="00BE2CE4"/>
    <w:rsid w:val="00BE34F0"/>
    <w:rsid w:val="00BE3C8F"/>
    <w:rsid w:val="00BE5D42"/>
    <w:rsid w:val="00BF08C3"/>
    <w:rsid w:val="00BF3955"/>
    <w:rsid w:val="00BF449E"/>
    <w:rsid w:val="00BF7072"/>
    <w:rsid w:val="00C001E8"/>
    <w:rsid w:val="00C00530"/>
    <w:rsid w:val="00C018CA"/>
    <w:rsid w:val="00C03671"/>
    <w:rsid w:val="00C06059"/>
    <w:rsid w:val="00C067E4"/>
    <w:rsid w:val="00C06C65"/>
    <w:rsid w:val="00C10F78"/>
    <w:rsid w:val="00C1697C"/>
    <w:rsid w:val="00C21823"/>
    <w:rsid w:val="00C21901"/>
    <w:rsid w:val="00C22C37"/>
    <w:rsid w:val="00C23095"/>
    <w:rsid w:val="00C23EF2"/>
    <w:rsid w:val="00C26758"/>
    <w:rsid w:val="00C27EE0"/>
    <w:rsid w:val="00C306A1"/>
    <w:rsid w:val="00C327E4"/>
    <w:rsid w:val="00C32ACA"/>
    <w:rsid w:val="00C367BD"/>
    <w:rsid w:val="00C37CFE"/>
    <w:rsid w:val="00C42838"/>
    <w:rsid w:val="00C42EB3"/>
    <w:rsid w:val="00C43EDF"/>
    <w:rsid w:val="00C440DD"/>
    <w:rsid w:val="00C45DEB"/>
    <w:rsid w:val="00C50D5E"/>
    <w:rsid w:val="00C51DFC"/>
    <w:rsid w:val="00C5338F"/>
    <w:rsid w:val="00C5464E"/>
    <w:rsid w:val="00C57335"/>
    <w:rsid w:val="00C57C5C"/>
    <w:rsid w:val="00C61F28"/>
    <w:rsid w:val="00C65588"/>
    <w:rsid w:val="00C65B6A"/>
    <w:rsid w:val="00C70111"/>
    <w:rsid w:val="00C70118"/>
    <w:rsid w:val="00C73C3E"/>
    <w:rsid w:val="00C76BF0"/>
    <w:rsid w:val="00C80EA6"/>
    <w:rsid w:val="00C832F7"/>
    <w:rsid w:val="00C8570C"/>
    <w:rsid w:val="00C872FC"/>
    <w:rsid w:val="00C93525"/>
    <w:rsid w:val="00C954B8"/>
    <w:rsid w:val="00C958B3"/>
    <w:rsid w:val="00C959A3"/>
    <w:rsid w:val="00CA3E9A"/>
    <w:rsid w:val="00CA41BF"/>
    <w:rsid w:val="00CA500A"/>
    <w:rsid w:val="00CA6291"/>
    <w:rsid w:val="00CA6FA8"/>
    <w:rsid w:val="00CA72B6"/>
    <w:rsid w:val="00CB1AF2"/>
    <w:rsid w:val="00CB506C"/>
    <w:rsid w:val="00CB5503"/>
    <w:rsid w:val="00CB5652"/>
    <w:rsid w:val="00CB6A11"/>
    <w:rsid w:val="00CC052E"/>
    <w:rsid w:val="00CC0965"/>
    <w:rsid w:val="00CC0F0A"/>
    <w:rsid w:val="00CC3B98"/>
    <w:rsid w:val="00CC5CB3"/>
    <w:rsid w:val="00CC5D0C"/>
    <w:rsid w:val="00CC687C"/>
    <w:rsid w:val="00CC78E0"/>
    <w:rsid w:val="00CC7F31"/>
    <w:rsid w:val="00CD000B"/>
    <w:rsid w:val="00CD1CCD"/>
    <w:rsid w:val="00CD280C"/>
    <w:rsid w:val="00CD397D"/>
    <w:rsid w:val="00CE0761"/>
    <w:rsid w:val="00CE08CA"/>
    <w:rsid w:val="00CE0DFC"/>
    <w:rsid w:val="00CE33F7"/>
    <w:rsid w:val="00CE4309"/>
    <w:rsid w:val="00CE7993"/>
    <w:rsid w:val="00CF7C87"/>
    <w:rsid w:val="00CF7FA3"/>
    <w:rsid w:val="00D00A63"/>
    <w:rsid w:val="00D00B8C"/>
    <w:rsid w:val="00D02E09"/>
    <w:rsid w:val="00D04417"/>
    <w:rsid w:val="00D13671"/>
    <w:rsid w:val="00D13CB5"/>
    <w:rsid w:val="00D1482C"/>
    <w:rsid w:val="00D1508E"/>
    <w:rsid w:val="00D1586C"/>
    <w:rsid w:val="00D1721D"/>
    <w:rsid w:val="00D22F95"/>
    <w:rsid w:val="00D23E79"/>
    <w:rsid w:val="00D263E6"/>
    <w:rsid w:val="00D2782B"/>
    <w:rsid w:val="00D33161"/>
    <w:rsid w:val="00D356A8"/>
    <w:rsid w:val="00D35CAD"/>
    <w:rsid w:val="00D36895"/>
    <w:rsid w:val="00D406AB"/>
    <w:rsid w:val="00D40ADB"/>
    <w:rsid w:val="00D42B6E"/>
    <w:rsid w:val="00D46CE3"/>
    <w:rsid w:val="00D50B31"/>
    <w:rsid w:val="00D54D52"/>
    <w:rsid w:val="00D55D97"/>
    <w:rsid w:val="00D608C6"/>
    <w:rsid w:val="00D6286B"/>
    <w:rsid w:val="00D633C5"/>
    <w:rsid w:val="00D6424B"/>
    <w:rsid w:val="00D64480"/>
    <w:rsid w:val="00D64841"/>
    <w:rsid w:val="00D65D99"/>
    <w:rsid w:val="00D6695C"/>
    <w:rsid w:val="00D66CDC"/>
    <w:rsid w:val="00D71400"/>
    <w:rsid w:val="00D730F2"/>
    <w:rsid w:val="00D75C60"/>
    <w:rsid w:val="00D817D0"/>
    <w:rsid w:val="00D819B1"/>
    <w:rsid w:val="00D822B4"/>
    <w:rsid w:val="00D90628"/>
    <w:rsid w:val="00D90EEE"/>
    <w:rsid w:val="00D922FE"/>
    <w:rsid w:val="00D92DB4"/>
    <w:rsid w:val="00D94DFC"/>
    <w:rsid w:val="00D9648F"/>
    <w:rsid w:val="00DA2C64"/>
    <w:rsid w:val="00DA3F4D"/>
    <w:rsid w:val="00DA604A"/>
    <w:rsid w:val="00DA634A"/>
    <w:rsid w:val="00DB005F"/>
    <w:rsid w:val="00DB1C68"/>
    <w:rsid w:val="00DB1D10"/>
    <w:rsid w:val="00DB2843"/>
    <w:rsid w:val="00DB29BF"/>
    <w:rsid w:val="00DB4806"/>
    <w:rsid w:val="00DB5027"/>
    <w:rsid w:val="00DC15A4"/>
    <w:rsid w:val="00DC6B29"/>
    <w:rsid w:val="00DC71CF"/>
    <w:rsid w:val="00DD4565"/>
    <w:rsid w:val="00DD4F4C"/>
    <w:rsid w:val="00DD5A31"/>
    <w:rsid w:val="00DD613F"/>
    <w:rsid w:val="00DD6BD8"/>
    <w:rsid w:val="00DD7E4B"/>
    <w:rsid w:val="00DE028F"/>
    <w:rsid w:val="00DE02C0"/>
    <w:rsid w:val="00DE4B9B"/>
    <w:rsid w:val="00DE6E46"/>
    <w:rsid w:val="00DF06CA"/>
    <w:rsid w:val="00DF2F9B"/>
    <w:rsid w:val="00DF38EB"/>
    <w:rsid w:val="00DF54BB"/>
    <w:rsid w:val="00E02A0C"/>
    <w:rsid w:val="00E03740"/>
    <w:rsid w:val="00E03E60"/>
    <w:rsid w:val="00E047E9"/>
    <w:rsid w:val="00E05577"/>
    <w:rsid w:val="00E102E2"/>
    <w:rsid w:val="00E113E7"/>
    <w:rsid w:val="00E15111"/>
    <w:rsid w:val="00E16885"/>
    <w:rsid w:val="00E16CE7"/>
    <w:rsid w:val="00E22550"/>
    <w:rsid w:val="00E23143"/>
    <w:rsid w:val="00E25B6A"/>
    <w:rsid w:val="00E2611B"/>
    <w:rsid w:val="00E27403"/>
    <w:rsid w:val="00E42952"/>
    <w:rsid w:val="00E42D18"/>
    <w:rsid w:val="00E43FC7"/>
    <w:rsid w:val="00E47E0A"/>
    <w:rsid w:val="00E50A0F"/>
    <w:rsid w:val="00E51280"/>
    <w:rsid w:val="00E51AC7"/>
    <w:rsid w:val="00E53369"/>
    <w:rsid w:val="00E54B84"/>
    <w:rsid w:val="00E60E5E"/>
    <w:rsid w:val="00E638E1"/>
    <w:rsid w:val="00E63EBD"/>
    <w:rsid w:val="00E64F83"/>
    <w:rsid w:val="00E66CFB"/>
    <w:rsid w:val="00E67882"/>
    <w:rsid w:val="00E71F21"/>
    <w:rsid w:val="00E728FB"/>
    <w:rsid w:val="00E729C1"/>
    <w:rsid w:val="00E750D2"/>
    <w:rsid w:val="00E75A32"/>
    <w:rsid w:val="00E774D9"/>
    <w:rsid w:val="00E777AC"/>
    <w:rsid w:val="00E809B3"/>
    <w:rsid w:val="00E82B87"/>
    <w:rsid w:val="00E85985"/>
    <w:rsid w:val="00E902BF"/>
    <w:rsid w:val="00E904B2"/>
    <w:rsid w:val="00E90538"/>
    <w:rsid w:val="00E92820"/>
    <w:rsid w:val="00E9325F"/>
    <w:rsid w:val="00E95B97"/>
    <w:rsid w:val="00EA000C"/>
    <w:rsid w:val="00EA1408"/>
    <w:rsid w:val="00EA2947"/>
    <w:rsid w:val="00EA34B0"/>
    <w:rsid w:val="00EA4740"/>
    <w:rsid w:val="00EA5391"/>
    <w:rsid w:val="00EA590C"/>
    <w:rsid w:val="00EA6096"/>
    <w:rsid w:val="00EA79B0"/>
    <w:rsid w:val="00EB065B"/>
    <w:rsid w:val="00EB1DDC"/>
    <w:rsid w:val="00EB2883"/>
    <w:rsid w:val="00EB32DB"/>
    <w:rsid w:val="00EB6429"/>
    <w:rsid w:val="00EB74B7"/>
    <w:rsid w:val="00EB7812"/>
    <w:rsid w:val="00EC317B"/>
    <w:rsid w:val="00EC4314"/>
    <w:rsid w:val="00EC5872"/>
    <w:rsid w:val="00ED3DCB"/>
    <w:rsid w:val="00ED5EE6"/>
    <w:rsid w:val="00ED659B"/>
    <w:rsid w:val="00EE1466"/>
    <w:rsid w:val="00EE26D9"/>
    <w:rsid w:val="00EE300F"/>
    <w:rsid w:val="00EE3106"/>
    <w:rsid w:val="00EE36C6"/>
    <w:rsid w:val="00EE4ED0"/>
    <w:rsid w:val="00EE57EA"/>
    <w:rsid w:val="00EE7984"/>
    <w:rsid w:val="00EF0971"/>
    <w:rsid w:val="00EF1A08"/>
    <w:rsid w:val="00EF35AE"/>
    <w:rsid w:val="00EF37B5"/>
    <w:rsid w:val="00F011B4"/>
    <w:rsid w:val="00F013DC"/>
    <w:rsid w:val="00F02B92"/>
    <w:rsid w:val="00F0429E"/>
    <w:rsid w:val="00F075E7"/>
    <w:rsid w:val="00F11080"/>
    <w:rsid w:val="00F13D16"/>
    <w:rsid w:val="00F155FE"/>
    <w:rsid w:val="00F15A82"/>
    <w:rsid w:val="00F15FEC"/>
    <w:rsid w:val="00F21E72"/>
    <w:rsid w:val="00F26887"/>
    <w:rsid w:val="00F270CB"/>
    <w:rsid w:val="00F27F0D"/>
    <w:rsid w:val="00F348A2"/>
    <w:rsid w:val="00F35206"/>
    <w:rsid w:val="00F370AF"/>
    <w:rsid w:val="00F373F6"/>
    <w:rsid w:val="00F438D2"/>
    <w:rsid w:val="00F46C11"/>
    <w:rsid w:val="00F47C9B"/>
    <w:rsid w:val="00F51443"/>
    <w:rsid w:val="00F53CCD"/>
    <w:rsid w:val="00F55A01"/>
    <w:rsid w:val="00F5774A"/>
    <w:rsid w:val="00F60D8F"/>
    <w:rsid w:val="00F617CE"/>
    <w:rsid w:val="00F62FFD"/>
    <w:rsid w:val="00F650A7"/>
    <w:rsid w:val="00F65284"/>
    <w:rsid w:val="00F66739"/>
    <w:rsid w:val="00F66E81"/>
    <w:rsid w:val="00F70C99"/>
    <w:rsid w:val="00F72400"/>
    <w:rsid w:val="00F72956"/>
    <w:rsid w:val="00F76375"/>
    <w:rsid w:val="00F8029C"/>
    <w:rsid w:val="00F82361"/>
    <w:rsid w:val="00F836C1"/>
    <w:rsid w:val="00F83AD3"/>
    <w:rsid w:val="00F866F2"/>
    <w:rsid w:val="00F86792"/>
    <w:rsid w:val="00F86F95"/>
    <w:rsid w:val="00F87DB1"/>
    <w:rsid w:val="00F91BB1"/>
    <w:rsid w:val="00F9365C"/>
    <w:rsid w:val="00F93FC6"/>
    <w:rsid w:val="00F94581"/>
    <w:rsid w:val="00F95A7D"/>
    <w:rsid w:val="00F9714A"/>
    <w:rsid w:val="00F97477"/>
    <w:rsid w:val="00FA1196"/>
    <w:rsid w:val="00FA2876"/>
    <w:rsid w:val="00FA3FBB"/>
    <w:rsid w:val="00FA4430"/>
    <w:rsid w:val="00FA4DD8"/>
    <w:rsid w:val="00FA5DBE"/>
    <w:rsid w:val="00FB3927"/>
    <w:rsid w:val="00FB4302"/>
    <w:rsid w:val="00FB50E1"/>
    <w:rsid w:val="00FC13E3"/>
    <w:rsid w:val="00FC150C"/>
    <w:rsid w:val="00FC50B1"/>
    <w:rsid w:val="00FC537F"/>
    <w:rsid w:val="00FC5C0A"/>
    <w:rsid w:val="00FC6133"/>
    <w:rsid w:val="00FC7D49"/>
    <w:rsid w:val="00FD05AD"/>
    <w:rsid w:val="00FD22E7"/>
    <w:rsid w:val="00FD2813"/>
    <w:rsid w:val="00FD3E1D"/>
    <w:rsid w:val="00FD4216"/>
    <w:rsid w:val="00FD4E2D"/>
    <w:rsid w:val="00FD666B"/>
    <w:rsid w:val="00FE12D1"/>
    <w:rsid w:val="00FE59EC"/>
    <w:rsid w:val="00FE7B11"/>
    <w:rsid w:val="00FF2675"/>
    <w:rsid w:val="00FF311D"/>
    <w:rsid w:val="00FF4230"/>
    <w:rsid w:val="00FF4CB9"/>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3A15CE"/>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3A15CE"/>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207A56"/>
    <w:pPr>
      <w:tabs>
        <w:tab w:val="left" w:pos="440"/>
        <w:tab w:val="right" w:leader="dot" w:pos="7694"/>
      </w:tabs>
      <w:spacing w:before="120" w:after="120" w:line="36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F013DC"/>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F013DC"/>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 w:type="character" w:styleId="FollowedHyperlink">
    <w:name w:val="FollowedHyperlink"/>
    <w:basedOn w:val="DefaultParagraphFont"/>
    <w:uiPriority w:val="99"/>
    <w:semiHidden/>
    <w:unhideWhenUsed/>
    <w:rsid w:val="000B5445"/>
    <w:rPr>
      <w:color w:val="954F72" w:themeColor="followedHyperlink"/>
      <w:u w:val="single"/>
    </w:rPr>
  </w:style>
  <w:style w:type="table" w:styleId="TableGrid">
    <w:name w:val="Table Grid"/>
    <w:basedOn w:val="TableNormal"/>
    <w:uiPriority w:val="39"/>
    <w:rsid w:val="00A438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15109128">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690644340">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1888103453">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Hsgngr/Pandemic_Simulation" TargetMode="External"/><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hyperlink" Target="https://www.scribbr.co.uk/thesis-dissertation/abstract/" TargetMode="Externa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openai.com/blog/emergent-tool-use" TargetMode="Externa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footer" Target="footer1.xml"/><Relationship Id="rId20" Type="http://schemas.openxmlformats.org/officeDocument/2006/relationships/image" Target="media/image10.png"/><Relationship Id="rId41" Type="http://schemas.openxmlformats.org/officeDocument/2006/relationships/image" Target="media/image31.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73695F-5949-448E-8840-7330687FBD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TotalTime>
  <Pages>28</Pages>
  <Words>32167</Words>
  <Characters>183355</Characters>
  <Application>Microsoft Office Word</Application>
  <DocSecurity>0</DocSecurity>
  <Lines>1527</Lines>
  <Paragraphs>4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 Hsgngr</cp:lastModifiedBy>
  <cp:revision>5</cp:revision>
  <dcterms:created xsi:type="dcterms:W3CDTF">2020-09-01T08:15:00Z</dcterms:created>
  <dcterms:modified xsi:type="dcterms:W3CDTF">2020-09-01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